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F85D90" w:rsidRDefault="00D543AC" w:rsidP="00F85D90">
      <w:pPr>
        <w:spacing w:line="480" w:lineRule="auto"/>
        <w:rPr>
          <w:rFonts w:ascii="Arial" w:eastAsia="Times New Roman" w:hAnsi="Arial" w:cs="Arial"/>
          <w:b/>
          <w:color w:val="000000"/>
          <w:sz w:val="22"/>
          <w:szCs w:val="22"/>
        </w:rPr>
      </w:pPr>
      <w:r w:rsidRPr="00F85D90">
        <w:rPr>
          <w:rFonts w:ascii="Arial" w:eastAsia="Times New Roman" w:hAnsi="Arial" w:cs="Arial"/>
          <w:b/>
          <w:color w:val="000000"/>
          <w:sz w:val="22"/>
          <w:szCs w:val="22"/>
        </w:rPr>
        <w:t>Introduction</w:t>
      </w:r>
    </w:p>
    <w:p w14:paraId="240F3932" w14:textId="77777777" w:rsidR="00D543AC" w:rsidRPr="00F85D90" w:rsidRDefault="00D543AC" w:rsidP="00F85D90">
      <w:pPr>
        <w:spacing w:line="480" w:lineRule="auto"/>
        <w:rPr>
          <w:rFonts w:ascii="Arial" w:eastAsia="Times New Roman" w:hAnsi="Arial" w:cs="Arial"/>
          <w:sz w:val="22"/>
          <w:szCs w:val="22"/>
        </w:rPr>
      </w:pPr>
    </w:p>
    <w:p w14:paraId="121ECD99" w14:textId="0347D497" w:rsidR="00185553" w:rsidRPr="00F85D90" w:rsidRDefault="00D543AC" w:rsidP="00F85D90">
      <w:pPr>
        <w:spacing w:line="480" w:lineRule="auto"/>
        <w:rPr>
          <w:rFonts w:ascii="Arial" w:eastAsia="Times New Roman" w:hAnsi="Arial" w:cs="Arial"/>
          <w:sz w:val="22"/>
          <w:szCs w:val="22"/>
          <w:lang w:val="da-DK"/>
        </w:rPr>
      </w:pPr>
      <w:r w:rsidRPr="00F85D90">
        <w:rPr>
          <w:rFonts w:ascii="Arial" w:eastAsia="Times New Roman" w:hAnsi="Arial" w:cs="Arial"/>
          <w:sz w:val="22"/>
          <w:szCs w:val="22"/>
        </w:rPr>
        <w:tab/>
        <w:t xml:space="preserve">Aneuploidy </w:t>
      </w:r>
      <w:r w:rsidR="0032793D" w:rsidRPr="00F85D90">
        <w:rPr>
          <w:rFonts w:ascii="Arial" w:eastAsia="Times New Roman" w:hAnsi="Arial" w:cs="Arial"/>
          <w:sz w:val="22"/>
          <w:szCs w:val="22"/>
        </w:rPr>
        <w:t>occurs when</w:t>
      </w:r>
      <w:r w:rsidRPr="00F85D90">
        <w:rPr>
          <w:rFonts w:ascii="Arial" w:eastAsia="Times New Roman" w:hAnsi="Arial" w:cs="Arial"/>
          <w:sz w:val="22"/>
          <w:szCs w:val="22"/>
        </w:rPr>
        <w:t xml:space="preserve"> an organism contains an abnormal </w:t>
      </w:r>
      <w:r w:rsidR="0032793D" w:rsidRPr="00F85D90">
        <w:rPr>
          <w:rFonts w:ascii="Arial" w:eastAsia="Times New Roman" w:hAnsi="Arial" w:cs="Arial"/>
          <w:sz w:val="22"/>
          <w:szCs w:val="22"/>
        </w:rPr>
        <w:t>number of one or a few chromosomes</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F</w:t>
      </w:r>
      <w:r w:rsidR="0032793D" w:rsidRPr="00F85D90">
        <w:rPr>
          <w:rFonts w:ascii="Arial" w:eastAsia="Times New Roman" w:hAnsi="Arial" w:cs="Arial"/>
          <w:sz w:val="22"/>
          <w:szCs w:val="22"/>
        </w:rPr>
        <w:t>amiliar</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examples </w:t>
      </w:r>
      <w:r w:rsidRPr="00F85D90">
        <w:rPr>
          <w:rFonts w:ascii="Arial" w:eastAsia="Times New Roman" w:hAnsi="Arial" w:cs="Arial"/>
          <w:sz w:val="22"/>
          <w:szCs w:val="22"/>
        </w:rPr>
        <w:t xml:space="preserve">are those causing human </w:t>
      </w:r>
      <w:r w:rsidR="0032793D" w:rsidRPr="00F85D90">
        <w:rPr>
          <w:rFonts w:ascii="Arial" w:eastAsia="Times New Roman" w:hAnsi="Arial" w:cs="Arial"/>
          <w:sz w:val="22"/>
          <w:szCs w:val="22"/>
        </w:rPr>
        <w:t xml:space="preserve">disorders, such as Down’s syndrome (trisomy 21) or Turner’s syndrome (monosomy X)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Hassold&lt;/Author&gt;&lt;Year&gt;2001&lt;/Year&gt;&lt;RecNum&gt;701&lt;/RecNum&gt;&lt;DisplayText&gt;(&lt;style face="smallcaps"&gt;Hassold and Hunt&lt;/style&gt; 2001)&lt;/DisplayText&gt;&lt;record&gt;&lt;rec-number&gt;701&lt;/rec-number&gt;&lt;foreign-keys&gt;&lt;key app="EN" db-id="5xpwr2023fw2aae2apfpftptvaxepvde9asw" timestamp="1587401214" guid="787d4227-e820-4fad-a20e-265c29ebf334"&gt;701&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Hassold and Hunt</w:t>
      </w:r>
      <w:r w:rsidR="00F43469">
        <w:rPr>
          <w:rFonts w:ascii="Arial" w:eastAsia="Times New Roman" w:hAnsi="Arial" w:cs="Arial"/>
          <w:noProof/>
          <w:sz w:val="22"/>
          <w:szCs w:val="22"/>
        </w:rPr>
        <w:t xml:space="preserve"> 2001)</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While autosomal aneuploidies are generally deleterious in most organisms</w:t>
      </w:r>
      <w:r w:rsidR="000D4FF6" w:rsidRPr="00F85D90">
        <w:rPr>
          <w:rFonts w:ascii="Arial" w:eastAsia="Times New Roman" w:hAnsi="Arial" w:cs="Arial"/>
          <w:sz w:val="22"/>
          <w:szCs w:val="22"/>
        </w:rPr>
        <w:t>,</w:t>
      </w:r>
      <w:r w:rsidR="008F452C" w:rsidRPr="00F85D90">
        <w:rPr>
          <w:rFonts w:ascii="Arial" w:eastAsia="Times New Roman" w:hAnsi="Arial" w:cs="Arial"/>
          <w:sz w:val="22"/>
          <w:szCs w:val="22"/>
        </w:rPr>
        <w:t xml:space="preserve"> presumably because of dosage problems</w:t>
      </w:r>
      <w:r w:rsidR="00290D51"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unduri&lt;/Author&gt;&lt;Year&gt;2019&lt;/Year&gt;&lt;RecNum&gt;751&lt;/RecNum&gt;&lt;DisplayText&gt;(&lt;style face="smallcaps"&gt;Chunduri and Storchova&lt;/style&gt; 2019)&lt;/DisplayText&gt;&lt;record&gt;&lt;rec-number&gt;751&lt;/rec-number&gt;&lt;foreign-keys&gt;&lt;key app="EN" db-id="5xpwr2023fw2aae2apfpftptvaxepvde9asw" timestamp="1593280095" guid="d4c30a83-221b-4f10-95b4-3d2b0f6a527b"&gt;751&lt;/key&gt;&lt;/foreign-keys&gt;&lt;ref-type name="Journal Article"&gt;17&lt;/ref-type&gt;&lt;contributors&gt;&lt;authors&gt;&lt;author&gt;Chunduri, Narendra Kumar&lt;/author&gt;&lt;author&gt;Storchova, Zuzana&lt;/author&gt;&lt;/authors&gt;&lt;/contributors&gt;&lt;titles&gt;&lt;title&gt;The diverse consequences of aneuploidy&lt;/title&gt;&lt;secondary-title&gt;Nature Cell Biology&lt;/secondary-title&gt;&lt;/titles&gt;&lt;periodical&gt;&lt;full-title&gt;Nature Cell Biology&lt;/full-title&gt;&lt;/periodical&gt;&lt;pages&gt;54-62&lt;/pages&gt;&lt;volume&gt;21&lt;/volume&gt;&lt;number&gt;1&lt;/number&gt;&lt;dates&gt;&lt;year&gt;2019&lt;/year&gt;&lt;/dates&gt;&lt;isbn&gt;1476-4679&lt;/isbn&gt;&lt;urls&gt;&lt;/urls&gt;&lt;/record&gt;&lt;/Cite&gt;&lt;/EndNote&gt;</w:instrText>
      </w:r>
      <w:r w:rsidR="00290D51"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unduri and Storchova</w:t>
      </w:r>
      <w:r w:rsidR="00F43469">
        <w:rPr>
          <w:rFonts w:ascii="Arial" w:eastAsia="Times New Roman" w:hAnsi="Arial" w:cs="Arial"/>
          <w:noProof/>
          <w:sz w:val="22"/>
          <w:szCs w:val="22"/>
        </w:rPr>
        <w:t xml:space="preserve"> 2019)</w:t>
      </w:r>
      <w:r w:rsidR="00290D51" w:rsidRPr="00F85D90">
        <w:rPr>
          <w:rFonts w:ascii="Arial" w:eastAsia="Times New Roman" w:hAnsi="Arial" w:cs="Arial"/>
          <w:sz w:val="22"/>
          <w:szCs w:val="22"/>
        </w:rPr>
        <w:fldChar w:fldCharType="end"/>
      </w:r>
      <w:r w:rsidR="0032793D" w:rsidRPr="00F85D90">
        <w:rPr>
          <w:rFonts w:ascii="Arial" w:eastAsia="Times New Roman" w:hAnsi="Arial" w:cs="Arial"/>
          <w:sz w:val="22"/>
          <w:szCs w:val="22"/>
        </w:rPr>
        <w:t>, in some species</w:t>
      </w:r>
      <w:ins w:id="0" w:author="Holly Celina Mcqueary" w:date="2020-07-15T12:13:00Z">
        <w:r w:rsidR="00C81616">
          <w:rPr>
            <w:rFonts w:ascii="Arial" w:eastAsia="Times New Roman" w:hAnsi="Arial" w:cs="Arial"/>
            <w:sz w:val="22"/>
            <w:szCs w:val="22"/>
          </w:rPr>
          <w:t>,</w:t>
        </w:r>
      </w:ins>
      <w:r w:rsidR="0032793D" w:rsidRPr="00F85D90">
        <w:rPr>
          <w:rFonts w:ascii="Arial" w:eastAsia="Times New Roman" w:hAnsi="Arial" w:cs="Arial"/>
          <w:sz w:val="22"/>
          <w:szCs w:val="22"/>
        </w:rPr>
        <w:t xml:space="preserve"> aneuploid</w:t>
      </w:r>
      <w:ins w:id="1" w:author="Holly Celina Mcqueary" w:date="2020-07-15T12:13:00Z">
        <w:r w:rsidR="00C81616">
          <w:rPr>
            <w:rFonts w:ascii="Arial" w:eastAsia="Times New Roman" w:hAnsi="Arial" w:cs="Arial"/>
            <w:sz w:val="22"/>
            <w:szCs w:val="22"/>
          </w:rPr>
          <w:t>ies</w:t>
        </w:r>
      </w:ins>
      <w:del w:id="2" w:author="Holly Celina Mcqueary" w:date="2020-07-15T12:13:00Z">
        <w:r w:rsidR="008F452C" w:rsidRPr="00F85D90" w:rsidDel="00C81616">
          <w:rPr>
            <w:rFonts w:ascii="Arial" w:eastAsia="Times New Roman" w:hAnsi="Arial" w:cs="Arial"/>
            <w:sz w:val="22"/>
            <w:szCs w:val="22"/>
          </w:rPr>
          <w:delText>y, specifically involving increases in chromosome numbers,</w:delText>
        </w:r>
      </w:del>
      <w:r w:rsidR="008F452C" w:rsidRPr="00F85D90">
        <w:rPr>
          <w:rFonts w:ascii="Arial" w:eastAsia="Times New Roman" w:hAnsi="Arial" w:cs="Arial"/>
          <w:sz w:val="22"/>
          <w:szCs w:val="22"/>
        </w:rPr>
        <w:t xml:space="preserve"> </w:t>
      </w:r>
      <w:ins w:id="3" w:author="Holly Celina Mcqueary" w:date="2020-07-15T12:13:00Z">
        <w:r w:rsidR="00C81616">
          <w:rPr>
            <w:rFonts w:ascii="Arial" w:eastAsia="Times New Roman" w:hAnsi="Arial" w:cs="Arial"/>
            <w:sz w:val="22"/>
            <w:szCs w:val="22"/>
          </w:rPr>
          <w:t>are</w:t>
        </w:r>
      </w:ins>
      <w:del w:id="4" w:author="Holly Celina Mcqueary" w:date="2020-07-15T12:13:00Z">
        <w:r w:rsidR="008F452C" w:rsidRPr="00F85D90" w:rsidDel="00C81616">
          <w:rPr>
            <w:rFonts w:ascii="Arial" w:eastAsia="Times New Roman" w:hAnsi="Arial" w:cs="Arial"/>
            <w:sz w:val="22"/>
            <w:szCs w:val="22"/>
          </w:rPr>
          <w:delText>is</w:delText>
        </w:r>
      </w:del>
      <w:r w:rsidR="008F452C" w:rsidRPr="00F85D90">
        <w:rPr>
          <w:rFonts w:ascii="Arial" w:eastAsia="Times New Roman" w:hAnsi="Arial" w:cs="Arial"/>
          <w:sz w:val="22"/>
          <w:szCs w:val="22"/>
        </w:rPr>
        <w:t xml:space="preserve"> surprisingly common, such as in some wild yeast </w:t>
      </w:r>
      <w:r w:rsidR="00185553" w:rsidRPr="00F85D90">
        <w:rPr>
          <w:rFonts w:ascii="Arial" w:eastAsia="Times New Roman" w:hAnsi="Arial" w:cs="Arial"/>
          <w:sz w:val="22"/>
          <w:szCs w:val="22"/>
        </w:rPr>
        <w:t>(</w:t>
      </w:r>
      <w:r w:rsidR="00185553" w:rsidRPr="00F85D90">
        <w:rPr>
          <w:rFonts w:ascii="Arial" w:eastAsia="Times New Roman" w:hAnsi="Arial" w:cs="Arial"/>
          <w:i/>
          <w:iCs/>
          <w:sz w:val="22"/>
          <w:szCs w:val="22"/>
        </w:rPr>
        <w:t>Saccharomyces cerevisiae</w:t>
      </w:r>
      <w:r w:rsidR="00185553"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solates </w:t>
      </w:r>
      <w:r w:rsidR="008F452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8F452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trop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 xml:space="preserve"> </w:t>
      </w:r>
      <w:r w:rsidRPr="00F85D90">
        <w:rPr>
          <w:rFonts w:ascii="Arial" w:eastAsia="Times New Roman" w:hAnsi="Arial" w:cs="Arial"/>
          <w:sz w:val="22"/>
          <w:szCs w:val="22"/>
        </w:rPr>
        <w:t>There is debate as to why aneuploidy is tolerated</w:t>
      </w:r>
      <w:r w:rsidR="008F452C" w:rsidRPr="00F85D90">
        <w:rPr>
          <w:rFonts w:ascii="Arial" w:eastAsia="Times New Roman" w:hAnsi="Arial" w:cs="Arial"/>
          <w:sz w:val="22"/>
          <w:szCs w:val="22"/>
        </w:rPr>
        <w:t>, or even favored,</w:t>
      </w:r>
      <w:r w:rsidRPr="00F85D90">
        <w:rPr>
          <w:rFonts w:ascii="Arial" w:eastAsia="Times New Roman" w:hAnsi="Arial" w:cs="Arial"/>
          <w:sz w:val="22"/>
          <w:szCs w:val="22"/>
        </w:rPr>
        <w:t xml:space="preserve"> in </w:t>
      </w:r>
      <w:r w:rsidR="008F452C" w:rsidRPr="00F85D90">
        <w:rPr>
          <w:rFonts w:ascii="Arial" w:eastAsia="Times New Roman" w:hAnsi="Arial" w:cs="Arial"/>
          <w:sz w:val="22"/>
          <w:szCs w:val="22"/>
        </w:rPr>
        <w:t xml:space="preserve">such </w:t>
      </w:r>
      <w:r w:rsidRPr="00F85D90">
        <w:rPr>
          <w:rFonts w:ascii="Arial" w:eastAsia="Times New Roman" w:hAnsi="Arial" w:cs="Arial"/>
          <w:sz w:val="22"/>
          <w:szCs w:val="22"/>
        </w:rPr>
        <w:t>populations. Some hypothesize there is an intrinsic mechanism of dosage compensation to buffer the deleterious effects of imbalanced gene dosage</w:t>
      </w:r>
      <w:ins w:id="5" w:author="Holly Celina Mcqueary" w:date="2020-07-16T13:49:00Z">
        <w:r w:rsidR="002243C0">
          <w:rPr>
            <w:rFonts w:ascii="Arial" w:eastAsia="Times New Roman" w:hAnsi="Arial" w:cs="Arial"/>
            <w:sz w:val="22"/>
            <w:szCs w:val="22"/>
          </w:rPr>
          <w:t xml:space="preserve"> </w:t>
        </w:r>
      </w:ins>
      <w:r w:rsidR="002243C0">
        <w:rPr>
          <w:rFonts w:ascii="Arial" w:eastAsia="Times New Roman" w:hAnsi="Arial" w:cs="Arial"/>
          <w:sz w:val="22"/>
          <w:szCs w:val="22"/>
        </w:rPr>
        <w:fldChar w:fldCharType="begin"/>
      </w:r>
      <w:r w:rsidR="00430293">
        <w:rPr>
          <w:rFonts w:ascii="Arial" w:eastAsia="Times New Roman" w:hAnsi="Arial" w:cs="Arial"/>
          <w:sz w:val="22"/>
          <w:szCs w:val="22"/>
        </w:rPr>
        <w:instrText xml:space="preserve"> ADDIN EN.CITE &lt;EndNote&gt;&lt;Cite&gt;&lt;Author&gt;Hose&lt;/Author&gt;&lt;Year&gt;2015&lt;/Year&gt;&lt;RecNum&gt;769&lt;/RecNum&gt;&lt;DisplayText&gt;(&lt;style face="smallcaps"&gt;Hose&lt;/style&gt;&lt;style face="italic"&gt; et al.&lt;/style&gt; 2015; &lt;style face="smallcaps"&gt;Gasch&lt;/style&gt;&lt;style face="italic"&gt; et al.&lt;/style&gt; 2016)&lt;/DisplayText&gt;&lt;record&gt;&lt;rec-number&gt;769&lt;/rec-number&gt;&lt;foreign-keys&gt;&lt;key app="EN" db-id="5xpwr2023fw2aae2apfpftptvaxepvde9asw" timestamp="1594921889" guid="07064f1e-e3a6-4cae-ad69-88ab48872059"&gt;769&lt;/key&gt;&lt;/foreign-keys&gt;&lt;ref-type name="Journal Article"&gt;17&lt;/ref-type&gt;&lt;contributors&gt;&lt;authors&gt;&lt;author&gt;Hose, James&lt;/author&gt;&lt;author&gt;Yong, Chris Mun&lt;/author&gt;&lt;author&gt;Sardi, Maria&lt;/author&gt;&lt;author&gt;Wang, Zhishi&lt;/author&gt;&lt;author&gt;Newton, Michael A&lt;/author&gt;&lt;author&gt;Gasch, Audrey P&lt;/author&gt;&lt;/authors&gt;&lt;/contributors&gt;&lt;titles&gt;&lt;title&gt;Dosage compensation can buffer copy-number variation in wild yeast&lt;/title&gt;&lt;secondary-title&gt;Elife&lt;/secondary-title&gt;&lt;/titles&gt;&lt;periodical&gt;&lt;full-title&gt;eLIFE&lt;/full-title&gt;&lt;/periodical&gt;&lt;pages&gt;e05462&lt;/pages&gt;&lt;volume&gt;4&lt;/volume&gt;&lt;dates&gt;&lt;year&gt;2015&lt;/year&gt;&lt;/dates&gt;&lt;isbn&gt;2050-084X&lt;/isbn&gt;&lt;urls&gt;&lt;/urls&gt;&lt;/record&gt;&lt;/Cite&gt;&lt;Cite&gt;&lt;Author&gt;Gasch&lt;/Author&gt;&lt;Year&gt;2016&lt;/Year&gt;&lt;RecNum&gt;770&lt;/RecNum&gt;&lt;record&gt;&lt;rec-number&gt;770&lt;/rec-number&gt;&lt;foreign-keys&gt;&lt;key app="EN" db-id="5xpwr2023fw2aae2apfpftptvaxepvde9asw" timestamp="1594921976" guid="09ad5bdb-590d-4d75-996f-760d31a7419d"&gt;770&lt;/key&gt;&lt;/foreign-keys&gt;&lt;ref-type name="Journal Article"&gt;17&lt;/ref-type&gt;&lt;contributors&gt;&lt;authors&gt;&lt;author&gt;Gasch, Audrey P&lt;/author&gt;&lt;author&gt;Hose, James&lt;/author&gt;&lt;author&gt;Newton, Michael A&lt;/author&gt;&lt;author&gt;Sardi, Maria&lt;/author&gt;&lt;author&gt;Yong, Mun&lt;/author&gt;&lt;author&gt;Wang, Zhishi&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e14409&lt;/pages&gt;&lt;volume&gt;5&lt;/volume&gt;&lt;dates&gt;&lt;year&gt;2016&lt;/year&gt;&lt;/dates&gt;&lt;isbn&gt;2050-084X&lt;/isbn&gt;&lt;urls&gt;&lt;/urls&gt;&lt;/record&gt;&lt;/Cite&gt;&lt;/EndNote&gt;</w:instrText>
      </w:r>
      <w:r w:rsidR="002243C0">
        <w:rPr>
          <w:rFonts w:ascii="Arial" w:eastAsia="Times New Roman" w:hAnsi="Arial" w:cs="Arial"/>
          <w:sz w:val="22"/>
          <w:szCs w:val="22"/>
        </w:rPr>
        <w:fldChar w:fldCharType="separate"/>
      </w:r>
      <w:r w:rsidR="002243C0">
        <w:rPr>
          <w:rFonts w:ascii="Arial" w:eastAsia="Times New Roman" w:hAnsi="Arial" w:cs="Arial"/>
          <w:noProof/>
          <w:sz w:val="22"/>
          <w:szCs w:val="22"/>
        </w:rPr>
        <w:t>(</w:t>
      </w:r>
      <w:r w:rsidR="002243C0" w:rsidRPr="002243C0">
        <w:rPr>
          <w:rFonts w:ascii="Arial" w:eastAsia="Times New Roman" w:hAnsi="Arial" w:cs="Arial"/>
          <w:smallCaps/>
          <w:noProof/>
          <w:sz w:val="22"/>
          <w:szCs w:val="22"/>
        </w:rPr>
        <w:t>Hose</w:t>
      </w:r>
      <w:r w:rsidR="002243C0" w:rsidRPr="002243C0">
        <w:rPr>
          <w:rFonts w:ascii="Arial" w:eastAsia="Times New Roman" w:hAnsi="Arial" w:cs="Arial"/>
          <w:i/>
          <w:noProof/>
          <w:sz w:val="22"/>
          <w:szCs w:val="22"/>
        </w:rPr>
        <w:t xml:space="preserve"> et al.</w:t>
      </w:r>
      <w:r w:rsidR="002243C0">
        <w:rPr>
          <w:rFonts w:ascii="Arial" w:eastAsia="Times New Roman" w:hAnsi="Arial" w:cs="Arial"/>
          <w:noProof/>
          <w:sz w:val="22"/>
          <w:szCs w:val="22"/>
        </w:rPr>
        <w:t xml:space="preserve"> 2015; </w:t>
      </w:r>
      <w:r w:rsidR="002243C0" w:rsidRPr="002243C0">
        <w:rPr>
          <w:rFonts w:ascii="Arial" w:eastAsia="Times New Roman" w:hAnsi="Arial" w:cs="Arial"/>
          <w:smallCaps/>
          <w:noProof/>
          <w:sz w:val="22"/>
          <w:szCs w:val="22"/>
        </w:rPr>
        <w:t>Gasch</w:t>
      </w:r>
      <w:r w:rsidR="002243C0" w:rsidRPr="002243C0">
        <w:rPr>
          <w:rFonts w:ascii="Arial" w:eastAsia="Times New Roman" w:hAnsi="Arial" w:cs="Arial"/>
          <w:i/>
          <w:noProof/>
          <w:sz w:val="22"/>
          <w:szCs w:val="22"/>
        </w:rPr>
        <w:t xml:space="preserve"> et al.</w:t>
      </w:r>
      <w:r w:rsidR="002243C0">
        <w:rPr>
          <w:rFonts w:ascii="Arial" w:eastAsia="Times New Roman" w:hAnsi="Arial" w:cs="Arial"/>
          <w:noProof/>
          <w:sz w:val="22"/>
          <w:szCs w:val="22"/>
        </w:rPr>
        <w:t xml:space="preserve"> 2016)</w:t>
      </w:r>
      <w:r w:rsidR="002243C0">
        <w:rPr>
          <w:rFonts w:ascii="Arial" w:eastAsia="Times New Roman" w:hAnsi="Arial" w:cs="Arial"/>
          <w:sz w:val="22"/>
          <w:szCs w:val="22"/>
        </w:rPr>
        <w:fldChar w:fldCharType="end"/>
      </w:r>
      <w:del w:id="6" w:author="Holly Celina Mcqueary" w:date="2020-07-16T13:49:00Z">
        <w:r w:rsidRPr="00F85D90" w:rsidDel="002243C0">
          <w:rPr>
            <w:rFonts w:ascii="Arial" w:eastAsia="Times New Roman" w:hAnsi="Arial" w:cs="Arial"/>
            <w:sz w:val="22"/>
            <w:szCs w:val="22"/>
          </w:rPr>
          <w:delText xml:space="preserve"> </w:delText>
        </w:r>
        <w:commentRangeStart w:id="7"/>
        <w:r w:rsidRPr="00F85D90" w:rsidDel="002243C0">
          <w:rPr>
            <w:rFonts w:ascii="Arial" w:eastAsia="Times New Roman" w:hAnsi="Arial" w:cs="Arial"/>
            <w:sz w:val="22"/>
            <w:szCs w:val="22"/>
          </w:rPr>
          <w:fldChar w:fldCharType="begin"/>
        </w:r>
        <w:r w:rsidR="00F43469" w:rsidDel="002243C0">
          <w:rPr>
            <w:rFonts w:ascii="Arial" w:eastAsia="Times New Roman" w:hAnsi="Arial" w:cs="Arial"/>
            <w:sz w:val="22"/>
            <w:szCs w:val="22"/>
          </w:rPr>
          <w:del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delInstrText>
        </w:r>
        <w:r w:rsidRPr="00F85D90" w:rsidDel="002243C0">
          <w:rPr>
            <w:rFonts w:ascii="Arial" w:eastAsia="Times New Roman" w:hAnsi="Arial" w:cs="Arial"/>
            <w:sz w:val="22"/>
            <w:szCs w:val="22"/>
          </w:rPr>
          <w:fldChar w:fldCharType="separate"/>
        </w:r>
        <w:r w:rsidR="00F43469" w:rsidDel="002243C0">
          <w:rPr>
            <w:rFonts w:ascii="Arial" w:eastAsia="Times New Roman" w:hAnsi="Arial" w:cs="Arial"/>
            <w:noProof/>
            <w:sz w:val="22"/>
            <w:szCs w:val="22"/>
          </w:rPr>
          <w:delText>(</w:delText>
        </w:r>
        <w:r w:rsidR="00F43469" w:rsidRPr="00F43469" w:rsidDel="002243C0">
          <w:rPr>
            <w:rFonts w:ascii="Arial" w:eastAsia="Times New Roman" w:hAnsi="Arial" w:cs="Arial"/>
            <w:smallCaps/>
            <w:noProof/>
            <w:sz w:val="22"/>
            <w:szCs w:val="22"/>
          </w:rPr>
          <w:delText>James Hose</w:delText>
        </w:r>
        <w:r w:rsidR="00F43469" w:rsidDel="002243C0">
          <w:rPr>
            <w:rFonts w:ascii="Arial" w:eastAsia="Times New Roman" w:hAnsi="Arial" w:cs="Arial"/>
            <w:noProof/>
            <w:sz w:val="22"/>
            <w:szCs w:val="22"/>
          </w:rPr>
          <w:delText xml:space="preserve"> 2015; </w:delText>
        </w:r>
        <w:r w:rsidR="00F43469" w:rsidRPr="00F43469" w:rsidDel="002243C0">
          <w:rPr>
            <w:rFonts w:ascii="Arial" w:eastAsia="Times New Roman" w:hAnsi="Arial" w:cs="Arial"/>
            <w:smallCaps/>
            <w:noProof/>
            <w:sz w:val="22"/>
            <w:szCs w:val="22"/>
          </w:rPr>
          <w:delText>Audrey P Gasch</w:delText>
        </w:r>
        <w:r w:rsidR="00F43469" w:rsidDel="002243C0">
          <w:rPr>
            <w:rFonts w:ascii="Arial" w:eastAsia="Times New Roman" w:hAnsi="Arial" w:cs="Arial"/>
            <w:noProof/>
            <w:sz w:val="22"/>
            <w:szCs w:val="22"/>
          </w:rPr>
          <w:delText xml:space="preserve"> 2016)</w:delText>
        </w:r>
        <w:r w:rsidRPr="00F85D90" w:rsidDel="002243C0">
          <w:rPr>
            <w:rFonts w:ascii="Arial" w:eastAsia="Times New Roman" w:hAnsi="Arial" w:cs="Arial"/>
            <w:sz w:val="22"/>
            <w:szCs w:val="22"/>
          </w:rPr>
          <w:fldChar w:fldCharType="end"/>
        </w:r>
      </w:del>
      <w:r w:rsidRPr="00F85D90">
        <w:rPr>
          <w:rFonts w:ascii="Arial" w:eastAsia="Times New Roman" w:hAnsi="Arial" w:cs="Arial"/>
          <w:sz w:val="22"/>
          <w:szCs w:val="22"/>
        </w:rPr>
        <w:t xml:space="preserve">, </w:t>
      </w:r>
      <w:commentRangeEnd w:id="7"/>
      <w:r w:rsidR="00F43469">
        <w:rPr>
          <w:rStyle w:val="CommentReference"/>
        </w:rPr>
        <w:commentReference w:id="7"/>
      </w:r>
      <w:r w:rsidRPr="00F85D90">
        <w:rPr>
          <w:rFonts w:ascii="Arial" w:eastAsia="Times New Roman" w:hAnsi="Arial" w:cs="Arial"/>
          <w:sz w:val="22"/>
          <w:szCs w:val="22"/>
        </w:rPr>
        <w:t xml:space="preserve">similar to the mechanism of dosage compensation observed in sex chromosomes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Marin&lt;/Author&gt;&lt;Year&gt;2000&lt;/Year&gt;&lt;RecNum&gt;673&lt;/RecNum&gt;&lt;DisplayText&gt;(&lt;style face="smallcaps"&gt;Marin&lt;/style&gt;&lt;style face="italic"&gt; et al.&lt;/style&gt; 2000)&lt;/DisplayText&gt;&lt;record&gt;&lt;rec-number&gt;673&lt;/rec-number&gt;&lt;foreign-keys&gt;&lt;key app="EN" db-id="5xpwr2023fw2aae2apfpftptvaxepvde9asw" timestamp="1587401131" guid="8cbe7775-e7d1-4071-a4bd-d635ab986758"&gt;673&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ri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0)</w:t>
      </w:r>
      <w:r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Such </w:t>
      </w:r>
      <w:r w:rsidRPr="00F85D90">
        <w:rPr>
          <w:rFonts w:ascii="Arial" w:eastAsia="Times New Roman" w:hAnsi="Arial" w:cs="Arial"/>
          <w:sz w:val="22"/>
          <w:szCs w:val="22"/>
        </w:rPr>
        <w:t xml:space="preserve">autosomal compensation </w:t>
      </w:r>
      <w:r w:rsidR="008F452C" w:rsidRPr="00F85D90">
        <w:rPr>
          <w:rFonts w:ascii="Arial" w:eastAsia="Times New Roman" w:hAnsi="Arial" w:cs="Arial"/>
          <w:sz w:val="22"/>
          <w:szCs w:val="22"/>
        </w:rPr>
        <w:t xml:space="preserve">has been observed </w:t>
      </w:r>
      <w:r w:rsidRPr="00F85D90">
        <w:rPr>
          <w:rFonts w:ascii="Arial" w:eastAsia="Times New Roman" w:hAnsi="Arial" w:cs="Arial"/>
          <w:sz w:val="22"/>
          <w:szCs w:val="22"/>
        </w:rPr>
        <w:t xml:space="preserve">in </w:t>
      </w:r>
      <w:r w:rsidRPr="00F85D90">
        <w:rPr>
          <w:rFonts w:ascii="Arial" w:eastAsia="Times New Roman" w:hAnsi="Arial" w:cs="Arial"/>
          <w:i/>
          <w:iCs/>
          <w:sz w:val="22"/>
          <w:szCs w:val="22"/>
        </w:rPr>
        <w:t>Drosophila</w:t>
      </w:r>
      <w:r w:rsidRPr="00F85D90">
        <w:rPr>
          <w:rFonts w:ascii="Arial" w:eastAsia="Times New Roman" w:hAnsi="Arial" w:cs="Arial"/>
          <w:sz w:val="22"/>
          <w:szCs w:val="22"/>
        </w:rPr>
        <w:t xml:space="preserve"> and other species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Birchler&lt;/Author&gt;&lt;Year&gt;1990&lt;/Year&gt;&lt;RecNum&gt;574&lt;/RecNum&gt;&lt;DisplayText&gt;(&lt;style face="smallcaps"&gt;Birchler&lt;/style&gt;&lt;style face="italic"&gt; et al.&lt;/style&gt; 1990; &lt;style face="smallcaps"&gt;Matos&lt;/style&gt;&lt;style face="italic"&gt; et al.&lt;/style&gt; 2015)&lt;/DisplayText&gt;&lt;record&gt;&lt;rec-number&gt;574&lt;/rec-number&gt;&lt;foreign-keys&gt;&lt;key app="EN" db-id="5xpwr2023fw2aae2apfpftptvaxepvde9asw" timestamp="1587400842" guid="9f6750f1-6369-4523-80da-7056ea5b0a2f"&gt;574&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6&lt;/RecNum&gt;&lt;record&gt;&lt;rec-number&gt;556&lt;/rec-number&gt;&lt;foreign-keys&gt;&lt;key app="EN" db-id="5xpwr2023fw2aae2apfpftptvaxepvde9asw" timestamp="1587400778" guid="85f68067-3968-4d1a-a5a2-6db502750776"&gt;556&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Birchl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90; </w:t>
      </w:r>
      <w:r w:rsidR="00F43469" w:rsidRPr="00F43469">
        <w:rPr>
          <w:rFonts w:ascii="Arial" w:eastAsia="Times New Roman" w:hAnsi="Arial" w:cs="Arial"/>
          <w:smallCaps/>
          <w:noProof/>
          <w:sz w:val="22"/>
          <w:szCs w:val="22"/>
        </w:rPr>
        <w:t>Mato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n yeast, </w:t>
      </w:r>
      <w:r w:rsidRPr="00F85D90">
        <w:rPr>
          <w:rFonts w:ascii="Arial" w:eastAsia="Times New Roman" w:hAnsi="Arial" w:cs="Arial"/>
          <w:sz w:val="22"/>
          <w:szCs w:val="22"/>
        </w:rPr>
        <w:t>th</w:t>
      </w:r>
      <w:r w:rsidR="00185553" w:rsidRPr="00F85D90">
        <w:rPr>
          <w:rFonts w:ascii="Arial" w:eastAsia="Times New Roman" w:hAnsi="Arial" w:cs="Arial"/>
          <w:sz w:val="22"/>
          <w:szCs w:val="22"/>
        </w:rPr>
        <w:t>e presence of such a</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mechanism</w:t>
      </w:r>
      <w:r w:rsidR="008F452C" w:rsidRPr="00F85D90">
        <w:rPr>
          <w:rFonts w:ascii="Arial" w:eastAsia="Times New Roman" w:hAnsi="Arial" w:cs="Arial"/>
          <w:sz w:val="22"/>
          <w:szCs w:val="22"/>
        </w:rPr>
        <w:t xml:space="preserve"> has been contested</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with </w:t>
      </w:r>
      <w:r w:rsidR="00185553" w:rsidRPr="00F85D90">
        <w:rPr>
          <w:rFonts w:ascii="Arial" w:eastAsia="Times New Roman" w:hAnsi="Arial" w:cs="Arial"/>
          <w:sz w:val="22"/>
          <w:szCs w:val="22"/>
        </w:rPr>
        <w:t xml:space="preserve">some studies concluding that </w:t>
      </w:r>
      <w:r w:rsidRPr="00F85D90">
        <w:rPr>
          <w:rFonts w:ascii="Arial" w:eastAsia="Times New Roman" w:hAnsi="Arial" w:cs="Arial"/>
          <w:sz w:val="22"/>
          <w:szCs w:val="22"/>
        </w:rPr>
        <w:t>there is no evidence for dosage compensation at the whole-chromosome level</w:t>
      </w:r>
      <w:del w:id="8" w:author="Holly Celina Mcqueary" w:date="2020-07-16T13:47:00Z">
        <w:r w:rsidRPr="00F85D90" w:rsidDel="00184A62">
          <w:rPr>
            <w:rFonts w:ascii="Arial" w:eastAsia="Times New Roman" w:hAnsi="Arial" w:cs="Arial"/>
            <w:sz w:val="22"/>
            <w:szCs w:val="22"/>
          </w:rPr>
          <w:delText xml:space="preserve"> </w:delText>
        </w:r>
      </w:del>
      <w:ins w:id="9" w:author="Holly Celina Mcqueary" w:date="2020-07-16T13:47:00Z">
        <w:r w:rsidR="00184A62">
          <w:rPr>
            <w:rFonts w:ascii="Arial" w:eastAsia="Times New Roman" w:hAnsi="Arial" w:cs="Arial"/>
            <w:sz w:val="22"/>
            <w:szCs w:val="22"/>
          </w:rPr>
          <w:t xml:space="preserve"> </w:t>
        </w:r>
      </w:ins>
      <w:r w:rsidR="00184A62">
        <w:rPr>
          <w:rFonts w:ascii="Arial" w:eastAsia="Times New Roman" w:hAnsi="Arial" w:cs="Arial"/>
          <w:sz w:val="22"/>
          <w:szCs w:val="22"/>
        </w:rPr>
        <w:fldChar w:fldCharType="begin"/>
      </w:r>
      <w:r w:rsidR="007565D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184A62">
        <w:rPr>
          <w:rFonts w:ascii="Arial" w:eastAsia="Times New Roman" w:hAnsi="Arial" w:cs="Arial"/>
          <w:sz w:val="22"/>
          <w:szCs w:val="22"/>
        </w:rPr>
        <w:fldChar w:fldCharType="separate"/>
      </w:r>
      <w:r w:rsidR="007565D9">
        <w:rPr>
          <w:rFonts w:ascii="Arial" w:eastAsia="Times New Roman" w:hAnsi="Arial" w:cs="Arial"/>
          <w:noProof/>
          <w:sz w:val="22"/>
          <w:szCs w:val="22"/>
        </w:rPr>
        <w:t>(</w:t>
      </w:r>
      <w:r w:rsidR="007565D9" w:rsidRPr="007565D9">
        <w:rPr>
          <w:rFonts w:ascii="Arial" w:eastAsia="Times New Roman" w:hAnsi="Arial" w:cs="Arial"/>
          <w:smallCaps/>
          <w:noProof/>
          <w:sz w:val="22"/>
          <w:szCs w:val="22"/>
        </w:rPr>
        <w:t>Torres</w:t>
      </w:r>
      <w:r w:rsidR="007565D9" w:rsidRPr="007565D9">
        <w:rPr>
          <w:rFonts w:ascii="Arial" w:eastAsia="Times New Roman" w:hAnsi="Arial" w:cs="Arial"/>
          <w:i/>
          <w:noProof/>
          <w:sz w:val="22"/>
          <w:szCs w:val="22"/>
        </w:rPr>
        <w:t xml:space="preserve"> et al.</w:t>
      </w:r>
      <w:r w:rsidR="007565D9">
        <w:rPr>
          <w:rFonts w:ascii="Arial" w:eastAsia="Times New Roman" w:hAnsi="Arial" w:cs="Arial"/>
          <w:noProof/>
          <w:sz w:val="22"/>
          <w:szCs w:val="22"/>
        </w:rPr>
        <w:t xml:space="preserve"> 2010)</w:t>
      </w:r>
      <w:r w:rsidR="00184A62">
        <w:rPr>
          <w:rFonts w:ascii="Arial" w:eastAsia="Times New Roman" w:hAnsi="Arial" w:cs="Arial"/>
          <w:sz w:val="22"/>
          <w:szCs w:val="22"/>
        </w:rPr>
        <w:fldChar w:fldCharType="end"/>
      </w:r>
      <w:commentRangeStart w:id="10"/>
      <w:del w:id="11" w:author="Holly Celina Mcqueary" w:date="2020-07-16T13:47:00Z">
        <w:r w:rsidRPr="00F85D90" w:rsidDel="00184A62">
          <w:rPr>
            <w:rFonts w:ascii="Arial" w:eastAsia="Times New Roman" w:hAnsi="Arial" w:cs="Arial"/>
            <w:sz w:val="22"/>
            <w:szCs w:val="22"/>
          </w:rPr>
          <w:fldChar w:fldCharType="begin"/>
        </w:r>
        <w:r w:rsidR="00F43469" w:rsidDel="00184A62">
          <w:rPr>
            <w:rFonts w:ascii="Arial" w:eastAsia="Times New Roman" w:hAnsi="Arial" w:cs="Arial"/>
            <w:sz w:val="22"/>
            <w:szCs w:val="22"/>
          </w:rPr>
          <w:del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5xpwr2023fw2aae2apfpftptvaxepvde9asw" timestamp="1587400285"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delInstrText>
        </w:r>
        <w:r w:rsidRPr="00F85D90" w:rsidDel="00184A62">
          <w:rPr>
            <w:rFonts w:ascii="Arial" w:eastAsia="Times New Roman" w:hAnsi="Arial" w:cs="Arial"/>
            <w:sz w:val="22"/>
            <w:szCs w:val="22"/>
          </w:rPr>
          <w:fldChar w:fldCharType="separate"/>
        </w:r>
        <w:r w:rsidR="00F43469" w:rsidDel="00184A62">
          <w:rPr>
            <w:rFonts w:ascii="Arial" w:eastAsia="Times New Roman" w:hAnsi="Arial" w:cs="Arial"/>
            <w:noProof/>
            <w:sz w:val="22"/>
            <w:szCs w:val="22"/>
          </w:rPr>
          <w:delText>(</w:delText>
        </w:r>
        <w:r w:rsidR="00F43469" w:rsidRPr="00F43469" w:rsidDel="00184A62">
          <w:rPr>
            <w:rFonts w:ascii="Arial" w:eastAsia="Times New Roman" w:hAnsi="Arial" w:cs="Arial"/>
            <w:smallCaps/>
            <w:noProof/>
            <w:sz w:val="22"/>
            <w:szCs w:val="22"/>
          </w:rPr>
          <w:delText>Eduardo M Torres</w:delText>
        </w:r>
        <w:r w:rsidR="00F43469" w:rsidDel="00184A62">
          <w:rPr>
            <w:rFonts w:ascii="Arial" w:eastAsia="Times New Roman" w:hAnsi="Arial" w:cs="Arial"/>
            <w:noProof/>
            <w:sz w:val="22"/>
            <w:szCs w:val="22"/>
          </w:rPr>
          <w:delText xml:space="preserve"> 2016)</w:delText>
        </w:r>
        <w:r w:rsidRPr="00F85D90" w:rsidDel="00184A62">
          <w:rPr>
            <w:rFonts w:ascii="Arial" w:eastAsia="Times New Roman" w:hAnsi="Arial" w:cs="Arial"/>
            <w:sz w:val="22"/>
            <w:szCs w:val="22"/>
          </w:rPr>
          <w:fldChar w:fldCharType="end"/>
        </w:r>
      </w:del>
      <w:r w:rsidRPr="00F85D90">
        <w:rPr>
          <w:rFonts w:ascii="Arial" w:eastAsia="Times New Roman" w:hAnsi="Arial" w:cs="Arial"/>
          <w:sz w:val="22"/>
          <w:szCs w:val="22"/>
        </w:rPr>
        <w:t>.</w:t>
      </w:r>
      <w:commentRangeEnd w:id="10"/>
      <w:r w:rsidR="00F43469">
        <w:rPr>
          <w:rStyle w:val="CommentReference"/>
        </w:rPr>
        <w:commentReference w:id="10"/>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Others </w:t>
      </w:r>
      <w:del w:id="12" w:author="Holly Celina Mcqueary" w:date="2020-07-11T17:55:00Z">
        <w:r w:rsidR="00185553" w:rsidRPr="00F85D90" w:rsidDel="0046505B">
          <w:rPr>
            <w:rFonts w:ascii="Arial" w:eastAsia="Times New Roman" w:hAnsi="Arial" w:cs="Arial"/>
            <w:sz w:val="22"/>
            <w:szCs w:val="22"/>
          </w:rPr>
          <w:delText xml:space="preserve">however </w:delText>
        </w:r>
      </w:del>
      <w:r w:rsidR="008F452C" w:rsidRPr="00F85D90">
        <w:rPr>
          <w:rFonts w:ascii="Arial" w:eastAsia="Times New Roman" w:hAnsi="Arial" w:cs="Arial"/>
          <w:sz w:val="22"/>
          <w:szCs w:val="22"/>
        </w:rPr>
        <w:t xml:space="preserve">suggest that aneuploid wild yeast attenuate protein levels by increasing protease activity or upregulating genes that are part of multiprotein complexes so that the </w:t>
      </w:r>
      <w:r w:rsidR="00185553" w:rsidRPr="00F85D90">
        <w:rPr>
          <w:rFonts w:ascii="Arial" w:eastAsia="Times New Roman" w:hAnsi="Arial" w:cs="Arial"/>
          <w:sz w:val="22"/>
          <w:szCs w:val="22"/>
        </w:rPr>
        <w:t xml:space="preserve">relative </w:t>
      </w:r>
      <w:r w:rsidR="008F452C" w:rsidRPr="00F85D90">
        <w:rPr>
          <w:rFonts w:ascii="Arial" w:eastAsia="Times New Roman" w:hAnsi="Arial" w:cs="Arial"/>
          <w:sz w:val="22"/>
          <w:szCs w:val="22"/>
        </w:rPr>
        <w:t xml:space="preserve">dosages are </w:t>
      </w:r>
      <w:r w:rsidR="00185553" w:rsidRPr="00F85D90">
        <w:rPr>
          <w:rFonts w:ascii="Arial" w:eastAsia="Times New Roman" w:hAnsi="Arial" w:cs="Arial"/>
          <w:sz w:val="22"/>
          <w:szCs w:val="22"/>
        </w:rPr>
        <w:t xml:space="preserve">more </w:t>
      </w:r>
      <w:r w:rsidR="008F452C" w:rsidRPr="00F85D90">
        <w:rPr>
          <w:rFonts w:ascii="Arial" w:eastAsia="Times New Roman" w:hAnsi="Arial" w:cs="Arial"/>
          <w:sz w:val="22"/>
          <w:szCs w:val="22"/>
        </w:rPr>
        <w:t xml:space="preserve">even </w:t>
      </w:r>
      <w:r w:rsidR="008F452C"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8F452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e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3; </w:t>
      </w:r>
      <w:r w:rsidR="00F43469" w:rsidRPr="00F43469">
        <w:rPr>
          <w:rFonts w:ascii="Arial" w:eastAsia="Times New Roman" w:hAnsi="Arial" w:cs="Arial"/>
          <w:smallCaps/>
          <w:noProof/>
          <w:sz w:val="22"/>
          <w:szCs w:val="22"/>
        </w:rPr>
        <w:t>Veiti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8)</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w:t>
      </w:r>
      <w:r w:rsidR="000D4FF6"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t </w:t>
      </w:r>
      <w:r w:rsidR="00185553" w:rsidRPr="00F85D90">
        <w:rPr>
          <w:rFonts w:ascii="Arial" w:eastAsia="Times New Roman" w:hAnsi="Arial" w:cs="Arial"/>
          <w:sz w:val="22"/>
          <w:szCs w:val="22"/>
        </w:rPr>
        <w:t xml:space="preserve">has also been shown </w:t>
      </w:r>
      <w:r w:rsidR="00F4315B" w:rsidRPr="00F85D90">
        <w:rPr>
          <w:rFonts w:ascii="Arial" w:eastAsia="Times New Roman" w:hAnsi="Arial" w:cs="Arial"/>
          <w:sz w:val="22"/>
          <w:szCs w:val="22"/>
        </w:rPr>
        <w:t>experimentally</w:t>
      </w:r>
      <w:r w:rsidR="008F452C" w:rsidRPr="00F85D90">
        <w:rPr>
          <w:rFonts w:ascii="Arial" w:eastAsia="Times New Roman" w:hAnsi="Arial" w:cs="Arial"/>
          <w:sz w:val="22"/>
          <w:szCs w:val="22"/>
        </w:rPr>
        <w:t xml:space="preserve"> that</w:t>
      </w:r>
      <w:r w:rsidR="00185553"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accumulation or loss of chromosomes </w:t>
      </w:r>
      <w:r w:rsidR="00185553" w:rsidRPr="00F85D90">
        <w:rPr>
          <w:rFonts w:ascii="Arial" w:eastAsia="Times New Roman" w:hAnsi="Arial" w:cs="Arial"/>
          <w:sz w:val="22"/>
          <w:szCs w:val="22"/>
        </w:rPr>
        <w:t>can be</w:t>
      </w:r>
      <w:r w:rsidRPr="00F85D90">
        <w:rPr>
          <w:rFonts w:ascii="Arial" w:eastAsia="Times New Roman" w:hAnsi="Arial" w:cs="Arial"/>
          <w:sz w:val="22"/>
          <w:szCs w:val="22"/>
        </w:rPr>
        <w:t xml:space="preserve"> adaptive </w:t>
      </w:r>
      <w:r w:rsidR="008F452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certain</w:t>
      </w:r>
      <w:r w:rsidRPr="00F85D90">
        <w:rPr>
          <w:rFonts w:ascii="Arial" w:eastAsia="Times New Roman" w:hAnsi="Arial" w:cs="Arial"/>
          <w:sz w:val="22"/>
          <w:szCs w:val="22"/>
        </w:rPr>
        <w:t xml:space="preserve"> environments</w:t>
      </w:r>
      <w:r w:rsidR="005C209E"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290D51"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6; </w:t>
      </w:r>
      <w:r w:rsidR="00F43469" w:rsidRPr="00F43469">
        <w:rPr>
          <w:rFonts w:ascii="Arial" w:eastAsia="Times New Roman" w:hAnsi="Arial" w:cs="Arial"/>
          <w:smallCaps/>
          <w:noProof/>
          <w:sz w:val="22"/>
          <w:szCs w:val="22"/>
        </w:rPr>
        <w:t>Pavelk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 </w:t>
      </w:r>
      <w:r w:rsidR="00F43469" w:rsidRPr="00F43469">
        <w:rPr>
          <w:rFonts w:ascii="Arial" w:eastAsia="Times New Roman" w:hAnsi="Arial" w:cs="Arial"/>
          <w:smallCaps/>
          <w:noProof/>
          <w:sz w:val="22"/>
          <w:szCs w:val="22"/>
        </w:rPr>
        <w:t>Che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Yon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 </w:t>
      </w:r>
      <w:r w:rsidR="00F43469" w:rsidRPr="00F43469">
        <w:rPr>
          <w:rFonts w:ascii="Arial" w:eastAsia="Times New Roman" w:hAnsi="Arial" w:cs="Arial"/>
          <w:smallCaps/>
          <w:noProof/>
          <w:sz w:val="22"/>
          <w:szCs w:val="22"/>
        </w:rPr>
        <w:t>de Vri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00290D51" w:rsidRPr="00F85D90">
        <w:rPr>
          <w:rFonts w:ascii="Arial" w:eastAsia="Times New Roman" w:hAnsi="Arial" w:cs="Arial"/>
          <w:sz w:val="22"/>
          <w:szCs w:val="22"/>
        </w:rPr>
        <w:fldChar w:fldCharType="end"/>
      </w:r>
      <w:r w:rsidR="005C209E" w:rsidRPr="00F85D90">
        <w:rPr>
          <w:rFonts w:ascii="Arial" w:eastAsia="Times New Roman" w:hAnsi="Arial" w:cs="Arial"/>
          <w:sz w:val="22"/>
          <w:szCs w:val="22"/>
        </w:rPr>
        <w:t xml:space="preserve">. </w:t>
      </w:r>
      <w:r w:rsidR="00185553" w:rsidRPr="00F85D90">
        <w:rPr>
          <w:rFonts w:ascii="Arial" w:eastAsia="Times New Roman" w:hAnsi="Arial" w:cs="Arial"/>
          <w:sz w:val="22"/>
          <w:szCs w:val="22"/>
          <w:lang w:val="da-DK"/>
        </w:rPr>
        <w:t>For example,</w:t>
      </w:r>
      <w:r w:rsidR="008F452C"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yeast </w:t>
      </w:r>
      <w:r w:rsidR="008F452C" w:rsidRPr="00F85D90">
        <w:rPr>
          <w:rFonts w:ascii="Arial" w:eastAsia="Times New Roman" w:hAnsi="Arial" w:cs="Arial"/>
          <w:sz w:val="22"/>
          <w:szCs w:val="22"/>
          <w:lang w:val="da-DK"/>
        </w:rPr>
        <w:t xml:space="preserve">grown </w:t>
      </w:r>
      <w:r w:rsidRPr="00F85D90">
        <w:rPr>
          <w:rFonts w:ascii="Arial" w:eastAsia="Times New Roman" w:hAnsi="Arial" w:cs="Arial"/>
          <w:sz w:val="22"/>
          <w:szCs w:val="22"/>
          <w:lang w:val="da-DK"/>
        </w:rPr>
        <w:t xml:space="preserve">in an oxide-rich media accumulate an extra copy of chromosome XI </w:t>
      </w:r>
      <w:r w:rsidR="008F452C" w:rsidRPr="00F85D90">
        <w:rPr>
          <w:rFonts w:ascii="Arial" w:eastAsia="Times New Roman" w:hAnsi="Arial" w:cs="Arial"/>
          <w:sz w:val="22"/>
          <w:szCs w:val="22"/>
          <w:lang w:val="da-DK"/>
        </w:rPr>
        <w:t>as a response to</w:t>
      </w:r>
      <w:r w:rsidRPr="00F85D90">
        <w:rPr>
          <w:rFonts w:ascii="Arial" w:eastAsia="Times New Roman" w:hAnsi="Arial" w:cs="Arial"/>
          <w:sz w:val="22"/>
          <w:szCs w:val="22"/>
          <w:lang w:val="da-DK"/>
        </w:rPr>
        <w:t xml:space="preserve"> oxygen stress </w:t>
      </w:r>
      <w:r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ay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lang w:val="da-DK"/>
        </w:rPr>
        <w:t xml:space="preserve">, and </w:t>
      </w:r>
      <w:commentRangeStart w:id="13"/>
      <w:del w:id="14" w:author="Holly Celina Mcqueary" w:date="2020-07-15T14:17:00Z">
        <w:r w:rsidR="00185553" w:rsidRPr="00F85D90" w:rsidDel="00907ACF">
          <w:rPr>
            <w:rFonts w:ascii="Arial" w:eastAsia="Times New Roman" w:hAnsi="Arial" w:cs="Arial"/>
            <w:sz w:val="22"/>
            <w:szCs w:val="22"/>
            <w:lang w:val="da-DK"/>
          </w:rPr>
          <w:delText>drug resistance</w:delText>
        </w:r>
      </w:del>
      <w:ins w:id="15" w:author="Holly Celina Mcqueary" w:date="2020-07-15T14:17:00Z">
        <w:r w:rsidR="00907ACF">
          <w:rPr>
            <w:rFonts w:ascii="Arial" w:eastAsia="Times New Roman" w:hAnsi="Arial" w:cs="Arial"/>
            <w:sz w:val="22"/>
            <w:szCs w:val="22"/>
            <w:lang w:val="da-DK"/>
          </w:rPr>
          <w:t>resistance to fluconaz</w:t>
        </w:r>
      </w:ins>
      <w:ins w:id="16" w:author="Holly Celina Mcqueary" w:date="2020-07-15T14:18:00Z">
        <w:r w:rsidR="00907ACF">
          <w:rPr>
            <w:rFonts w:ascii="Arial" w:eastAsia="Times New Roman" w:hAnsi="Arial" w:cs="Arial"/>
            <w:sz w:val="22"/>
            <w:szCs w:val="22"/>
            <w:lang w:val="da-DK"/>
          </w:rPr>
          <w:t>ole</w:t>
        </w:r>
      </w:ins>
      <w:r w:rsidR="00185553" w:rsidRPr="00F85D90">
        <w:rPr>
          <w:rFonts w:ascii="Arial" w:eastAsia="Times New Roman" w:hAnsi="Arial" w:cs="Arial"/>
          <w:sz w:val="22"/>
          <w:szCs w:val="22"/>
          <w:lang w:val="da-DK"/>
        </w:rPr>
        <w:t xml:space="preserve"> </w:t>
      </w:r>
      <w:commentRangeEnd w:id="13"/>
      <w:r w:rsidR="0046505B">
        <w:rPr>
          <w:rStyle w:val="CommentReference"/>
        </w:rPr>
        <w:commentReference w:id="13"/>
      </w:r>
      <w:r w:rsidR="00185553" w:rsidRPr="00F85D90">
        <w:rPr>
          <w:rFonts w:ascii="Arial" w:eastAsia="Times New Roman" w:hAnsi="Arial" w:cs="Arial"/>
          <w:sz w:val="22"/>
          <w:szCs w:val="22"/>
          <w:lang w:val="da-DK"/>
        </w:rPr>
        <w:t>in</w:t>
      </w:r>
      <w:ins w:id="17" w:author="Holly Celina Mcqueary" w:date="2020-07-15T14:18:00Z">
        <w:r w:rsidR="00907ACF">
          <w:rPr>
            <w:rFonts w:ascii="Arial" w:eastAsia="Times New Roman" w:hAnsi="Arial" w:cs="Arial"/>
            <w:sz w:val="22"/>
            <w:szCs w:val="22"/>
            <w:lang w:val="da-DK"/>
          </w:rPr>
          <w:t xml:space="preserve"> </w:t>
        </w:r>
      </w:ins>
      <w:del w:id="18" w:author="Holly Celina Mcqueary" w:date="2020-07-16T13:47:00Z">
        <w:r w:rsidR="00185553" w:rsidRPr="00F85D90" w:rsidDel="00184A62">
          <w:rPr>
            <w:rFonts w:ascii="Arial" w:eastAsia="Times New Roman" w:hAnsi="Arial" w:cs="Arial"/>
            <w:sz w:val="22"/>
            <w:szCs w:val="22"/>
            <w:lang w:val="da-DK"/>
          </w:rPr>
          <w:delText xml:space="preserve"> </w:delText>
        </w:r>
      </w:del>
      <w:commentRangeStart w:id="19"/>
      <w:r w:rsidR="00185553" w:rsidRPr="00F85D90">
        <w:rPr>
          <w:rFonts w:ascii="Arial" w:eastAsia="Times New Roman" w:hAnsi="Arial" w:cs="Arial"/>
          <w:i/>
          <w:iCs/>
          <w:sz w:val="22"/>
          <w:szCs w:val="22"/>
          <w:lang w:val="da-DK"/>
        </w:rPr>
        <w:t>Candida</w:t>
      </w:r>
      <w:commentRangeEnd w:id="19"/>
      <w:r w:rsidR="0046505B">
        <w:rPr>
          <w:rStyle w:val="CommentReference"/>
        </w:rPr>
        <w:commentReference w:id="19"/>
      </w:r>
      <w:r w:rsidR="00185553" w:rsidRPr="00F85D90">
        <w:rPr>
          <w:rFonts w:ascii="Arial" w:eastAsia="Times New Roman" w:hAnsi="Arial" w:cs="Arial"/>
          <w:sz w:val="22"/>
          <w:szCs w:val="22"/>
          <w:lang w:val="da-DK"/>
        </w:rPr>
        <w:t xml:space="preserve"> </w:t>
      </w:r>
      <w:ins w:id="20" w:author="Holly Celina Mcqueary" w:date="2020-07-15T14:27:00Z">
        <w:r w:rsidR="00907ACF" w:rsidRPr="00907ACF">
          <w:rPr>
            <w:rFonts w:ascii="Arial" w:eastAsia="Times New Roman" w:hAnsi="Arial" w:cs="Arial"/>
            <w:i/>
            <w:iCs/>
            <w:sz w:val="22"/>
            <w:szCs w:val="22"/>
            <w:lang w:val="da-DK"/>
            <w:rPrChange w:id="21" w:author="Holly Celina Mcqueary" w:date="2020-07-15T14:27:00Z">
              <w:rPr>
                <w:rFonts w:ascii="Arial" w:eastAsia="Times New Roman" w:hAnsi="Arial" w:cs="Arial"/>
                <w:sz w:val="22"/>
                <w:szCs w:val="22"/>
                <w:lang w:val="da-DK"/>
              </w:rPr>
            </w:rPrChange>
          </w:rPr>
          <w:t>albicans</w:t>
        </w:r>
        <w:r w:rsidR="00907ACF">
          <w:rPr>
            <w:rFonts w:ascii="Arial" w:eastAsia="Times New Roman" w:hAnsi="Arial" w:cs="Arial"/>
            <w:sz w:val="22"/>
            <w:szCs w:val="22"/>
            <w:lang w:val="da-DK"/>
          </w:rPr>
          <w:t xml:space="preserve"> </w:t>
        </w:r>
      </w:ins>
      <w:r w:rsidR="00185553" w:rsidRPr="00F85D90">
        <w:rPr>
          <w:rFonts w:ascii="Arial" w:eastAsia="Times New Roman" w:hAnsi="Arial" w:cs="Arial"/>
          <w:sz w:val="22"/>
          <w:szCs w:val="22"/>
          <w:lang w:val="da-DK"/>
        </w:rPr>
        <w:t>involves acquisition of aneuploidy</w:t>
      </w:r>
      <w:r w:rsidRPr="00F85D90">
        <w:rPr>
          <w:rFonts w:ascii="Arial" w:eastAsia="Times New Roman" w:hAnsi="Arial" w:cs="Arial"/>
          <w:sz w:val="22"/>
          <w:szCs w:val="22"/>
          <w:lang w:val="da-DK"/>
        </w:rPr>
        <w:t xml:space="preserve"> </w:t>
      </w:r>
      <w:r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Wakabayash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 </w:t>
      </w:r>
      <w:r w:rsidR="00F43469" w:rsidRPr="00F43469">
        <w:rPr>
          <w:rFonts w:ascii="Arial" w:eastAsia="Times New Roman" w:hAnsi="Arial" w:cs="Arial"/>
          <w:smallCaps/>
          <w:noProof/>
          <w:sz w:val="22"/>
          <w:szCs w:val="22"/>
        </w:rPr>
        <w:t>Koo</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Pr="00F85D90">
        <w:rPr>
          <w:rFonts w:ascii="Arial" w:eastAsia="Times New Roman" w:hAnsi="Arial" w:cs="Arial"/>
          <w:sz w:val="22"/>
          <w:szCs w:val="22"/>
        </w:rPr>
        <w:fldChar w:fldCharType="end"/>
      </w:r>
      <w:del w:id="22" w:author="Holly Celina Mcqueary" w:date="2020-07-16T13:22:00Z">
        <w:r w:rsidR="00185553" w:rsidRPr="00F85D90" w:rsidDel="00F43469">
          <w:rPr>
            <w:rFonts w:ascii="Arial" w:eastAsia="Times New Roman" w:hAnsi="Arial" w:cs="Arial"/>
            <w:sz w:val="22"/>
            <w:szCs w:val="22"/>
            <w:lang w:val="da-DK"/>
          </w:rPr>
          <w:delText xml:space="preserve"> </w:delText>
        </w:r>
      </w:del>
      <w:r w:rsidRPr="00F85D90">
        <w:rPr>
          <w:rFonts w:ascii="Arial" w:eastAsia="Times New Roman" w:hAnsi="Arial" w:cs="Arial"/>
          <w:sz w:val="22"/>
          <w:szCs w:val="22"/>
          <w:lang w:val="da-DK"/>
        </w:rPr>
        <w:t xml:space="preserve">. </w:t>
      </w:r>
    </w:p>
    <w:p w14:paraId="48C801EA" w14:textId="562EA5AC" w:rsidR="004C707F"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Understanding dosage compensation is important for several reasons. Aneuploidy cannot be avoided because segregation machinery is not perfect.</w:t>
      </w:r>
      <w:ins w:id="23" w:author="Holly Celina Mcqueary" w:date="2020-07-16T13:22:00Z">
        <w:r w:rsidR="00F43469">
          <w:rPr>
            <w:rFonts w:ascii="Arial" w:eastAsia="Times New Roman" w:hAnsi="Arial" w:cs="Arial"/>
            <w:sz w:val="22"/>
            <w:szCs w:val="22"/>
          </w:rPr>
          <w:t xml:space="preserve"> </w:t>
        </w:r>
      </w:ins>
      <w:del w:id="24" w:author="Holly Celina Mcqueary" w:date="2020-07-16T13:22:00Z">
        <w:r w:rsidRPr="00F85D90" w:rsidDel="00F43469">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As such, determining whether </w:t>
      </w:r>
      <w:r w:rsidRPr="00F85D90">
        <w:rPr>
          <w:rFonts w:ascii="Arial" w:eastAsia="Times New Roman" w:hAnsi="Arial" w:cs="Arial"/>
          <w:sz w:val="22"/>
          <w:szCs w:val="22"/>
        </w:rPr>
        <w:lastRenderedPageBreak/>
        <w:t>there are intrinsic mechanisms of dosage compensation gives insight into the likely consequences of such aneuploidy. D</w:t>
      </w:r>
      <w:r w:rsidR="004C707F" w:rsidRPr="00F85D90">
        <w:rPr>
          <w:rFonts w:ascii="Arial" w:eastAsia="Times New Roman" w:hAnsi="Arial" w:cs="Arial"/>
          <w:sz w:val="22"/>
          <w:szCs w:val="22"/>
        </w:rPr>
        <w:t xml:space="preserve">osage compensation is </w:t>
      </w:r>
      <w:r w:rsidRPr="00F85D90">
        <w:rPr>
          <w:rFonts w:ascii="Arial" w:eastAsia="Times New Roman" w:hAnsi="Arial" w:cs="Arial"/>
          <w:sz w:val="22"/>
          <w:szCs w:val="22"/>
        </w:rPr>
        <w:t xml:space="preserve">also </w:t>
      </w:r>
      <w:r w:rsidR="004C707F" w:rsidRPr="00F85D90">
        <w:rPr>
          <w:rFonts w:ascii="Arial" w:eastAsia="Times New Roman" w:hAnsi="Arial" w:cs="Arial"/>
          <w:sz w:val="22"/>
          <w:szCs w:val="22"/>
        </w:rPr>
        <w:t xml:space="preserve">critically important </w:t>
      </w:r>
      <w:r w:rsidRPr="00F85D90">
        <w:rPr>
          <w:rFonts w:ascii="Arial" w:eastAsia="Times New Roman" w:hAnsi="Arial" w:cs="Arial"/>
          <w:sz w:val="22"/>
          <w:szCs w:val="22"/>
        </w:rPr>
        <w:t>during</w:t>
      </w:r>
      <w:r w:rsidR="004C707F" w:rsidRPr="00F85D90">
        <w:rPr>
          <w:rFonts w:ascii="Arial" w:eastAsia="Times New Roman" w:hAnsi="Arial" w:cs="Arial"/>
          <w:sz w:val="22"/>
          <w:szCs w:val="22"/>
        </w:rPr>
        <w:t xml:space="preserve"> </w:t>
      </w:r>
      <w:r w:rsidR="000D4FF6" w:rsidRPr="00F85D90">
        <w:rPr>
          <w:rFonts w:ascii="Arial" w:eastAsia="Times New Roman" w:hAnsi="Arial" w:cs="Arial"/>
          <w:sz w:val="22"/>
          <w:szCs w:val="22"/>
        </w:rPr>
        <w:t>the</w:t>
      </w:r>
      <w:r w:rsidR="004C707F" w:rsidRPr="00F85D90">
        <w:rPr>
          <w:rFonts w:ascii="Arial" w:eastAsia="Times New Roman" w:hAnsi="Arial" w:cs="Arial"/>
          <w:sz w:val="22"/>
          <w:szCs w:val="22"/>
        </w:rPr>
        <w:t xml:space="preserve"> evolution </w:t>
      </w:r>
      <w:r w:rsidR="000D4FF6" w:rsidRPr="00F85D90">
        <w:rPr>
          <w:rFonts w:ascii="Arial" w:eastAsia="Times New Roman" w:hAnsi="Arial" w:cs="Arial"/>
          <w:sz w:val="22"/>
          <w:szCs w:val="22"/>
        </w:rPr>
        <w:t xml:space="preserve">of </w:t>
      </w:r>
      <w:r w:rsidR="004C707F" w:rsidRPr="00F85D90">
        <w:rPr>
          <w:rFonts w:ascii="Arial" w:eastAsia="Times New Roman" w:hAnsi="Arial" w:cs="Arial"/>
          <w:sz w:val="22"/>
          <w:szCs w:val="22"/>
        </w:rPr>
        <w:t>s</w:t>
      </w:r>
      <w:r w:rsidR="00D543AC" w:rsidRPr="00F85D90">
        <w:rPr>
          <w:rFonts w:ascii="Arial" w:eastAsia="Times New Roman" w:hAnsi="Arial" w:cs="Arial"/>
          <w:sz w:val="22"/>
          <w:szCs w:val="22"/>
        </w:rPr>
        <w:t xml:space="preserve">ex chromosomes from </w:t>
      </w:r>
      <w:r w:rsidR="004C707F" w:rsidRPr="00F85D90">
        <w:rPr>
          <w:rFonts w:ascii="Arial" w:eastAsia="Times New Roman" w:hAnsi="Arial" w:cs="Arial"/>
          <w:sz w:val="22"/>
          <w:szCs w:val="22"/>
        </w:rPr>
        <w:t xml:space="preserve">homomorphic </w:t>
      </w:r>
      <w:r w:rsidR="00D543AC" w:rsidRPr="00F85D90">
        <w:rPr>
          <w:rFonts w:ascii="Arial" w:eastAsia="Times New Roman" w:hAnsi="Arial" w:cs="Arial"/>
          <w:sz w:val="22"/>
          <w:szCs w:val="22"/>
        </w:rPr>
        <w:t xml:space="preserve">autosomes </w:t>
      </w:r>
      <w:commentRangeStart w:id="25"/>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arlesworth&lt;/Author&gt;&lt;Year&gt;1991&lt;/Year&gt;&lt;RecNum&gt;550&lt;/RecNum&gt;&lt;DisplayText&gt;(&lt;style face="smallcaps"&gt;Charlesworth&lt;/style&gt; 1991)&lt;/DisplayText&gt;&lt;record&gt;&lt;rec-number&gt;550&lt;/rec-number&gt;&lt;foreign-keys&gt;&lt;key app="EN" db-id="5xpwr2023fw2aae2apfpftptvaxepvde9asw" timestamp="1587400753" guid="72c22004-8e38-4656-8916-aec9d038b179"&gt;55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arlesworth</w:t>
      </w:r>
      <w:r w:rsidR="00F43469">
        <w:rPr>
          <w:rFonts w:ascii="Arial" w:eastAsia="Times New Roman" w:hAnsi="Arial" w:cs="Arial"/>
          <w:noProof/>
          <w:sz w:val="22"/>
          <w:szCs w:val="22"/>
        </w:rPr>
        <w:t xml:space="preserve"> 1991)</w:t>
      </w:r>
      <w:r w:rsidR="00D543AC"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w:t>
      </w:r>
      <w:commentRangeEnd w:id="25"/>
      <w:r w:rsidR="00F43469">
        <w:rPr>
          <w:rStyle w:val="CommentReference"/>
        </w:rPr>
        <w:commentReference w:id="25"/>
      </w:r>
      <w:r w:rsidR="004C707F" w:rsidRPr="00F85D90">
        <w:rPr>
          <w:rFonts w:ascii="Arial" w:eastAsia="Times New Roman" w:hAnsi="Arial" w:cs="Arial"/>
          <w:sz w:val="22"/>
          <w:szCs w:val="22"/>
        </w:rPr>
        <w:t xml:space="preserve"> </w:t>
      </w:r>
      <w:ins w:id="26" w:author="Holly Celina Mcqueary" w:date="2020-07-15T12:14:00Z">
        <w:r w:rsidR="00C81616">
          <w:rPr>
            <w:rFonts w:ascii="Arial" w:eastAsia="Times New Roman" w:hAnsi="Arial" w:cs="Arial"/>
            <w:sz w:val="22"/>
            <w:szCs w:val="22"/>
          </w:rPr>
          <w:t>Dosage compensation is thought to play a critical role in the evolution of sex chromosomes b</w:t>
        </w:r>
      </w:ins>
      <w:del w:id="27" w:author="Holly Celina Mcqueary" w:date="2020-07-15T12:14:00Z">
        <w:r w:rsidR="004C707F" w:rsidRPr="00F85D90" w:rsidDel="00C81616">
          <w:rPr>
            <w:rFonts w:ascii="Arial" w:eastAsia="Times New Roman" w:hAnsi="Arial" w:cs="Arial"/>
            <w:sz w:val="22"/>
            <w:szCs w:val="22"/>
          </w:rPr>
          <w:delText>B</w:delText>
        </w:r>
      </w:del>
      <w:r w:rsidR="004C707F" w:rsidRPr="00F85D90">
        <w:rPr>
          <w:rFonts w:ascii="Arial" w:eastAsia="Times New Roman" w:hAnsi="Arial" w:cs="Arial"/>
          <w:sz w:val="22"/>
          <w:szCs w:val="22"/>
        </w:rPr>
        <w:t xml:space="preserve">ecause of their different copy numbers in males versus females, </w:t>
      </w:r>
      <w:del w:id="28" w:author="Holly Celina Mcqueary" w:date="2020-07-16T13:23:00Z">
        <w:r w:rsidR="004C707F" w:rsidRPr="00F85D90" w:rsidDel="00F43469">
          <w:rPr>
            <w:rFonts w:ascii="Arial" w:eastAsia="Times New Roman" w:hAnsi="Arial" w:cs="Arial"/>
            <w:sz w:val="22"/>
            <w:szCs w:val="22"/>
          </w:rPr>
          <w:delText xml:space="preserve">dosage compensation </w:delText>
        </w:r>
        <w:r w:rsidR="000D4FF6" w:rsidRPr="00F85D90" w:rsidDel="00F43469">
          <w:rPr>
            <w:rFonts w:ascii="Arial" w:eastAsia="Times New Roman" w:hAnsi="Arial" w:cs="Arial"/>
            <w:sz w:val="22"/>
            <w:szCs w:val="22"/>
          </w:rPr>
          <w:delText xml:space="preserve">is thought to </w:delText>
        </w:r>
        <w:r w:rsidR="004C707F" w:rsidRPr="00F85D90" w:rsidDel="00F43469">
          <w:rPr>
            <w:rFonts w:ascii="Arial" w:eastAsia="Times New Roman" w:hAnsi="Arial" w:cs="Arial"/>
            <w:sz w:val="22"/>
            <w:szCs w:val="22"/>
          </w:rPr>
          <w:delText>play a</w:delText>
        </w:r>
        <w:r w:rsidR="000D4FF6" w:rsidRPr="00F85D90" w:rsidDel="00F43469">
          <w:rPr>
            <w:rFonts w:ascii="Arial" w:eastAsia="Times New Roman" w:hAnsi="Arial" w:cs="Arial"/>
            <w:sz w:val="22"/>
            <w:szCs w:val="22"/>
          </w:rPr>
          <w:delText xml:space="preserve"> critical</w:delText>
        </w:r>
        <w:r w:rsidR="004C707F" w:rsidRPr="00F85D90" w:rsidDel="00F43469">
          <w:rPr>
            <w:rFonts w:ascii="Arial" w:eastAsia="Times New Roman" w:hAnsi="Arial" w:cs="Arial"/>
            <w:sz w:val="22"/>
            <w:szCs w:val="22"/>
          </w:rPr>
          <w:delText xml:space="preserve"> role in the evolution of heteromorphic sex chromosomes</w:delText>
        </w:r>
        <w:r w:rsidRPr="00F85D90" w:rsidDel="00F43469">
          <w:rPr>
            <w:rFonts w:ascii="Arial" w:eastAsia="Times New Roman" w:hAnsi="Arial" w:cs="Arial"/>
            <w:sz w:val="22"/>
            <w:szCs w:val="22"/>
          </w:rPr>
          <w:delText xml:space="preserve"> such</w:delText>
        </w:r>
      </w:del>
      <w:ins w:id="29" w:author="Holly Celina Mcqueary" w:date="2020-07-16T13:23:00Z">
        <w:r w:rsidR="00F43469">
          <w:rPr>
            <w:rFonts w:ascii="Arial" w:eastAsia="Times New Roman" w:hAnsi="Arial" w:cs="Arial"/>
            <w:sz w:val="22"/>
            <w:szCs w:val="22"/>
          </w:rPr>
          <w:t xml:space="preserve">a common example being </w:t>
        </w:r>
      </w:ins>
      <w:del w:id="30" w:author="Holly Celina Mcqueary" w:date="2020-07-16T13:23:00Z">
        <w:r w:rsidRPr="00F85D90" w:rsidDel="00F43469">
          <w:rPr>
            <w:rFonts w:ascii="Arial" w:eastAsia="Times New Roman" w:hAnsi="Arial" w:cs="Arial"/>
            <w:sz w:val="22"/>
            <w:szCs w:val="22"/>
          </w:rPr>
          <w:delText xml:space="preserve"> as </w:delText>
        </w:r>
      </w:del>
      <w:r w:rsidRPr="00F85D90">
        <w:rPr>
          <w:rFonts w:ascii="Arial" w:eastAsia="Times New Roman" w:hAnsi="Arial" w:cs="Arial"/>
          <w:sz w:val="22"/>
          <w:szCs w:val="22"/>
        </w:rPr>
        <w:t>the X</w:t>
      </w:r>
      <w:ins w:id="31" w:author="Holly Celina Mcqueary" w:date="2020-07-15T12:14:00Z">
        <w:r w:rsidR="00C81616">
          <w:rPr>
            <w:rFonts w:ascii="Arial" w:eastAsia="Times New Roman" w:hAnsi="Arial" w:cs="Arial"/>
            <w:sz w:val="22"/>
            <w:szCs w:val="22"/>
          </w:rPr>
          <w:t>-chromosome</w:t>
        </w:r>
      </w:ins>
      <w:r w:rsidRPr="00F85D90">
        <w:rPr>
          <w:rFonts w:ascii="Arial" w:eastAsia="Times New Roman" w:hAnsi="Arial" w:cs="Arial"/>
          <w:sz w:val="22"/>
          <w:szCs w:val="22"/>
        </w:rPr>
        <w:t xml:space="preserve"> in XY systems</w:t>
      </w:r>
      <w:r w:rsidR="00D543AC" w:rsidRPr="00F85D90">
        <w:rPr>
          <w:rFonts w:ascii="Arial" w:eastAsia="Times New Roman" w:hAnsi="Arial" w:cs="Arial"/>
          <w:sz w:val="22"/>
          <w:szCs w:val="22"/>
        </w:rPr>
        <w:t>.</w:t>
      </w:r>
      <w:r w:rsidRPr="00F85D90">
        <w:rPr>
          <w:rFonts w:ascii="Arial" w:eastAsia="Times New Roman" w:hAnsi="Arial" w:cs="Arial"/>
          <w:sz w:val="22"/>
          <w:szCs w:val="22"/>
        </w:rPr>
        <w:t xml:space="preserve"> </w:t>
      </w:r>
      <w:del w:id="32" w:author="Holly Celina Mcqueary" w:date="2020-07-11T17:56:00Z">
        <w:r w:rsidRPr="00F85D90" w:rsidDel="0046505B">
          <w:rPr>
            <w:rFonts w:ascii="Arial" w:eastAsia="Times New Roman" w:hAnsi="Arial" w:cs="Arial"/>
            <w:sz w:val="22"/>
            <w:szCs w:val="22"/>
          </w:rPr>
          <w:delText xml:space="preserve">Indeed, dosage compensation is usually found for heteromorphic sex chromosomes. </w:delText>
        </w:r>
        <w:r w:rsidR="00D543AC" w:rsidRPr="00F85D90" w:rsidDel="0046505B">
          <w:rPr>
            <w:rFonts w:ascii="Arial" w:eastAsia="Times New Roman" w:hAnsi="Arial" w:cs="Arial"/>
            <w:sz w:val="22"/>
            <w:szCs w:val="22"/>
          </w:rPr>
          <w:delText xml:space="preserve"> </w:delText>
        </w:r>
      </w:del>
      <w:r w:rsidR="000D4FF6" w:rsidRPr="00F85D90">
        <w:rPr>
          <w:rFonts w:ascii="Arial" w:eastAsia="Times New Roman" w:hAnsi="Arial" w:cs="Arial"/>
          <w:sz w:val="22"/>
          <w:szCs w:val="22"/>
        </w:rPr>
        <w:t>T</w:t>
      </w:r>
      <w:r w:rsidR="00D543AC" w:rsidRPr="00F85D90">
        <w:rPr>
          <w:rFonts w:ascii="Arial" w:eastAsia="Times New Roman" w:hAnsi="Arial" w:cs="Arial"/>
          <w:sz w:val="22"/>
          <w:szCs w:val="22"/>
        </w:rPr>
        <w:t xml:space="preserve">here </w:t>
      </w:r>
      <w:r w:rsidR="000D4FF6" w:rsidRPr="00F85D90">
        <w:rPr>
          <w:rFonts w:ascii="Arial" w:eastAsia="Times New Roman" w:hAnsi="Arial" w:cs="Arial"/>
          <w:sz w:val="22"/>
          <w:szCs w:val="22"/>
        </w:rPr>
        <w:t>are</w:t>
      </w:r>
      <w:r w:rsidR="00D543AC" w:rsidRPr="00F85D90">
        <w:rPr>
          <w:rFonts w:ascii="Arial" w:eastAsia="Times New Roman" w:hAnsi="Arial" w:cs="Arial"/>
          <w:sz w:val="22"/>
          <w:szCs w:val="22"/>
        </w:rPr>
        <w:t xml:space="preserve"> a variety of ways </w:t>
      </w:r>
      <w:r w:rsidR="004C707F" w:rsidRPr="00F85D90">
        <w:rPr>
          <w:rFonts w:ascii="Arial" w:eastAsia="Times New Roman" w:hAnsi="Arial" w:cs="Arial"/>
          <w:sz w:val="22"/>
          <w:szCs w:val="22"/>
        </w:rPr>
        <w:t xml:space="preserve">in which </w:t>
      </w:r>
      <w:r w:rsidR="00D543AC" w:rsidRPr="00F85D90">
        <w:rPr>
          <w:rFonts w:ascii="Arial" w:eastAsia="Times New Roman" w:hAnsi="Arial" w:cs="Arial"/>
          <w:sz w:val="22"/>
          <w:szCs w:val="22"/>
        </w:rPr>
        <w:t xml:space="preserve">dosage compensation </w:t>
      </w:r>
      <w:r w:rsidRPr="00F85D90">
        <w:rPr>
          <w:rFonts w:ascii="Arial" w:eastAsia="Times New Roman" w:hAnsi="Arial" w:cs="Arial"/>
          <w:sz w:val="22"/>
          <w:szCs w:val="22"/>
        </w:rPr>
        <w:t xml:space="preserve">occurs in sex chromosomes </w:t>
      </w:r>
      <w:r w:rsidR="00D543AC" w:rsidRPr="00F85D90">
        <w:rPr>
          <w:rFonts w:ascii="Arial" w:eastAsia="Times New Roman" w:hAnsi="Arial" w:cs="Arial"/>
          <w:sz w:val="22"/>
          <w:szCs w:val="22"/>
        </w:rPr>
        <w:t xml:space="preserve">to make up for differences in gene </w:t>
      </w:r>
      <w:r w:rsidR="004C707F" w:rsidRPr="00F85D90">
        <w:rPr>
          <w:rFonts w:ascii="Arial" w:eastAsia="Times New Roman" w:hAnsi="Arial" w:cs="Arial"/>
          <w:sz w:val="22"/>
          <w:szCs w:val="22"/>
        </w:rPr>
        <w:t xml:space="preserve">dosage </w:t>
      </w:r>
      <w:r w:rsidR="00D543AC" w:rsidRPr="00F85D90">
        <w:rPr>
          <w:rFonts w:ascii="Arial" w:eastAsia="Times New Roman" w:hAnsi="Arial" w:cs="Arial"/>
          <w:sz w:val="22"/>
          <w:szCs w:val="22"/>
        </w:rPr>
        <w:t xml:space="preserve">between the sexes </w:t>
      </w:r>
      <w:commentRangeStart w:id="33"/>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andler&lt;/Author&gt;&lt;Year&gt;2017&lt;/Year&gt;&lt;RecNum&gt;567&lt;/RecNum&gt;&lt;DisplayText&gt;(&lt;style face="smallcaps"&gt;Chandler&lt;/style&gt; 2017)&lt;/DisplayText&gt;&lt;record&gt;&lt;rec-number&gt;567&lt;/rec-number&gt;&lt;foreign-keys&gt;&lt;key app="EN" db-id="5xpwr2023fw2aae2apfpftptvaxepvde9asw" timestamp="1587400815" guid="949b28fd-4b08-4c3e-ace4-36e0f8bec1cd"&gt;567&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andler</w:t>
      </w:r>
      <w:r w:rsidR="00F43469">
        <w:rPr>
          <w:rFonts w:ascii="Arial" w:eastAsia="Times New Roman" w:hAnsi="Arial" w:cs="Arial"/>
          <w:noProof/>
          <w:sz w:val="22"/>
          <w:szCs w:val="22"/>
        </w:rPr>
        <w:t xml:space="preserve"> 2017)</w:t>
      </w:r>
      <w:r w:rsidR="00D543AC" w:rsidRPr="00F85D90">
        <w:rPr>
          <w:rFonts w:ascii="Arial" w:eastAsia="Times New Roman" w:hAnsi="Arial" w:cs="Arial"/>
          <w:sz w:val="22"/>
          <w:szCs w:val="22"/>
        </w:rPr>
        <w:fldChar w:fldCharType="end"/>
      </w:r>
      <w:commentRangeEnd w:id="33"/>
      <w:r w:rsidR="00F43469">
        <w:rPr>
          <w:rStyle w:val="CommentReference"/>
        </w:rPr>
        <w:commentReference w:id="33"/>
      </w:r>
      <w:r w:rsidR="00D543AC" w:rsidRPr="00F85D90">
        <w:rPr>
          <w:rFonts w:ascii="Arial" w:eastAsia="Times New Roman" w:hAnsi="Arial" w:cs="Arial"/>
          <w:sz w:val="22"/>
          <w:szCs w:val="22"/>
        </w:rPr>
        <w:t xml:space="preserve">. </w:t>
      </w:r>
      <w:r w:rsidR="004C707F" w:rsidRPr="00F85D90">
        <w:rPr>
          <w:rFonts w:ascii="Arial" w:eastAsia="Times New Roman" w:hAnsi="Arial" w:cs="Arial"/>
          <w:sz w:val="22"/>
          <w:szCs w:val="22"/>
        </w:rPr>
        <w:t>However, the degree to which compensation evolves prior to, during</w:t>
      </w:r>
      <w:ins w:id="34" w:author="Holly Celina Mcqueary" w:date="2020-07-11T17:56:00Z">
        <w:r w:rsidR="0046505B">
          <w:rPr>
            <w:rFonts w:ascii="Arial" w:eastAsia="Times New Roman" w:hAnsi="Arial" w:cs="Arial"/>
            <w:sz w:val="22"/>
            <w:szCs w:val="22"/>
          </w:rPr>
          <w:t>,</w:t>
        </w:r>
      </w:ins>
      <w:r w:rsidR="004C707F" w:rsidRPr="00F85D90">
        <w:rPr>
          <w:rFonts w:ascii="Arial" w:eastAsia="Times New Roman" w:hAnsi="Arial" w:cs="Arial"/>
          <w:sz w:val="22"/>
          <w:szCs w:val="22"/>
        </w:rPr>
        <w:t xml:space="preserve"> or after the evolution of dimorphism remains an open question</w:t>
      </w:r>
      <w:r w:rsidR="006F1DF9" w:rsidRPr="00F85D90">
        <w:rPr>
          <w:rFonts w:ascii="Arial" w:eastAsia="Times New Roman" w:hAnsi="Arial" w:cs="Arial"/>
          <w:sz w:val="22"/>
          <w:szCs w:val="22"/>
        </w:rPr>
        <w:t xml:space="preserve"> </w:t>
      </w:r>
      <w:r w:rsidR="005C209E"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Gu&lt;/Author&gt;&lt;Year&gt;2017&lt;/Year&gt;&lt;RecNum&gt;756&lt;/RecNum&gt;&lt;DisplayText&gt;(&lt;style face="smallcaps"&gt;Gu and Walters&lt;/style&gt; 2017)&lt;/DisplayText&gt;&lt;record&gt;&lt;rec-number&gt;756&lt;/rec-number&gt;&lt;foreign-keys&gt;&lt;key app="EN" db-id="5xpwr2023fw2aae2apfpftptvaxepvde9asw" timestamp="1593280903" guid="61bfa9ca-ee06-4acc-93cb-922b89fd4ee2"&gt;756&lt;/key&gt;&lt;/foreign-keys&gt;&lt;ref-type name="Journal Article"&gt;17&lt;/ref-type&gt;&lt;contributors&gt;&lt;authors&gt;&lt;author&gt;Gu, Luiqi&lt;/author&gt;&lt;author&gt;Walters, James R&lt;/author&gt;&lt;/authors&gt;&lt;/contributors&gt;&lt;titles&gt;&lt;title&gt;Evolution of sex chromosome dosage compensation in animals: a beautiful theory, undermined by facts and bedeviled by details&lt;/title&gt;&lt;secondary-title&gt;Genome biology and evolution&lt;/secondary-title&gt;&lt;/titles&gt;&lt;periodical&gt;&lt;full-title&gt;Genome biology and evolution&lt;/full-title&gt;&lt;/periodical&gt;&lt;pages&gt;2461-2476&lt;/pages&gt;&lt;volume&gt;9&lt;/volume&gt;&lt;number&gt;9&lt;/number&gt;&lt;dates&gt;&lt;year&gt;2017&lt;/year&gt;&lt;/dates&gt;&lt;urls&gt;&lt;/urls&gt;&lt;/record&gt;&lt;/Cite&gt;&lt;/EndNote&gt;</w:instrText>
      </w:r>
      <w:r w:rsidR="005C209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Gu and Walters</w:t>
      </w:r>
      <w:r w:rsidR="00F43469">
        <w:rPr>
          <w:rFonts w:ascii="Arial" w:eastAsia="Times New Roman" w:hAnsi="Arial" w:cs="Arial"/>
          <w:noProof/>
          <w:sz w:val="22"/>
          <w:szCs w:val="22"/>
        </w:rPr>
        <w:t xml:space="preserve"> 2017)</w:t>
      </w:r>
      <w:r w:rsidR="005C209E"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w:t>
      </w:r>
    </w:p>
    <w:p w14:paraId="66E20B76" w14:textId="20058BEE" w:rsidR="000F3246"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While d</w:t>
      </w:r>
      <w:r w:rsidR="00D543AC" w:rsidRPr="00F85D90">
        <w:rPr>
          <w:rFonts w:ascii="Arial" w:eastAsia="Times New Roman" w:hAnsi="Arial" w:cs="Arial"/>
          <w:sz w:val="22"/>
          <w:szCs w:val="22"/>
        </w:rPr>
        <w:t xml:space="preserve">osage compensation has been observed </w:t>
      </w:r>
      <w:r w:rsidRPr="00F85D90">
        <w:rPr>
          <w:rFonts w:ascii="Arial" w:eastAsia="Times New Roman" w:hAnsi="Arial" w:cs="Arial"/>
          <w:sz w:val="22"/>
          <w:szCs w:val="22"/>
        </w:rPr>
        <w:t>for</w:t>
      </w:r>
      <w:r w:rsidR="00D543AC" w:rsidRPr="00F85D90">
        <w:rPr>
          <w:rFonts w:ascii="Arial" w:eastAsia="Times New Roman" w:hAnsi="Arial" w:cs="Arial"/>
          <w:sz w:val="22"/>
          <w:szCs w:val="22"/>
        </w:rPr>
        <w:t xml:space="preserve"> autosomes in </w:t>
      </w:r>
      <w:r w:rsidR="00D543AC" w:rsidRPr="00F85D90">
        <w:rPr>
          <w:rFonts w:ascii="Arial" w:eastAsia="Times New Roman" w:hAnsi="Arial" w:cs="Arial"/>
          <w:i/>
          <w:iCs/>
          <w:sz w:val="22"/>
          <w:szCs w:val="22"/>
        </w:rPr>
        <w:t>Drosophila</w:t>
      </w:r>
      <w:r w:rsidRPr="00F85D90">
        <w:rPr>
          <w:rFonts w:ascii="Arial" w:eastAsia="Times New Roman" w:hAnsi="Arial" w:cs="Arial"/>
          <w:i/>
          <w:iCs/>
          <w:sz w:val="22"/>
          <w:szCs w:val="22"/>
        </w:rPr>
        <w:t xml:space="preserve"> </w:t>
      </w:r>
      <w:commentRangeStart w:id="35"/>
      <w:r w:rsidR="00D543AC"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jsgPHN0eWxlIGZhY2U9InNtYWxsY2FwcyI+TGVlPC9zdHlsZT48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</w:fldData>
        </w:fldChar>
      </w:r>
      <w:r w:rsidR="00221D8F">
        <w:rPr>
          <w:rFonts w:ascii="Arial" w:eastAsia="Times New Roman" w:hAnsi="Arial" w:cs="Arial"/>
          <w:sz w:val="22"/>
          <w:szCs w:val="22"/>
        </w:rPr>
        <w:instrText xml:space="preserve"> ADDIN EN.CITE </w:instrText>
      </w:r>
      <w:r w:rsidR="00221D8F">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jsgPHN0eWxlIGZhY2U9InNtYWxsY2FwcyI+TGVlPC9zdHlsZT48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</w:fldData>
        </w:fldChar>
      </w:r>
      <w:r w:rsidR="00221D8F">
        <w:rPr>
          <w:rFonts w:ascii="Arial" w:eastAsia="Times New Roman" w:hAnsi="Arial" w:cs="Arial"/>
          <w:sz w:val="22"/>
          <w:szCs w:val="22"/>
        </w:rPr>
        <w:instrText xml:space="preserve"> ADDIN EN.CITE.DATA </w:instrText>
      </w:r>
      <w:r w:rsidR="00221D8F">
        <w:rPr>
          <w:rFonts w:ascii="Arial" w:eastAsia="Times New Roman" w:hAnsi="Arial" w:cs="Arial"/>
          <w:sz w:val="22"/>
          <w:szCs w:val="22"/>
        </w:rPr>
      </w:r>
      <w:r w:rsidR="00221D8F">
        <w:rPr>
          <w:rFonts w:ascii="Arial" w:eastAsia="Times New Roman" w:hAnsi="Arial" w:cs="Arial"/>
          <w:sz w:val="22"/>
          <w:szCs w:val="22"/>
        </w:rPr>
        <w:fldChar w:fldCharType="end"/>
      </w:r>
      <w:r w:rsidR="00D543AC" w:rsidRPr="00F85D90">
        <w:rPr>
          <w:rFonts w:ascii="Arial" w:eastAsia="Times New Roman" w:hAnsi="Arial" w:cs="Arial"/>
          <w:sz w:val="22"/>
          <w:szCs w:val="22"/>
        </w:rPr>
        <w:fldChar w:fldCharType="separate"/>
      </w:r>
      <w:r w:rsidR="00221D8F">
        <w:rPr>
          <w:rFonts w:ascii="Arial" w:eastAsia="Times New Roman" w:hAnsi="Arial" w:cs="Arial"/>
          <w:noProof/>
          <w:sz w:val="22"/>
          <w:szCs w:val="22"/>
        </w:rPr>
        <w:t>(</w:t>
      </w:r>
      <w:r w:rsidR="00221D8F" w:rsidRPr="00221D8F">
        <w:rPr>
          <w:rFonts w:ascii="Arial" w:eastAsia="Times New Roman" w:hAnsi="Arial" w:cs="Arial"/>
          <w:smallCaps/>
          <w:noProof/>
          <w:sz w:val="22"/>
          <w:szCs w:val="22"/>
        </w:rPr>
        <w:t>Devlin</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1982; </w:t>
      </w:r>
      <w:r w:rsidR="00221D8F" w:rsidRPr="00221D8F">
        <w:rPr>
          <w:rFonts w:ascii="Arial" w:eastAsia="Times New Roman" w:hAnsi="Arial" w:cs="Arial"/>
          <w:smallCaps/>
          <w:noProof/>
          <w:sz w:val="22"/>
          <w:szCs w:val="22"/>
        </w:rPr>
        <w:t>Birchler</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1990; </w:t>
      </w:r>
      <w:r w:rsidR="00221D8F" w:rsidRPr="00221D8F">
        <w:rPr>
          <w:rFonts w:ascii="Arial" w:eastAsia="Times New Roman" w:hAnsi="Arial" w:cs="Arial"/>
          <w:smallCaps/>
          <w:noProof/>
          <w:sz w:val="22"/>
          <w:szCs w:val="22"/>
        </w:rPr>
        <w:t>McAnally and Yampolsky</w:t>
      </w:r>
      <w:r w:rsidR="00221D8F">
        <w:rPr>
          <w:rFonts w:ascii="Arial" w:eastAsia="Times New Roman" w:hAnsi="Arial" w:cs="Arial"/>
          <w:noProof/>
          <w:sz w:val="22"/>
          <w:szCs w:val="22"/>
        </w:rPr>
        <w:t xml:space="preserve"> 2009; </w:t>
      </w:r>
      <w:r w:rsidR="00221D8F" w:rsidRPr="00221D8F">
        <w:rPr>
          <w:rFonts w:ascii="Arial" w:eastAsia="Times New Roman" w:hAnsi="Arial" w:cs="Arial"/>
          <w:smallCaps/>
          <w:noProof/>
          <w:sz w:val="22"/>
          <w:szCs w:val="22"/>
        </w:rPr>
        <w:t>Chen and Oliver</w:t>
      </w:r>
      <w:r w:rsidR="00221D8F">
        <w:rPr>
          <w:rFonts w:ascii="Arial" w:eastAsia="Times New Roman" w:hAnsi="Arial" w:cs="Arial"/>
          <w:noProof/>
          <w:sz w:val="22"/>
          <w:szCs w:val="22"/>
        </w:rPr>
        <w:t xml:space="preserve"> 2015; </w:t>
      </w:r>
      <w:r w:rsidR="00221D8F" w:rsidRPr="00221D8F">
        <w:rPr>
          <w:rFonts w:ascii="Arial" w:eastAsia="Times New Roman" w:hAnsi="Arial" w:cs="Arial"/>
          <w:smallCaps/>
          <w:noProof/>
          <w:sz w:val="22"/>
          <w:szCs w:val="22"/>
        </w:rPr>
        <w:t>Hangnoh Lee</w:t>
      </w:r>
      <w:r w:rsidR="00221D8F">
        <w:rPr>
          <w:rFonts w:ascii="Arial" w:eastAsia="Times New Roman" w:hAnsi="Arial" w:cs="Arial"/>
          <w:noProof/>
          <w:sz w:val="22"/>
          <w:szCs w:val="22"/>
        </w:rPr>
        <w:t xml:space="preserve"> 2016; </w:t>
      </w:r>
      <w:r w:rsidR="00221D8F" w:rsidRPr="00221D8F">
        <w:rPr>
          <w:rFonts w:ascii="Arial" w:eastAsia="Times New Roman" w:hAnsi="Arial" w:cs="Arial"/>
          <w:smallCaps/>
          <w:noProof/>
          <w:sz w:val="22"/>
          <w:szCs w:val="22"/>
        </w:rPr>
        <w:t>Lee</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2016)</w:t>
      </w:r>
      <w:r w:rsidR="00D543AC" w:rsidRPr="00F85D90">
        <w:rPr>
          <w:rFonts w:ascii="Arial" w:eastAsia="Times New Roman" w:hAnsi="Arial" w:cs="Arial"/>
          <w:sz w:val="22"/>
          <w:szCs w:val="22"/>
        </w:rPr>
        <w:fldChar w:fldCharType="end"/>
      </w:r>
      <w:commentRangeEnd w:id="35"/>
      <w:r w:rsidR="00F43469">
        <w:rPr>
          <w:rStyle w:val="CommentReference"/>
        </w:rPr>
        <w:commentReference w:id="35"/>
      </w:r>
      <w:r w:rsidR="00D543AC" w:rsidRPr="00F85D90">
        <w:rPr>
          <w:rFonts w:ascii="Arial" w:eastAsia="Times New Roman" w:hAnsi="Arial" w:cs="Arial"/>
          <w:sz w:val="22"/>
          <w:szCs w:val="22"/>
        </w:rPr>
        <w:t xml:space="preserve">, it is unknown whether </w:t>
      </w:r>
      <w:r w:rsidRPr="00F85D90">
        <w:rPr>
          <w:rFonts w:ascii="Arial" w:eastAsia="Times New Roman" w:hAnsi="Arial" w:cs="Arial"/>
          <w:sz w:val="22"/>
          <w:szCs w:val="22"/>
        </w:rPr>
        <w:t>such</w:t>
      </w:r>
      <w:r w:rsidR="00D543AC" w:rsidRPr="00F85D90">
        <w:rPr>
          <w:rFonts w:ascii="Arial" w:eastAsia="Times New Roman" w:hAnsi="Arial" w:cs="Arial"/>
          <w:sz w:val="22"/>
          <w:szCs w:val="22"/>
        </w:rPr>
        <w:t xml:space="preserve"> an intrinsic mechanism </w:t>
      </w:r>
      <w:r w:rsidRPr="00F85D90">
        <w:rPr>
          <w:rFonts w:ascii="Arial" w:eastAsia="Times New Roman" w:hAnsi="Arial" w:cs="Arial"/>
          <w:sz w:val="22"/>
          <w:szCs w:val="22"/>
        </w:rPr>
        <w:t xml:space="preserve">exists </w:t>
      </w:r>
      <w:r w:rsidR="00D543AC" w:rsidRPr="00F85D90">
        <w:rPr>
          <w:rFonts w:ascii="Arial" w:eastAsia="Times New Roman" w:hAnsi="Arial" w:cs="Arial"/>
          <w:sz w:val="22"/>
          <w:szCs w:val="22"/>
        </w:rPr>
        <w:t xml:space="preserve">in yeast. </w:t>
      </w:r>
      <w:r w:rsidRPr="00F85D90">
        <w:rPr>
          <w:rFonts w:ascii="Arial" w:eastAsia="Times New Roman" w:hAnsi="Arial" w:cs="Arial"/>
          <w:sz w:val="22"/>
          <w:szCs w:val="22"/>
        </w:rPr>
        <w:t xml:space="preserve">The fact that yeast </w:t>
      </w:r>
      <w:r w:rsidR="00D543AC" w:rsidRPr="00F85D90">
        <w:rPr>
          <w:rFonts w:ascii="Arial" w:eastAsia="Times New Roman" w:hAnsi="Arial" w:cs="Arial"/>
          <w:sz w:val="22"/>
          <w:szCs w:val="22"/>
        </w:rPr>
        <w:t xml:space="preserve">are often found to be aneuploid in natural isolates </w:t>
      </w:r>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trop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00D543AC"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could suggest that </w:t>
      </w:r>
      <w:del w:id="36" w:author="Holly Celina Mcqueary" w:date="2020-07-11T17:56:00Z">
        <w:r w:rsidRPr="00F85D90" w:rsidDel="0046505B">
          <w:rPr>
            <w:rFonts w:ascii="Arial" w:eastAsia="Times New Roman" w:hAnsi="Arial" w:cs="Arial"/>
            <w:sz w:val="22"/>
            <w:szCs w:val="22"/>
          </w:rPr>
          <w:delText xml:space="preserve">there is no dosage compensation and so </w:delText>
        </w:r>
      </w:del>
      <w:r w:rsidRPr="00F85D90">
        <w:rPr>
          <w:rFonts w:ascii="Arial" w:eastAsia="Times New Roman" w:hAnsi="Arial" w:cs="Arial"/>
          <w:sz w:val="22"/>
          <w:szCs w:val="22"/>
        </w:rPr>
        <w:t>aneuploidy causes changes in gene expression that are adaptive</w:t>
      </w:r>
      <w:ins w:id="37" w:author="Holly Celina Mcqueary" w:date="2020-07-11T17:56:00Z">
        <w:r w:rsidR="0046505B">
          <w:rPr>
            <w:rFonts w:ascii="Arial" w:eastAsia="Times New Roman" w:hAnsi="Arial" w:cs="Arial"/>
            <w:sz w:val="22"/>
            <w:szCs w:val="22"/>
          </w:rPr>
          <w:t xml:space="preserve">, and no DC </w:t>
        </w:r>
      </w:ins>
      <w:ins w:id="38" w:author="Holly Celina Mcqueary" w:date="2020-07-11T17:57:00Z">
        <w:r w:rsidR="0046505B">
          <w:rPr>
            <w:rFonts w:ascii="Arial" w:eastAsia="Times New Roman" w:hAnsi="Arial" w:cs="Arial"/>
            <w:sz w:val="22"/>
            <w:szCs w:val="22"/>
          </w:rPr>
          <w:t>exists</w:t>
        </w:r>
      </w:ins>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ay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 </w:t>
      </w:r>
      <w:r w:rsidR="00F43469" w:rsidRPr="00F43469">
        <w:rPr>
          <w:rFonts w:ascii="Arial" w:eastAsia="Times New Roman" w:hAnsi="Arial" w:cs="Arial"/>
          <w:smallCaps/>
          <w:noProof/>
          <w:sz w:val="22"/>
          <w:szCs w:val="22"/>
        </w:rPr>
        <w:t>Lind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Alternatively, </w:t>
      </w:r>
      <w:del w:id="39" w:author="Holly Celina Mcqueary" w:date="2020-07-16T13:24:00Z">
        <w:r w:rsidRPr="00F85D90" w:rsidDel="00F43469">
          <w:rPr>
            <w:rFonts w:ascii="Arial" w:eastAsia="Times New Roman" w:hAnsi="Arial" w:cs="Arial"/>
            <w:sz w:val="22"/>
            <w:szCs w:val="22"/>
          </w:rPr>
          <w:delText xml:space="preserve">dosage compensation may exist, making </w:delText>
        </w:r>
      </w:del>
      <w:r w:rsidRPr="00F85D90">
        <w:rPr>
          <w:rFonts w:ascii="Arial" w:eastAsia="Times New Roman" w:hAnsi="Arial" w:cs="Arial"/>
          <w:sz w:val="22"/>
          <w:szCs w:val="22"/>
        </w:rPr>
        <w:t xml:space="preserve">yeast </w:t>
      </w:r>
      <w:ins w:id="40" w:author="Holly Celina Mcqueary" w:date="2020-07-16T13:24:00Z">
        <w:r w:rsidR="00F43469">
          <w:rPr>
            <w:rFonts w:ascii="Arial" w:eastAsia="Times New Roman" w:hAnsi="Arial" w:cs="Arial"/>
            <w:sz w:val="22"/>
            <w:szCs w:val="22"/>
          </w:rPr>
          <w:t xml:space="preserve">may be </w:t>
        </w:r>
      </w:ins>
      <w:r w:rsidR="00D543AC" w:rsidRPr="00F85D90">
        <w:rPr>
          <w:rFonts w:ascii="Arial" w:eastAsia="Times New Roman" w:hAnsi="Arial" w:cs="Arial"/>
          <w:sz w:val="22"/>
          <w:szCs w:val="22"/>
        </w:rPr>
        <w:t xml:space="preserve">naturally robust to aneuploidy, </w:t>
      </w:r>
      <w:r w:rsidR="000805EE" w:rsidRPr="00F85D90">
        <w:rPr>
          <w:rFonts w:ascii="Arial" w:eastAsia="Times New Roman" w:hAnsi="Arial" w:cs="Arial"/>
          <w:sz w:val="22"/>
          <w:szCs w:val="22"/>
        </w:rPr>
        <w:t>so that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do not differ in fitness</w:t>
      </w:r>
      <w:r w:rsidRPr="00F85D90">
        <w:rPr>
          <w:rFonts w:ascii="Arial" w:eastAsia="Times New Roman" w:hAnsi="Arial" w:cs="Arial"/>
          <w:sz w:val="22"/>
          <w:szCs w:val="22"/>
        </w:rPr>
        <w:t xml:space="preserve"> and thus occur in nature as neutral variants</w:t>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second hypothesis, coupled with </w:t>
      </w:r>
      <w:r w:rsidR="000805EE" w:rsidRPr="00F85D90">
        <w:rPr>
          <w:rFonts w:ascii="Arial" w:eastAsia="Times New Roman" w:hAnsi="Arial" w:cs="Arial"/>
          <w:sz w:val="22"/>
          <w:szCs w:val="22"/>
        </w:rPr>
        <w:t>the occurrence of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at reasonably high frequencies</w:t>
      </w:r>
      <w:r w:rsidRPr="00F85D90">
        <w:rPr>
          <w:rFonts w:ascii="Arial" w:eastAsia="Times New Roman" w:hAnsi="Arial" w:cs="Arial"/>
          <w:sz w:val="22"/>
          <w:szCs w:val="22"/>
        </w:rPr>
        <w:t>,</w:t>
      </w:r>
      <w:r w:rsidR="000805EE" w:rsidRPr="00F85D90">
        <w:rPr>
          <w:rFonts w:ascii="Arial" w:eastAsia="Times New Roman" w:hAnsi="Arial" w:cs="Arial"/>
          <w:sz w:val="22"/>
          <w:szCs w:val="22"/>
        </w:rPr>
        <w:t xml:space="preserve"> suggest</w:t>
      </w:r>
      <w:r w:rsidRPr="00F85D90">
        <w:rPr>
          <w:rFonts w:ascii="Arial" w:eastAsia="Times New Roman" w:hAnsi="Arial" w:cs="Arial"/>
          <w:sz w:val="22"/>
          <w:szCs w:val="22"/>
        </w:rPr>
        <w:t>s</w:t>
      </w:r>
      <w:r w:rsidR="000805EE" w:rsidRPr="00F85D90">
        <w:rPr>
          <w:rFonts w:ascii="Arial" w:eastAsia="Times New Roman" w:hAnsi="Arial" w:cs="Arial"/>
          <w:sz w:val="22"/>
          <w:szCs w:val="22"/>
        </w:rPr>
        <w:t xml:space="preserve"> that yeast</w:t>
      </w:r>
      <w:r w:rsidR="00D543AC" w:rsidRPr="00F85D90">
        <w:rPr>
          <w:rFonts w:ascii="Arial" w:eastAsia="Times New Roman" w:hAnsi="Arial" w:cs="Arial"/>
          <w:sz w:val="22"/>
          <w:szCs w:val="22"/>
        </w:rPr>
        <w:t xml:space="preserve"> may contain a</w:t>
      </w:r>
      <w:r w:rsidR="000805EE" w:rsidRPr="00F85D90">
        <w:rPr>
          <w:rFonts w:ascii="Arial" w:eastAsia="Times New Roman" w:hAnsi="Arial" w:cs="Arial"/>
          <w:sz w:val="22"/>
          <w:szCs w:val="22"/>
        </w:rPr>
        <w:t>n innate</w:t>
      </w:r>
      <w:r w:rsidR="00D543AC" w:rsidRPr="00F85D90">
        <w:rPr>
          <w:rFonts w:ascii="Arial" w:eastAsia="Times New Roman" w:hAnsi="Arial" w:cs="Arial"/>
          <w:sz w:val="22"/>
          <w:szCs w:val="22"/>
        </w:rPr>
        <w:t xml:space="preserve"> mechanism for attenuating or compensating for differences in gene </w:t>
      </w:r>
      <w:r w:rsidR="000805EE" w:rsidRPr="00F85D90">
        <w:rPr>
          <w:rFonts w:ascii="Arial" w:eastAsia="Times New Roman" w:hAnsi="Arial" w:cs="Arial"/>
          <w:sz w:val="22"/>
          <w:szCs w:val="22"/>
        </w:rPr>
        <w:t>dose</w:t>
      </w:r>
      <w:r w:rsidR="00283CBC" w:rsidRPr="00F85D90">
        <w:rPr>
          <w:rFonts w:ascii="Arial" w:eastAsia="Times New Roman" w:hAnsi="Arial" w:cs="Arial"/>
          <w:sz w:val="22"/>
          <w:szCs w:val="22"/>
        </w:rPr>
        <w:t xml:space="preserve"> and that mutation to aneuploidy is relatively frequent</w:t>
      </w:r>
      <w:r w:rsidR="00D543AC" w:rsidRPr="00F85D90">
        <w:rPr>
          <w:rFonts w:ascii="Arial" w:eastAsia="Times New Roman" w:hAnsi="Arial" w:cs="Arial"/>
          <w:sz w:val="22"/>
          <w:szCs w:val="22"/>
        </w:rPr>
        <w:t>.</w:t>
      </w:r>
    </w:p>
    <w:p w14:paraId="3F756D64" w14:textId="3464A7F5" w:rsidR="006F1DF9" w:rsidRPr="00F85D90" w:rsidRDefault="00283CB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fully understand the effects of aneuploidy on yeast populations, we seek estimates of the rate of aneuploidy and the effects on gene expression. </w:t>
      </w:r>
      <w:r w:rsidR="000F3246" w:rsidRPr="00F85D90">
        <w:rPr>
          <w:rFonts w:ascii="Arial" w:eastAsia="Times New Roman" w:hAnsi="Arial" w:cs="Arial"/>
          <w:sz w:val="22"/>
          <w:szCs w:val="22"/>
        </w:rPr>
        <w:t>Previous studies have observed the effects of aneuploidy in wild yeast populations</w:t>
      </w:r>
      <w:r w:rsidRPr="00F85D90">
        <w:rPr>
          <w:rFonts w:ascii="Arial" w:eastAsia="Times New Roman" w:hAnsi="Arial" w:cs="Arial"/>
          <w:sz w:val="22"/>
          <w:szCs w:val="22"/>
        </w:rPr>
        <w:t>, where selection is acting,</w:t>
      </w:r>
      <w:r w:rsidR="000805EE" w:rsidRPr="00F85D90">
        <w:rPr>
          <w:rFonts w:ascii="Arial" w:eastAsia="Times New Roman" w:hAnsi="Arial" w:cs="Arial"/>
          <w:sz w:val="22"/>
          <w:szCs w:val="22"/>
        </w:rPr>
        <w:t xml:space="preserve"> and in chemically- or mitotically-induced aneuploids</w:t>
      </w:r>
      <w:r w:rsidRPr="00F85D90">
        <w:rPr>
          <w:rFonts w:ascii="Arial" w:eastAsia="Times New Roman" w:hAnsi="Arial" w:cs="Arial"/>
          <w:sz w:val="22"/>
          <w:szCs w:val="22"/>
        </w:rPr>
        <w:t>, where the rate of production of aneuploids is being manipulated</w:t>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inder&lt;/Author&gt;&lt;Year&gt;2017&lt;/Year&gt;&lt;RecNum&gt;603&lt;/RecNum&gt;&lt;DisplayText&gt;(&lt;style face="smallcaps"&gt;Linder&lt;/style&gt;&lt;style face="italic"&gt; et al.&lt;/style&gt; 2017)&lt;/DisplayText&gt;&lt;record&gt;&lt;rec-number&gt;603&lt;/rec-number&gt;&lt;foreign-keys&gt;&lt;key app="EN" db-id="5xpwr2023fw2aae2apfpftptvaxepvde9asw" timestamp="1587400973" guid="f66e0a2b-4cf2-43c5-93d1-aeeb50df0607"&gt;603&lt;/key&gt;&lt;/foreign-keys&gt;&lt;ref-type name="Journal Article"&gt;17&lt;/ref-type&gt;&lt;contributors&gt;&lt;authors&gt;&lt;author&gt;Linder, R. A.&lt;/author&gt;&lt;author&gt;Greco, J. P.&lt;/author&gt;&lt;author&gt;Seidl, F.&lt;/author&gt;&lt;author&gt;Matsui, T.&lt;/author&gt;&lt;author&gt;Ehrenreich, I. M.&lt;/author&gt;&lt;/authors&gt;&lt;/contributors&gt;&lt;auth-address&gt;Molecular and Computational Biology Section, Department of Biological Sciences, University of Southern California, Los Angeles, California 90089-2910 linderr@uci.edu ian.ehrenreich@usc.edu.&amp;#xD;Department of Ecology and Evolutionary Biology, School of Biological Sciences, University of California, Irvine, California 92697-2525.&amp;#xD;Molecular and Computational Biology Section, Department of Biological Sciences, University of Southern California, Los Angeles, California 90089-2910.&lt;/auth-address&gt;&lt;titles&gt;&lt;title&gt;The Stress-Inducible Peroxidase TSA2 Underlies a Conditionally Beneficial Chromosomal Duplication in Saccharomyces cerevisiae&lt;/title&gt;&lt;secondary-title&gt;G3 (Bethesda)&lt;/secondary-title&gt;&lt;/titles&gt;&lt;periodical&gt;&lt;full-title&gt;G3 (Bethesda)&lt;/full-title&gt;&lt;/periodical&gt;&lt;pages&gt;3177-3184&lt;/pages&gt;&lt;volume&gt;7&lt;/volume&gt;&lt;number&gt;9&lt;/number&gt;&lt;edition&gt;2017/07/27&lt;/edition&gt;&lt;keywords&gt;&lt;keyword&gt;aneuploidy chromosomal&lt;/keyword&gt;&lt;keyword&gt;duplication natural genetic variation oxidative stress yeast&lt;/keyword&gt;&lt;/keywords&gt;&lt;dates&gt;&lt;year&gt;2017&lt;/year&gt;&lt;pub-dates&gt;&lt;date&gt;Sep 07&lt;/date&gt;&lt;/pub-dates&gt;&lt;/dates&gt;&lt;isbn&gt;2160-1836 (Electronic)&amp;#xD;2160-1836 (Linking)&lt;/isbn&gt;&lt;accession-num&gt;28743806&lt;/accession-num&gt;&lt;urls&gt;&lt;related-urls&gt;&lt;url&gt;https://www.ncbi.nlm.nih.gov/pubmed/28743806&lt;/url&gt;&lt;/related-urls&gt;&lt;/urls&gt;&lt;custom2&gt;PMC5592942&lt;/custom2&gt;&lt;electronic-resource-num&gt;10.1534/g3.117.300069&lt;/electronic-resource-num&gt;&lt;/record&gt;&lt;/Cite&gt;&lt;/EndNote&gt;</w:instrText>
      </w:r>
      <w:r w:rsidR="000805E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ind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0805E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ampbell</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81; </w:t>
      </w:r>
      <w:r w:rsidR="00F43469" w:rsidRPr="00F43469">
        <w:rPr>
          <w:rFonts w:ascii="Arial" w:eastAsia="Times New Roman" w:hAnsi="Arial" w:cs="Arial"/>
          <w:smallCaps/>
          <w:noProof/>
          <w:sz w:val="22"/>
          <w:szCs w:val="22"/>
        </w:rPr>
        <w:t>Ander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9; </w:t>
      </w:r>
      <w:r w:rsidR="00F43469" w:rsidRPr="00F43469">
        <w:rPr>
          <w:rFonts w:ascii="Arial" w:eastAsia="Times New Roman" w:hAnsi="Arial" w:cs="Arial"/>
          <w:smallCaps/>
          <w:noProof/>
          <w:sz w:val="22"/>
          <w:szCs w:val="22"/>
        </w:rPr>
        <w:t>Mull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In this study, we sought to determine the spontaneous rate of aneuploid formation for each </w:t>
      </w:r>
      <w:r w:rsidRPr="00F85D90">
        <w:rPr>
          <w:rFonts w:ascii="Arial" w:eastAsia="Times New Roman" w:hAnsi="Arial" w:cs="Arial"/>
          <w:sz w:val="22"/>
          <w:szCs w:val="22"/>
        </w:rPr>
        <w:lastRenderedPageBreak/>
        <w:t>chromosome and the effects of aneuploidy on gene expression in two strains of diploid yeast in the absence of selection. In each strain, a</w:t>
      </w:r>
      <w:r w:rsidR="00410163" w:rsidRPr="00F85D90">
        <w:rPr>
          <w:rFonts w:ascii="Arial" w:eastAsia="Times New Roman" w:hAnsi="Arial" w:cs="Arial"/>
          <w:sz w:val="22"/>
          <w:szCs w:val="22"/>
        </w:rPr>
        <w:t>neuploid events were captured during</w:t>
      </w:r>
      <w:r w:rsidR="00D543AC" w:rsidRPr="00F85D90">
        <w:rPr>
          <w:rFonts w:ascii="Arial" w:eastAsia="Times New Roman" w:hAnsi="Arial" w:cs="Arial"/>
          <w:sz w:val="22"/>
          <w:szCs w:val="22"/>
        </w:rPr>
        <w:t xml:space="preserve"> a 2000-generation mutation accumulation </w:t>
      </w:r>
      <w:r w:rsidRPr="00F85D90">
        <w:rPr>
          <w:rFonts w:ascii="Arial" w:eastAsia="Times New Roman" w:hAnsi="Arial" w:cs="Arial"/>
          <w:sz w:val="22"/>
          <w:szCs w:val="22"/>
        </w:rPr>
        <w:t xml:space="preserve">(MA) </w:t>
      </w:r>
      <w:r w:rsidR="00D543AC" w:rsidRPr="00F85D90">
        <w:rPr>
          <w:rFonts w:ascii="Arial" w:eastAsia="Times New Roman" w:hAnsi="Arial" w:cs="Arial"/>
          <w:sz w:val="22"/>
          <w:szCs w:val="22"/>
        </w:rPr>
        <w:t xml:space="preserve">experiment </w:t>
      </w:r>
      <w:r w:rsidR="00B702CA" w:rsidRPr="00F85D90">
        <w:rPr>
          <w:rFonts w:ascii="Arial" w:eastAsia="Times New Roman" w:hAnsi="Arial" w:cs="Arial"/>
          <w:sz w:val="22"/>
          <w:szCs w:val="22"/>
        </w:rPr>
        <w:t xml:space="preserve">(Figure 1) </w:t>
      </w:r>
      <w:r w:rsidR="00D543AC" w:rsidRPr="00F85D90">
        <w:rPr>
          <w:rFonts w:ascii="Arial" w:eastAsia="Times New Roman" w:hAnsi="Arial" w:cs="Arial"/>
          <w:sz w:val="22"/>
          <w:szCs w:val="22"/>
        </w:rPr>
        <w:t xml:space="preserve">with a single-cell bottleneck every 20 generations </w:t>
      </w:r>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Zhu&lt;/Author&gt;&lt;Year&gt;2014&lt;/Year&gt;&lt;RecNum&gt;55&lt;/RecNum&gt;&lt;DisplayText&gt;(&lt;style face="smallcaps"&gt;Joseph and Hall&lt;/style&gt; 2004a; &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Cite&gt;&lt;Author&gt;Joseph&lt;/Author&gt;&lt;Year&gt;2004&lt;/Year&gt;&lt;RecNum&gt;217&lt;/RecNum&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Joseph and Hall</w:t>
      </w:r>
      <w:r w:rsidR="00F43469">
        <w:rPr>
          <w:rFonts w:ascii="Arial" w:eastAsia="Times New Roman" w:hAnsi="Arial" w:cs="Arial"/>
          <w:noProof/>
          <w:sz w:val="22"/>
          <w:szCs w:val="22"/>
        </w:rPr>
        <w:t xml:space="preserve"> 2004a; </w:t>
      </w:r>
      <w:r w:rsidR="00F43469" w:rsidRPr="00F43469">
        <w:rPr>
          <w:rFonts w:ascii="Arial" w:eastAsia="Times New Roman" w:hAnsi="Arial" w:cs="Arial"/>
          <w:smallCaps/>
          <w:noProof/>
          <w:sz w:val="22"/>
          <w:szCs w:val="22"/>
        </w:rPr>
        <w:t>Zhu</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Pr="00F85D90">
        <w:rPr>
          <w:rFonts w:ascii="Arial" w:eastAsia="Times New Roman" w:hAnsi="Arial" w:cs="Arial"/>
          <w:sz w:val="22"/>
          <w:szCs w:val="22"/>
        </w:rPr>
        <w:t>By passaging through a single-cell bottleneck the effective population size is kept small (</w:t>
      </w:r>
      <w:r w:rsidRPr="00F85D90">
        <w:rPr>
          <w:rFonts w:ascii="Arial" w:eastAsia="Times New Roman" w:hAnsi="Arial" w:cs="Arial"/>
          <w:i/>
          <w:iCs/>
          <w:sz w:val="22"/>
          <w:szCs w:val="22"/>
        </w:rPr>
        <w:t>N</w:t>
      </w:r>
      <w:r w:rsidRPr="00F85D90">
        <w:rPr>
          <w:rFonts w:ascii="Arial" w:eastAsia="Times New Roman" w:hAnsi="Arial" w:cs="Arial"/>
          <w:sz w:val="22"/>
          <w:szCs w:val="22"/>
          <w:vertAlign w:val="subscript"/>
        </w:rPr>
        <w:t>e</w:t>
      </w:r>
      <w:r w:rsidRPr="00F85D90">
        <w:rPr>
          <w:rFonts w:ascii="Arial" w:eastAsia="Times New Roman" w:hAnsi="Arial" w:cs="Arial"/>
          <w:sz w:val="22"/>
          <w:szCs w:val="22"/>
        </w:rPr>
        <w:t xml:space="preserve"> </w:t>
      </w:r>
      <w:ins w:id="41" w:author="Holly Celina Mcqueary" w:date="2020-07-16T13:26:00Z">
        <w:r w:rsidR="00F43469">
          <w:rPr>
            <w:rFonts w:ascii="Arial" w:eastAsia="Times New Roman" w:hAnsi="Arial" w:cs="Arial"/>
            <w:sz w:val="22"/>
            <w:szCs w:val="22"/>
          </w:rPr>
          <w:sym w:font="Symbol" w:char="F0BB"/>
        </w:r>
      </w:ins>
      <w:del w:id="42" w:author="Holly Celina Mcqueary" w:date="2020-07-16T13:25:00Z">
        <w:r w:rsidRPr="00F85D90" w:rsidDel="00F43469">
          <w:rPr>
            <w:rFonts w:ascii="Arial" w:eastAsia="Times New Roman" w:hAnsi="Arial" w:cs="Arial"/>
            <w:sz w:val="22"/>
            <w:szCs w:val="22"/>
          </w:rPr>
          <w:delText>=</w:delText>
        </w:r>
      </w:del>
      <w:r w:rsidRPr="00F85D90">
        <w:rPr>
          <w:rFonts w:ascii="Arial" w:eastAsia="Times New Roman" w:hAnsi="Arial" w:cs="Arial"/>
          <w:sz w:val="22"/>
          <w:szCs w:val="22"/>
        </w:rPr>
        <w:t xml:space="preserve"> 11), which minimizes</w:t>
      </w:r>
      <w:r w:rsidR="00410163" w:rsidRPr="00F85D90">
        <w:rPr>
          <w:rFonts w:ascii="Arial" w:eastAsia="Times New Roman" w:hAnsi="Arial" w:cs="Arial"/>
          <w:sz w:val="22"/>
          <w:szCs w:val="22"/>
        </w:rPr>
        <w:t xml:space="preserve"> the effects of selection</w:t>
      </w:r>
      <w:r w:rsidRPr="00F85D90">
        <w:rPr>
          <w:rFonts w:ascii="Arial" w:eastAsia="Times New Roman" w:hAnsi="Arial" w:cs="Arial"/>
          <w:sz w:val="22"/>
          <w:szCs w:val="22"/>
        </w:rPr>
        <w:t xml:space="preserve">; only mutations with </w:t>
      </w:r>
      <w:r w:rsidR="008E6929" w:rsidRPr="00F85D90">
        <w:rPr>
          <w:rFonts w:ascii="Arial" w:eastAsia="Times New Roman" w:hAnsi="Arial" w:cs="Arial"/>
          <w:sz w:val="22"/>
          <w:szCs w:val="22"/>
        </w:rPr>
        <w:t>heterozygous fitness effects (</w:t>
      </w:r>
      <w:r w:rsidR="008E6929" w:rsidRPr="00F85D90">
        <w:rPr>
          <w:rFonts w:ascii="Arial" w:eastAsia="Times New Roman" w:hAnsi="Arial" w:cs="Arial"/>
          <w:i/>
          <w:iCs/>
          <w:sz w:val="22"/>
          <w:szCs w:val="22"/>
        </w:rPr>
        <w:t>s</w:t>
      </w:r>
      <w:r w:rsidR="008E6929" w:rsidRPr="00F85D90">
        <w:rPr>
          <w:rFonts w:ascii="Arial" w:eastAsia="Times New Roman" w:hAnsi="Arial" w:cs="Arial"/>
          <w:sz w:val="22"/>
          <w:szCs w:val="22"/>
        </w:rPr>
        <w:t>) o</w:t>
      </w:r>
      <w:r w:rsidRPr="00F85D90">
        <w:rPr>
          <w:rFonts w:ascii="Arial" w:eastAsia="Times New Roman" w:hAnsi="Arial" w:cs="Arial"/>
          <w:sz w:val="22"/>
          <w:szCs w:val="22"/>
        </w:rPr>
        <w:t xml:space="preserve">f approximately 5% or greater </w:t>
      </w:r>
      <w:r w:rsidR="008E6929" w:rsidRPr="00F85D90">
        <w:rPr>
          <w:rFonts w:ascii="Arial" w:eastAsia="Times New Roman" w:hAnsi="Arial" w:cs="Arial"/>
          <w:sz w:val="22"/>
          <w:szCs w:val="22"/>
        </w:rPr>
        <w:t xml:space="preserve">(i.e. </w:t>
      </w:r>
      <m:oMath>
        <m:r>
          <w:rPr>
            <w:rFonts w:ascii="Cambria Math" w:eastAsia="Times New Roman" w:hAnsi="Cambria Math" w:cs="Arial"/>
            <w:sz w:val="22"/>
            <w:szCs w:val="22"/>
          </w:rPr>
          <m:t>2s≥1/11</m:t>
        </m:r>
      </m:oMath>
      <w:r w:rsidR="008E6929" w:rsidRPr="00F85D90">
        <w:rPr>
          <w:rFonts w:ascii="Arial" w:eastAsia="Times New Roman" w:hAnsi="Arial" w:cs="Arial"/>
          <w:sz w:val="22"/>
          <w:szCs w:val="22"/>
        </w:rPr>
        <w:t>) w</w:t>
      </w:r>
      <w:r w:rsidRPr="00F85D90">
        <w:rPr>
          <w:rFonts w:ascii="Arial" w:eastAsia="Times New Roman" w:hAnsi="Arial" w:cs="Arial"/>
          <w:sz w:val="22"/>
          <w:szCs w:val="22"/>
        </w:rPr>
        <w:t>ill be efficiently acted on by selection</w:t>
      </w:r>
      <w:r w:rsidR="00410163" w:rsidRPr="00F85D90">
        <w:rPr>
          <w:rFonts w:ascii="Arial" w:eastAsia="Times New Roman" w:hAnsi="Arial" w:cs="Arial"/>
          <w:sz w:val="22"/>
          <w:szCs w:val="22"/>
        </w:rPr>
        <w:t xml:space="preserve">. </w:t>
      </w:r>
      <w:r w:rsidR="006F1DF9" w:rsidRPr="00F85D90">
        <w:rPr>
          <w:rFonts w:ascii="Arial" w:eastAsia="Times New Roman" w:hAnsi="Arial" w:cs="Arial"/>
          <w:sz w:val="22"/>
          <w:szCs w:val="22"/>
        </w:rPr>
        <w:t xml:space="preserve">Using RNA sequencing, we analyzed the gene expression of 20 aneuploid and 18 euploid lines across both </w:t>
      </w:r>
      <w:del w:id="43" w:author="Holly Celina Mcqueary" w:date="2020-07-16T13:27:00Z">
        <w:r w:rsidR="006F1DF9" w:rsidRPr="00F85D90" w:rsidDel="00F43469">
          <w:rPr>
            <w:rFonts w:ascii="Arial" w:eastAsia="Times New Roman" w:hAnsi="Arial" w:cs="Arial"/>
            <w:sz w:val="22"/>
            <w:szCs w:val="22"/>
          </w:rPr>
          <w:delText>experim</w:delText>
        </w:r>
      </w:del>
      <w:ins w:id="44" w:author="Holly Celina Mcqueary" w:date="2020-07-16T13:27:00Z">
        <w:r w:rsidR="00F43469">
          <w:rPr>
            <w:rFonts w:ascii="Arial" w:eastAsia="Times New Roman" w:hAnsi="Arial" w:cs="Arial"/>
            <w:sz w:val="22"/>
            <w:szCs w:val="22"/>
          </w:rPr>
          <w:t>strains</w:t>
        </w:r>
      </w:ins>
      <w:del w:id="45" w:author="Holly Celina Mcqueary" w:date="2020-07-16T13:27:00Z">
        <w:r w:rsidR="006F1DF9" w:rsidRPr="00F85D90" w:rsidDel="00F43469">
          <w:rPr>
            <w:rFonts w:ascii="Arial" w:eastAsia="Times New Roman" w:hAnsi="Arial" w:cs="Arial"/>
            <w:sz w:val="22"/>
            <w:szCs w:val="22"/>
          </w:rPr>
          <w:delText xml:space="preserve">ents </w:delText>
        </w:r>
      </w:del>
      <w:ins w:id="46" w:author="Holly Celina Mcqueary" w:date="2020-07-16T13:27:00Z">
        <w:r w:rsidR="00F43469" w:rsidRPr="00F85D90">
          <w:rPr>
            <w:rFonts w:ascii="Arial" w:eastAsia="Times New Roman" w:hAnsi="Arial" w:cs="Arial"/>
            <w:sz w:val="22"/>
            <w:szCs w:val="22"/>
          </w:rPr>
          <w:t xml:space="preserve"> </w:t>
        </w:r>
      </w:ins>
      <w:r w:rsidR="006F1DF9" w:rsidRPr="00F85D90">
        <w:rPr>
          <w:rFonts w:ascii="Arial" w:eastAsia="Times New Roman" w:hAnsi="Arial" w:cs="Arial"/>
          <w:sz w:val="22"/>
          <w:szCs w:val="22"/>
        </w:rPr>
        <w:t xml:space="preserve">to find differentially expressed genes and to determine if there was evidence for </w:t>
      </w:r>
      <w:del w:id="47" w:author="Holly Celina Mcqueary" w:date="2020-07-15T12:14:00Z">
        <w:r w:rsidR="006F1DF9" w:rsidRPr="00F85D90" w:rsidDel="00C81616">
          <w:rPr>
            <w:rFonts w:ascii="Arial" w:eastAsia="Times New Roman" w:hAnsi="Arial" w:cs="Arial"/>
            <w:sz w:val="22"/>
            <w:szCs w:val="22"/>
          </w:rPr>
          <w:delText xml:space="preserve">whole-chromosomal </w:delText>
        </w:r>
      </w:del>
      <w:r w:rsidR="006F1DF9" w:rsidRPr="00F85D90">
        <w:rPr>
          <w:rFonts w:ascii="Arial" w:eastAsia="Times New Roman" w:hAnsi="Arial" w:cs="Arial"/>
          <w:sz w:val="22"/>
          <w:szCs w:val="22"/>
        </w:rPr>
        <w:t xml:space="preserve">dosage compensation </w:t>
      </w:r>
      <w:ins w:id="48" w:author="Holly Celina Mcqueary" w:date="2020-07-15T12:14:00Z">
        <w:r w:rsidR="00C81616">
          <w:rPr>
            <w:rFonts w:ascii="Arial" w:eastAsia="Times New Roman" w:hAnsi="Arial" w:cs="Arial"/>
            <w:sz w:val="22"/>
            <w:szCs w:val="22"/>
          </w:rPr>
          <w:t>at the whole-chromosome and ind</w:t>
        </w:r>
      </w:ins>
      <w:ins w:id="49" w:author="Holly Celina Mcqueary" w:date="2020-07-15T12:15:00Z">
        <w:r w:rsidR="00C81616">
          <w:rPr>
            <w:rFonts w:ascii="Arial" w:eastAsia="Times New Roman" w:hAnsi="Arial" w:cs="Arial"/>
            <w:sz w:val="22"/>
            <w:szCs w:val="22"/>
          </w:rPr>
          <w:t xml:space="preserve">ividual-gene levels </w:t>
        </w:r>
      </w:ins>
      <w:r w:rsidR="006F1DF9" w:rsidRPr="00F85D90">
        <w:rPr>
          <w:rFonts w:ascii="Arial" w:eastAsia="Times New Roman" w:hAnsi="Arial" w:cs="Arial"/>
          <w:sz w:val="22"/>
          <w:szCs w:val="22"/>
        </w:rPr>
        <w:t xml:space="preserve">in yeast. </w:t>
      </w:r>
    </w:p>
    <w:p w14:paraId="341C7ED4" w14:textId="77777777" w:rsidR="006F1DF9" w:rsidRPr="00F85D90" w:rsidRDefault="006F1DF9" w:rsidP="00F85D90">
      <w:pPr>
        <w:spacing w:line="480" w:lineRule="auto"/>
        <w:ind w:firstLine="720"/>
        <w:rPr>
          <w:rFonts w:ascii="Arial" w:eastAsia="Times New Roman" w:hAnsi="Arial" w:cs="Arial"/>
          <w:sz w:val="22"/>
          <w:szCs w:val="22"/>
        </w:rPr>
      </w:pPr>
    </w:p>
    <w:p w14:paraId="5C190343" w14:textId="4DBF56BE" w:rsidR="00082F33" w:rsidRPr="009C7D43" w:rsidRDefault="00D543AC" w:rsidP="00F85D90">
      <w:pPr>
        <w:spacing w:line="480" w:lineRule="auto"/>
        <w:rPr>
          <w:rFonts w:ascii="Arial" w:eastAsia="Times New Roman" w:hAnsi="Arial" w:cs="Arial"/>
          <w:b/>
          <w:color w:val="000000"/>
          <w:sz w:val="22"/>
          <w:szCs w:val="22"/>
          <w:rPrChange w:id="50" w:author="Holly Celina Mcqueary" w:date="2020-07-16T14:02:00Z">
            <w:rPr>
              <w:rFonts w:ascii="Arial" w:eastAsia="Times New Roman" w:hAnsi="Arial" w:cs="Arial"/>
              <w:sz w:val="22"/>
              <w:szCs w:val="22"/>
            </w:rPr>
          </w:rPrChange>
        </w:rPr>
      </w:pPr>
      <w:r w:rsidRPr="00F85D90">
        <w:rPr>
          <w:rFonts w:ascii="Arial" w:eastAsia="Times New Roman" w:hAnsi="Arial" w:cs="Arial"/>
          <w:b/>
          <w:color w:val="000000"/>
          <w:sz w:val="22"/>
          <w:szCs w:val="22"/>
        </w:rPr>
        <w:t>Methods</w:t>
      </w:r>
    </w:p>
    <w:p w14:paraId="30E363E7" w14:textId="02BAF671" w:rsidR="00D543AC" w:rsidRPr="00F85D90" w:rsidRDefault="00933D0B" w:rsidP="00184A62">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Estimating the spontaneous rate of aneuploid mutation</w:t>
      </w:r>
      <w:del w:id="51" w:author="Holly Celina Mcqueary" w:date="2020-07-16T13:31:00Z">
        <w:r w:rsidRPr="00F85D90" w:rsidDel="00082F33">
          <w:rPr>
            <w:rFonts w:ascii="Arial" w:eastAsia="Times New Roman" w:hAnsi="Arial" w:cs="Arial"/>
            <w:bCs/>
            <w:i/>
            <w:iCs/>
            <w:color w:val="000000"/>
            <w:sz w:val="22"/>
            <w:szCs w:val="22"/>
          </w:rPr>
          <w:delText xml:space="preserve"> </w:delText>
        </w:r>
      </w:del>
    </w:p>
    <w:p w14:paraId="0EEF8EC8" w14:textId="68515B5F" w:rsidR="008E6929" w:rsidRPr="00F85D90" w:rsidRDefault="008E6929" w:rsidP="002243C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determine the rate at which spontaneous aneuploidy occurs in yeast, we </w:t>
      </w:r>
      <w:del w:id="52" w:author="Holly Celina Mcqueary" w:date="2020-07-11T17:58:00Z">
        <w:r w:rsidRPr="00F85D90" w:rsidDel="0046505B">
          <w:rPr>
            <w:rFonts w:ascii="Arial" w:eastAsia="Times New Roman" w:hAnsi="Arial" w:cs="Arial"/>
            <w:sz w:val="22"/>
            <w:szCs w:val="22"/>
          </w:rPr>
          <w:delText xml:space="preserve">performed </w:delText>
        </w:r>
      </w:del>
      <w:ins w:id="53" w:author="Holly Celina Mcqueary" w:date="2020-07-11T17:58:00Z">
        <w:r w:rsidR="0046505B">
          <w:rPr>
            <w:rFonts w:ascii="Arial" w:eastAsia="Times New Roman" w:hAnsi="Arial" w:cs="Arial"/>
            <w:sz w:val="22"/>
            <w:szCs w:val="22"/>
          </w:rPr>
          <w:t>analyzed data from</w:t>
        </w:r>
        <w:r w:rsidR="0046505B" w:rsidRPr="00F85D90">
          <w:rPr>
            <w:rFonts w:ascii="Arial" w:eastAsia="Times New Roman" w:hAnsi="Arial" w:cs="Arial"/>
            <w:sz w:val="22"/>
            <w:szCs w:val="22"/>
          </w:rPr>
          <w:t xml:space="preserve"> </w:t>
        </w:r>
      </w:ins>
      <w:r w:rsidRPr="00F85D90">
        <w:rPr>
          <w:rFonts w:ascii="Arial" w:eastAsia="Times New Roman" w:hAnsi="Arial" w:cs="Arial"/>
          <w:sz w:val="22"/>
          <w:szCs w:val="22"/>
        </w:rPr>
        <w:t>two</w:t>
      </w:r>
      <w:ins w:id="54" w:author="Holly Celina Mcqueary" w:date="2020-07-15T12:18:00Z">
        <w:r w:rsidR="00C81616">
          <w:rPr>
            <w:rFonts w:ascii="Arial" w:eastAsia="Times New Roman" w:hAnsi="Arial" w:cs="Arial"/>
            <w:sz w:val="22"/>
            <w:szCs w:val="22"/>
          </w:rPr>
          <w:t xml:space="preserve"> previous</w:t>
        </w:r>
      </w:ins>
      <w:r w:rsidRPr="00F85D90">
        <w:rPr>
          <w:rFonts w:ascii="Arial" w:eastAsia="Times New Roman" w:hAnsi="Arial" w:cs="Arial"/>
          <w:sz w:val="22"/>
          <w:szCs w:val="22"/>
        </w:rPr>
        <w:t xml:space="preserve"> mutation accumulation (MA) experiments</w:t>
      </w:r>
      <w:r w:rsidR="006F1DF9" w:rsidRPr="00F85D90">
        <w:rPr>
          <w:rFonts w:ascii="Arial" w:eastAsia="Times New Roman" w:hAnsi="Arial" w:cs="Arial"/>
          <w:sz w:val="22"/>
          <w:szCs w:val="22"/>
        </w:rPr>
        <w:t xml:space="preserve"> (Figure </w:t>
      </w:r>
      <w:ins w:id="55" w:author="Holly Celina Mcqueary" w:date="2020-07-16T14:02:00Z">
        <w:r w:rsidR="004428FA">
          <w:rPr>
            <w:rFonts w:ascii="Arial" w:eastAsia="Times New Roman" w:hAnsi="Arial" w:cs="Arial"/>
            <w:sz w:val="22"/>
            <w:szCs w:val="22"/>
          </w:rPr>
          <w:t>2.</w:t>
        </w:r>
      </w:ins>
      <w:r w:rsidR="006F1DF9" w:rsidRPr="00F85D90">
        <w:rPr>
          <w:rFonts w:ascii="Arial" w:eastAsia="Times New Roman" w:hAnsi="Arial" w:cs="Arial"/>
          <w:sz w:val="22"/>
          <w:szCs w:val="22"/>
        </w:rPr>
        <w:t>1)</w:t>
      </w:r>
      <w:ins w:id="56" w:author="Holly Celina Mcqueary" w:date="2020-07-15T14:33:00Z">
        <w:r w:rsidR="0024356A">
          <w:rPr>
            <w:rFonts w:ascii="Arial" w:eastAsia="Times New Roman" w:hAnsi="Arial" w:cs="Arial"/>
            <w:sz w:val="22"/>
            <w:szCs w:val="22"/>
          </w:rPr>
          <w:t xml:space="preserve"> </w:t>
        </w:r>
      </w:ins>
      <w:r w:rsidR="0024356A">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Joseph&lt;/Author&gt;&lt;Year&gt;2004&lt;/Year&gt;&lt;RecNum&gt;735&lt;/RecNum&gt;&lt;DisplayText&gt;(&lt;style face="smallcaps"&gt;Joseph and Hall&lt;/style&gt; 2004b)&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24356A">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Joseph and Hall</w:t>
      </w:r>
      <w:r w:rsidR="00F43469">
        <w:rPr>
          <w:rFonts w:ascii="Arial" w:eastAsia="Times New Roman" w:hAnsi="Arial" w:cs="Arial"/>
          <w:noProof/>
          <w:sz w:val="22"/>
          <w:szCs w:val="22"/>
        </w:rPr>
        <w:t xml:space="preserve"> 2004b)</w:t>
      </w:r>
      <w:r w:rsidR="0024356A">
        <w:rPr>
          <w:rFonts w:ascii="Arial" w:eastAsia="Times New Roman" w:hAnsi="Arial" w:cs="Arial"/>
          <w:sz w:val="22"/>
          <w:szCs w:val="22"/>
        </w:rPr>
        <w:fldChar w:fldCharType="end"/>
      </w:r>
      <w:r w:rsidRPr="00F85D90">
        <w:rPr>
          <w:rFonts w:ascii="Arial" w:eastAsia="Times New Roman" w:hAnsi="Arial" w:cs="Arial"/>
          <w:sz w:val="22"/>
          <w:szCs w:val="22"/>
        </w:rPr>
        <w:t>. In both, an ancestral strain was copied into multiple MA lines, which were then maintained sep</w:t>
      </w:r>
      <w:r w:rsidR="00130F94" w:rsidRPr="00F85D90">
        <w:rPr>
          <w:rFonts w:ascii="Arial" w:eastAsia="Times New Roman" w:hAnsi="Arial" w:cs="Arial"/>
          <w:sz w:val="22"/>
          <w:szCs w:val="22"/>
        </w:rPr>
        <w:t>a</w:t>
      </w:r>
      <w:r w:rsidRPr="00F85D90">
        <w:rPr>
          <w:rFonts w:ascii="Arial" w:eastAsia="Times New Roman" w:hAnsi="Arial" w:cs="Arial"/>
          <w:sz w:val="22"/>
          <w:szCs w:val="22"/>
        </w:rPr>
        <w:t>rately for ~2000 cell generations</w:t>
      </w:r>
      <w:r w:rsidR="00B30C0E" w:rsidRPr="00F85D90">
        <w:rPr>
          <w:rFonts w:ascii="Arial" w:eastAsia="Times New Roman" w:hAnsi="Arial" w:cs="Arial"/>
          <w:sz w:val="22"/>
          <w:szCs w:val="22"/>
        </w:rPr>
        <w:t xml:space="preserve"> (</w:t>
      </w:r>
      <w:r w:rsidR="00B30C0E" w:rsidRPr="00F85D90">
        <w:rPr>
          <w:rFonts w:ascii="Arial" w:eastAsia="Times New Roman" w:hAnsi="Arial" w:cs="Arial"/>
          <w:i/>
          <w:iCs/>
          <w:sz w:val="22"/>
          <w:szCs w:val="22"/>
        </w:rPr>
        <w:t>G</w:t>
      </w:r>
      <w:r w:rsidR="00B30C0E" w:rsidRPr="00F85D90">
        <w:rPr>
          <w:rFonts w:ascii="Arial" w:eastAsia="Times New Roman" w:hAnsi="Arial" w:cs="Arial"/>
          <w:sz w:val="22"/>
          <w:szCs w:val="22"/>
        </w:rPr>
        <w:t>)</w:t>
      </w:r>
      <w:r w:rsidRPr="00F85D90">
        <w:rPr>
          <w:rFonts w:ascii="Arial" w:eastAsia="Times New Roman" w:hAnsi="Arial" w:cs="Arial"/>
          <w:sz w:val="22"/>
          <w:szCs w:val="22"/>
        </w:rPr>
        <w:t xml:space="preserve"> </w:t>
      </w:r>
      <w:ins w:id="57" w:author="Holly Celina Mcqueary" w:date="2020-07-16T14:00:00Z">
        <w:r w:rsidR="0096646E">
          <w:rPr>
            <w:rFonts w:ascii="Arial" w:eastAsia="Times New Roman" w:hAnsi="Arial" w:cs="Arial"/>
            <w:sz w:val="22"/>
            <w:szCs w:val="22"/>
          </w:rPr>
          <w:t xml:space="preserve">(2063 in homozygous ancestor lines and 2108 in heterozygous ancestor lines) </w:t>
        </w:r>
      </w:ins>
      <w:r w:rsidRPr="00F85D90">
        <w:rPr>
          <w:rFonts w:ascii="Arial" w:eastAsia="Times New Roman" w:hAnsi="Arial" w:cs="Arial"/>
          <w:sz w:val="22"/>
          <w:szCs w:val="22"/>
        </w:rPr>
        <w:t xml:space="preserve">vi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transfer every 48 hours (</w:t>
      </w:r>
      <m:oMath>
        <m:r>
          <w:rPr>
            <w:rFonts w:ascii="Cambria Math" w:eastAsia="Times New Roman" w:hAnsi="Cambria Math" w:cs="Arial"/>
            <w:sz w:val="22"/>
            <w:szCs w:val="22"/>
          </w:rPr>
          <m:t>±</m:t>
        </m:r>
      </m:oMath>
      <w:r w:rsidRPr="00F85D90">
        <w:rPr>
          <w:rFonts w:ascii="Arial" w:eastAsia="Times New Roman" w:hAnsi="Arial" w:cs="Arial"/>
          <w:sz w:val="22"/>
          <w:szCs w:val="22"/>
        </w:rPr>
        <w:t xml:space="preserve"> 1 hour) for 100 transfers. The actual number of generations that passed was more accurately estimated by measuring colony size after 48 hours of growth in a </w:t>
      </w:r>
      <w:r w:rsidR="00A92ABA" w:rsidRPr="00F85D90">
        <w:rPr>
          <w:rFonts w:ascii="Arial" w:eastAsia="Times New Roman" w:hAnsi="Arial" w:cs="Arial"/>
          <w:sz w:val="22"/>
          <w:szCs w:val="22"/>
        </w:rPr>
        <w:t>representative</w:t>
      </w:r>
      <w:r w:rsidRPr="00F85D90">
        <w:rPr>
          <w:rFonts w:ascii="Arial" w:eastAsia="Times New Roman" w:hAnsi="Arial" w:cs="Arial"/>
          <w:sz w:val="22"/>
          <w:szCs w:val="22"/>
        </w:rPr>
        <w:t xml:space="preserve"> sample and then determining cell number by counting using a </w:t>
      </w:r>
      <w:commentRangeStart w:id="58"/>
      <w:r w:rsidR="00A92ABA" w:rsidRPr="00F85D90">
        <w:rPr>
          <w:rFonts w:ascii="Arial" w:eastAsia="Times New Roman" w:hAnsi="Arial" w:cs="Arial"/>
          <w:sz w:val="22"/>
          <w:szCs w:val="22"/>
        </w:rPr>
        <w:t>hemocytometer</w:t>
      </w:r>
      <w:commentRangeEnd w:id="58"/>
      <w:r w:rsidR="008B5F31">
        <w:rPr>
          <w:rStyle w:val="CommentReference"/>
        </w:rPr>
        <w:commentReference w:id="58"/>
      </w:r>
      <w:r w:rsidRPr="00F85D90">
        <w:rPr>
          <w:rFonts w:ascii="Arial" w:eastAsia="Times New Roman" w:hAnsi="Arial" w:cs="Arial"/>
          <w:sz w:val="22"/>
          <w:szCs w:val="22"/>
        </w:rPr>
        <w:t xml:space="preserve">. </w:t>
      </w:r>
    </w:p>
    <w:p w14:paraId="60EA25AF" w14:textId="43AC56BD" w:rsidR="0024356A" w:rsidRDefault="008E6929" w:rsidP="00F85D90">
      <w:pPr>
        <w:spacing w:line="480" w:lineRule="auto"/>
        <w:ind w:firstLine="720"/>
        <w:rPr>
          <w:ins w:id="59" w:author="Holly Celina Mcqueary" w:date="2020-07-15T14:35:00Z"/>
          <w:rFonts w:ascii="Arial" w:eastAsia="Times New Roman" w:hAnsi="Arial" w:cs="Arial"/>
          <w:color w:val="000000"/>
          <w:sz w:val="22"/>
          <w:szCs w:val="22"/>
        </w:rPr>
      </w:pPr>
      <w:r w:rsidRPr="00F85D90">
        <w:rPr>
          <w:rFonts w:ascii="Arial" w:eastAsia="Times New Roman" w:hAnsi="Arial" w:cs="Arial"/>
          <w:color w:val="000000"/>
          <w:sz w:val="22"/>
          <w:szCs w:val="22"/>
        </w:rPr>
        <w:t>The two diploid ancestral strains differed in their origin and degree of heterozygosity. One strain was obtained from a mating between NCYC 3631, which is a Mat</w:t>
      </w:r>
      <w:r w:rsidR="00A92ABA" w:rsidRPr="00F85D90">
        <w:rPr>
          <w:rFonts w:ascii="Arial" w:eastAsia="Times New Roman" w:hAnsi="Arial" w:cs="Arial"/>
          <w:color w:val="000000"/>
          <w:sz w:val="22"/>
          <w:szCs w:val="22"/>
        </w:rPr>
        <w:sym w:font="Symbol" w:char="F061"/>
      </w:r>
      <w:r w:rsidRPr="00F85D90">
        <w:rPr>
          <w:rFonts w:ascii="Arial" w:eastAsia="Times New Roman" w:hAnsi="Arial" w:cs="Arial"/>
          <w:color w:val="000000"/>
          <w:sz w:val="22"/>
          <w:szCs w:val="22"/>
        </w:rPr>
        <w:t xml:space="preserve"> derivative of YPS 606 (an oak strain from Pennsylvania, USA), and NCYC 3596, a Mat</w:t>
      </w:r>
      <w:r w:rsidRPr="00F85D90">
        <w:rPr>
          <w:rFonts w:ascii="Arial" w:eastAsia="Times New Roman" w:hAnsi="Arial" w:cs="Arial"/>
          <w:i/>
          <w:iCs/>
          <w:color w:val="000000"/>
          <w:sz w:val="22"/>
          <w:szCs w:val="22"/>
        </w:rPr>
        <w:t>a</w:t>
      </w:r>
      <w:r w:rsidRPr="00F85D90">
        <w:rPr>
          <w:rFonts w:ascii="Arial" w:eastAsia="Times New Roman" w:hAnsi="Arial" w:cs="Arial"/>
          <w:color w:val="000000"/>
          <w:sz w:val="22"/>
          <w:szCs w:val="22"/>
        </w:rPr>
        <w:t xml:space="preserve"> derivative of DBPVG1106 (a wine strain isolated from a </w:t>
      </w:r>
      <w:proofErr w:type="spellStart"/>
      <w:r w:rsidRPr="00F85D90">
        <w:rPr>
          <w:rFonts w:ascii="Arial" w:eastAsia="Times New Roman" w:hAnsi="Arial" w:cs="Arial"/>
          <w:color w:val="000000"/>
          <w:sz w:val="22"/>
          <w:szCs w:val="22"/>
        </w:rPr>
        <w:t>lici</w:t>
      </w:r>
      <w:proofErr w:type="spellEnd"/>
      <w:r w:rsidRPr="00F85D90">
        <w:rPr>
          <w:rFonts w:ascii="Arial" w:eastAsia="Times New Roman" w:hAnsi="Arial" w:cs="Arial"/>
          <w:color w:val="000000"/>
          <w:sz w:val="22"/>
          <w:szCs w:val="22"/>
        </w:rPr>
        <w:t xml:space="preserve"> fruit in Indonesia). This highly heterozygous strain </w:t>
      </w:r>
      <w:r w:rsidRPr="00F85D90">
        <w:rPr>
          <w:rFonts w:ascii="Arial" w:eastAsia="Times New Roman" w:hAnsi="Arial" w:cs="Arial"/>
          <w:color w:val="000000"/>
          <w:sz w:val="22"/>
          <w:szCs w:val="22"/>
        </w:rPr>
        <w:lastRenderedPageBreak/>
        <w:t>h</w:t>
      </w:r>
      <w:ins w:id="60" w:author="Holly Celina Mcqueary" w:date="2020-07-16T13:29:00Z">
        <w:r w:rsidR="00170F35">
          <w:rPr>
            <w:rFonts w:ascii="Arial" w:eastAsia="Times New Roman" w:hAnsi="Arial" w:cs="Arial"/>
            <w:color w:val="000000"/>
            <w:sz w:val="22"/>
            <w:szCs w:val="22"/>
          </w:rPr>
          <w:t>ad</w:t>
        </w:r>
      </w:ins>
      <w:del w:id="61" w:author="Holly Celina Mcqueary" w:date="2020-07-16T13:29:00Z">
        <w:r w:rsidRPr="00F85D90" w:rsidDel="00170F35">
          <w:rPr>
            <w:rFonts w:ascii="Arial" w:eastAsia="Times New Roman" w:hAnsi="Arial" w:cs="Arial"/>
            <w:color w:val="000000"/>
            <w:sz w:val="22"/>
            <w:szCs w:val="22"/>
          </w:rPr>
          <w:delText>as</w:delText>
        </w:r>
      </w:del>
      <w:r w:rsidRPr="00F85D90">
        <w:rPr>
          <w:rFonts w:ascii="Arial" w:eastAsia="Times New Roman" w:hAnsi="Arial" w:cs="Arial"/>
          <w:color w:val="000000"/>
          <w:sz w:val="22"/>
          <w:szCs w:val="22"/>
        </w:rPr>
        <w:t xml:space="preserve"> a heterozygous site every ~250 bp</w:t>
      </w:r>
      <w:r w:rsidR="00130F94" w:rsidRPr="00F85D90">
        <w:rPr>
          <w:rFonts w:ascii="Arial" w:eastAsia="Times New Roman" w:hAnsi="Arial" w:cs="Arial"/>
          <w:color w:val="000000"/>
          <w:sz w:val="22"/>
          <w:szCs w:val="22"/>
        </w:rPr>
        <w:t xml:space="preserve"> and was homozygous for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and </w:t>
      </w:r>
      <w:r w:rsidR="00130F94" w:rsidRPr="00F85D90">
        <w:rPr>
          <w:rFonts w:ascii="Arial" w:eastAsia="Times New Roman" w:hAnsi="Arial" w:cs="Arial"/>
          <w:i/>
          <w:iCs/>
          <w:color w:val="000000"/>
          <w:sz w:val="22"/>
          <w:szCs w:val="22"/>
        </w:rPr>
        <w:t>ura3</w:t>
      </w:r>
      <w:r w:rsidR="00130F94" w:rsidRPr="00F85D90">
        <w:rPr>
          <w:rFonts w:ascii="Arial" w:eastAsia="Times New Roman" w:hAnsi="Arial" w:cs="Arial"/>
          <w:color w:val="000000"/>
          <w:sz w:val="22"/>
          <w:szCs w:val="22"/>
        </w:rPr>
        <w:t xml:space="preserve"> mutations</w:t>
      </w:r>
      <w:ins w:id="62" w:author="Holly Celina Mcqueary" w:date="2020-07-15T14:36:00Z">
        <w:r w:rsidR="0024356A">
          <w:rPr>
            <w:rFonts w:ascii="Arial" w:eastAsia="Times New Roman" w:hAnsi="Arial" w:cs="Arial"/>
            <w:color w:val="000000"/>
            <w:sz w:val="22"/>
            <w:szCs w:val="22"/>
          </w:rPr>
          <w:t xml:space="preserve"> (MA experiment and strain production by previous graduate student, Megan Behringer)</w:t>
        </w:r>
      </w:ins>
      <w:r w:rsidRPr="00F85D90">
        <w:rPr>
          <w:rFonts w:ascii="Arial" w:eastAsia="Times New Roman" w:hAnsi="Arial" w:cs="Arial"/>
          <w:color w:val="000000"/>
          <w:sz w:val="22"/>
          <w:szCs w:val="22"/>
        </w:rPr>
        <w:t xml:space="preserve">. </w:t>
      </w:r>
    </w:p>
    <w:p w14:paraId="5680DFDA" w14:textId="588FF42D"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The other strain was derived from a standard lab </w:t>
      </w:r>
      <w:commentRangeStart w:id="63"/>
      <w:r w:rsidRPr="00F85D90">
        <w:rPr>
          <w:rFonts w:ascii="Arial" w:eastAsia="Times New Roman" w:hAnsi="Arial" w:cs="Arial"/>
          <w:color w:val="000000"/>
          <w:sz w:val="22"/>
          <w:szCs w:val="22"/>
        </w:rPr>
        <w:t>strain</w:t>
      </w:r>
      <w:commentRangeEnd w:id="63"/>
      <w:r w:rsidR="008B5F31">
        <w:rPr>
          <w:rStyle w:val="CommentReference"/>
        </w:rPr>
        <w:commentReference w:id="63"/>
      </w:r>
      <w:r w:rsidRPr="00F85D90">
        <w:rPr>
          <w:rFonts w:ascii="Arial" w:eastAsia="Times New Roman" w:hAnsi="Arial" w:cs="Arial"/>
          <w:color w:val="000000"/>
          <w:sz w:val="22"/>
          <w:szCs w:val="22"/>
        </w:rPr>
        <w:t xml:space="preserve"> (S228C) and </w:t>
      </w:r>
      <w:r w:rsidR="00130F94" w:rsidRPr="00F85D90">
        <w:rPr>
          <w:rFonts w:ascii="Arial" w:eastAsia="Times New Roman" w:hAnsi="Arial" w:cs="Arial"/>
          <w:color w:val="000000"/>
          <w:sz w:val="22"/>
          <w:szCs w:val="22"/>
        </w:rPr>
        <w:t xml:space="preserve">carried the following mutations: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w:t>
      </w:r>
      <w:commentRangeStart w:id="64"/>
      <w:r w:rsidRPr="00F85D90">
        <w:rPr>
          <w:rFonts w:ascii="Arial" w:eastAsia="Times New Roman" w:hAnsi="Arial" w:cs="Arial"/>
          <w:i/>
          <w:color w:val="000000"/>
          <w:sz w:val="22"/>
          <w:szCs w:val="22"/>
        </w:rPr>
        <w:t>ade2</w:t>
      </w:r>
      <w:commentRangeEnd w:id="64"/>
      <w:r w:rsidR="008B5F31">
        <w:rPr>
          <w:rStyle w:val="CommentReference"/>
        </w:rPr>
        <w:commentReference w:id="64"/>
      </w:r>
      <w:r w:rsidRPr="00F85D90">
        <w:rPr>
          <w:rFonts w:ascii="Arial" w:eastAsia="Times New Roman" w:hAnsi="Arial" w:cs="Arial"/>
          <w:i/>
          <w:color w:val="000000"/>
          <w:sz w:val="22"/>
          <w:szCs w:val="22"/>
        </w:rPr>
        <w:t>, lys2-801, his3-∆</w:t>
      </w:r>
      <w:commentRangeStart w:id="65"/>
      <w:r w:rsidRPr="00F85D90">
        <w:rPr>
          <w:rFonts w:ascii="Arial" w:eastAsia="Times New Roman" w:hAnsi="Arial" w:cs="Arial"/>
          <w:i/>
          <w:color w:val="000000"/>
          <w:sz w:val="22"/>
          <w:szCs w:val="22"/>
        </w:rPr>
        <w:t>D200</w:t>
      </w:r>
      <w:commentRangeEnd w:id="65"/>
      <w:r w:rsidR="008B5F31">
        <w:rPr>
          <w:rStyle w:val="CommentReference"/>
        </w:rPr>
        <w:commentReference w:id="65"/>
      </w:r>
      <w:r w:rsidRPr="00F85D90">
        <w:rPr>
          <w:rFonts w:ascii="Arial" w:eastAsia="Times New Roman" w:hAnsi="Arial" w:cs="Arial"/>
          <w:i/>
          <w:color w:val="000000"/>
          <w:sz w:val="22"/>
          <w:szCs w:val="22"/>
        </w:rPr>
        <w:t xml:space="preserve">, leu2-3.112, </w:t>
      </w:r>
      <w:r w:rsidR="00130F94" w:rsidRPr="00F85D90">
        <w:rPr>
          <w:rFonts w:ascii="Arial" w:eastAsia="Times New Roman" w:hAnsi="Arial" w:cs="Arial"/>
          <w:iCs/>
          <w:color w:val="000000"/>
          <w:sz w:val="22"/>
          <w:szCs w:val="22"/>
        </w:rPr>
        <w:t xml:space="preserve">and </w:t>
      </w:r>
      <w:proofErr w:type="spellStart"/>
      <w:r w:rsidRPr="00F85D90">
        <w:rPr>
          <w:rFonts w:ascii="Arial" w:eastAsia="Times New Roman" w:hAnsi="Arial" w:cs="Arial"/>
          <w:i/>
          <w:color w:val="000000"/>
          <w:sz w:val="22"/>
          <w:szCs w:val="22"/>
        </w:rPr>
        <w:t>ura</w:t>
      </w:r>
      <w:proofErr w:type="spellEnd"/>
      <w:r w:rsidRPr="00F85D90">
        <w:rPr>
          <w:rFonts w:ascii="Arial" w:eastAsia="Times New Roman" w:hAnsi="Arial" w:cs="Arial"/>
          <w:i/>
          <w:color w:val="000000"/>
          <w:sz w:val="22"/>
          <w:szCs w:val="22"/>
        </w:rPr>
        <w:t xml:space="preserve"> 3-52</w:t>
      </w:r>
      <w:ins w:id="66" w:author="Holly Celina Mcqueary" w:date="2020-07-15T14:34:00Z">
        <w:r w:rsidR="0024356A">
          <w:rPr>
            <w:rFonts w:ascii="Arial" w:eastAsia="Times New Roman" w:hAnsi="Arial" w:cs="Arial"/>
            <w:i/>
            <w:color w:val="000000"/>
            <w:sz w:val="22"/>
            <w:szCs w:val="22"/>
          </w:rPr>
          <w:t xml:space="preserve"> </w:t>
        </w:r>
      </w:ins>
      <w:r w:rsidR="0024356A" w:rsidRPr="0024356A">
        <w:rPr>
          <w:rFonts w:ascii="Arial" w:eastAsia="Times New Roman" w:hAnsi="Arial" w:cs="Arial"/>
          <w:iCs/>
          <w:color w:val="000000"/>
          <w:sz w:val="22"/>
          <w:szCs w:val="22"/>
          <w:rPrChange w:id="67" w:author="Holly Celina Mcqueary" w:date="2020-07-15T14:35:00Z">
            <w:rPr>
              <w:rFonts w:ascii="Arial" w:eastAsia="Times New Roman" w:hAnsi="Arial" w:cs="Arial"/>
              <w:i/>
              <w:color w:val="000000"/>
              <w:sz w:val="22"/>
              <w:szCs w:val="22"/>
            </w:rPr>
          </w:rPrChange>
        </w:rPr>
        <w:fldChar w:fldCharType="begin"/>
      </w:r>
      <w:r w:rsidR="00F43469">
        <w:rPr>
          <w:rFonts w:ascii="Arial" w:eastAsia="Times New Roman" w:hAnsi="Arial" w:cs="Arial"/>
          <w:iCs/>
          <w:color w:val="000000"/>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24356A" w:rsidRPr="0024356A">
        <w:rPr>
          <w:rFonts w:ascii="Arial" w:eastAsia="Times New Roman" w:hAnsi="Arial" w:cs="Arial"/>
          <w:iCs/>
          <w:color w:val="000000"/>
          <w:sz w:val="22"/>
          <w:szCs w:val="22"/>
          <w:rPrChange w:id="68" w:author="Holly Celina Mcqueary" w:date="2020-07-15T14:35:00Z">
            <w:rPr>
              <w:rFonts w:ascii="Arial" w:eastAsia="Times New Roman" w:hAnsi="Arial" w:cs="Arial"/>
              <w:i/>
              <w:color w:val="000000"/>
              <w:sz w:val="22"/>
              <w:szCs w:val="22"/>
            </w:rPr>
          </w:rPrChange>
        </w:rPr>
        <w:fldChar w:fldCharType="separate"/>
      </w:r>
      <w:r w:rsidR="00F43469">
        <w:rPr>
          <w:rFonts w:ascii="Arial" w:eastAsia="Times New Roman" w:hAnsi="Arial" w:cs="Arial"/>
          <w:iCs/>
          <w:noProof/>
          <w:color w:val="000000"/>
          <w:sz w:val="22"/>
          <w:szCs w:val="22"/>
        </w:rPr>
        <w:t>(</w:t>
      </w:r>
      <w:r w:rsidR="00F43469" w:rsidRPr="00F43469">
        <w:rPr>
          <w:rFonts w:ascii="Arial" w:eastAsia="Times New Roman" w:hAnsi="Arial" w:cs="Arial"/>
          <w:iCs/>
          <w:smallCaps/>
          <w:noProof/>
          <w:color w:val="000000"/>
          <w:sz w:val="22"/>
          <w:szCs w:val="22"/>
        </w:rPr>
        <w:t>Joseph and Hall</w:t>
      </w:r>
      <w:r w:rsidR="00F43469">
        <w:rPr>
          <w:rFonts w:ascii="Arial" w:eastAsia="Times New Roman" w:hAnsi="Arial" w:cs="Arial"/>
          <w:iCs/>
          <w:noProof/>
          <w:color w:val="000000"/>
          <w:sz w:val="22"/>
          <w:szCs w:val="22"/>
        </w:rPr>
        <w:t xml:space="preserve"> 2004a)</w:t>
      </w:r>
      <w:r w:rsidR="0024356A" w:rsidRPr="0024356A">
        <w:rPr>
          <w:rFonts w:ascii="Arial" w:eastAsia="Times New Roman" w:hAnsi="Arial" w:cs="Arial"/>
          <w:iCs/>
          <w:color w:val="000000"/>
          <w:sz w:val="22"/>
          <w:szCs w:val="22"/>
          <w:rPrChange w:id="69" w:author="Holly Celina Mcqueary" w:date="2020-07-15T14:35:00Z">
            <w:rPr>
              <w:rFonts w:ascii="Arial" w:eastAsia="Times New Roman" w:hAnsi="Arial" w:cs="Arial"/>
              <w:i/>
              <w:color w:val="000000"/>
              <w:sz w:val="22"/>
              <w:szCs w:val="22"/>
            </w:rPr>
          </w:rPrChange>
        </w:rPr>
        <w:fldChar w:fldCharType="end"/>
      </w:r>
      <w:r w:rsidR="00130F94" w:rsidRPr="0024356A">
        <w:rPr>
          <w:rFonts w:ascii="Arial" w:eastAsia="Times New Roman" w:hAnsi="Arial" w:cs="Arial"/>
          <w:iCs/>
          <w:color w:val="000000"/>
          <w:sz w:val="22"/>
          <w:szCs w:val="22"/>
          <w:rPrChange w:id="70" w:author="Holly Celina Mcqueary" w:date="2020-07-15T14:35:00Z">
            <w:rPr>
              <w:rFonts w:ascii="Arial" w:eastAsia="Times New Roman" w:hAnsi="Arial" w:cs="Arial"/>
              <w:i/>
              <w:color w:val="000000"/>
              <w:sz w:val="22"/>
              <w:szCs w:val="22"/>
            </w:rPr>
          </w:rPrChange>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e strain was obtained by transforming a </w:t>
      </w:r>
      <w:r w:rsidR="00A92ABA" w:rsidRPr="00F85D90">
        <w:rPr>
          <w:rFonts w:ascii="Arial" w:eastAsia="Times New Roman" w:hAnsi="Arial" w:cs="Arial"/>
          <w:iCs/>
          <w:color w:val="000000"/>
          <w:sz w:val="22"/>
          <w:szCs w:val="22"/>
        </w:rPr>
        <w:t>M</w:t>
      </w:r>
      <w:r w:rsidR="00130F94" w:rsidRPr="00F85D90">
        <w:rPr>
          <w:rFonts w:ascii="Arial" w:eastAsia="Times New Roman" w:hAnsi="Arial" w:cs="Arial"/>
          <w:iCs/>
          <w:color w:val="000000"/>
          <w:sz w:val="22"/>
          <w:szCs w:val="22"/>
        </w:rPr>
        <w:t>at</w:t>
      </w:r>
      <w:r w:rsidR="00130F94" w:rsidRPr="00F85D90">
        <w:rPr>
          <w:rFonts w:ascii="Arial" w:eastAsia="Times New Roman" w:hAnsi="Arial" w:cs="Arial"/>
          <w:i/>
          <w:color w:val="000000"/>
          <w:sz w:val="22"/>
          <w:szCs w:val="22"/>
        </w:rPr>
        <w:t xml:space="preserve">a </w:t>
      </w:r>
      <w:r w:rsidR="00130F94" w:rsidRPr="00F85D90">
        <w:rPr>
          <w:rFonts w:ascii="Arial" w:eastAsia="Times New Roman" w:hAnsi="Arial" w:cs="Arial"/>
          <w:iCs/>
          <w:color w:val="000000"/>
          <w:sz w:val="22"/>
          <w:szCs w:val="22"/>
        </w:rPr>
        <w:t xml:space="preserve">haploid version of the strain with an </w:t>
      </w:r>
      <w:r w:rsidR="00130F94" w:rsidRPr="00F85D90">
        <w:rPr>
          <w:rFonts w:ascii="Arial" w:eastAsia="Times New Roman" w:hAnsi="Arial" w:cs="Arial"/>
          <w:i/>
          <w:color w:val="000000"/>
          <w:sz w:val="22"/>
          <w:szCs w:val="22"/>
        </w:rPr>
        <w:t>HO URA3</w:t>
      </w:r>
      <w:r w:rsidR="00130F94" w:rsidRPr="00F85D90">
        <w:rPr>
          <w:rFonts w:ascii="Arial" w:eastAsia="Times New Roman" w:hAnsi="Arial" w:cs="Arial"/>
          <w:iCs/>
          <w:color w:val="000000"/>
          <w:sz w:val="22"/>
          <w:szCs w:val="22"/>
        </w:rPr>
        <w:t xml:space="preserve"> plasmid to generate a diploid version of the strain, followed by counterselection of the pla</w:t>
      </w:r>
      <w:r w:rsidR="00A92ABA" w:rsidRPr="00F85D90">
        <w:rPr>
          <w:rFonts w:ascii="Arial" w:eastAsia="Times New Roman" w:hAnsi="Arial" w:cs="Arial"/>
          <w:iCs/>
          <w:color w:val="000000"/>
          <w:sz w:val="22"/>
          <w:szCs w:val="22"/>
        </w:rPr>
        <w:t>s</w:t>
      </w:r>
      <w:r w:rsidR="00130F94" w:rsidRPr="00F85D90">
        <w:rPr>
          <w:rFonts w:ascii="Arial" w:eastAsia="Times New Roman" w:hAnsi="Arial" w:cs="Arial"/>
          <w:iCs/>
          <w:color w:val="000000"/>
          <w:sz w:val="22"/>
          <w:szCs w:val="22"/>
        </w:rPr>
        <w:t>mid on 5FOA</w:t>
      </w:r>
      <w:ins w:id="71" w:author="Holly Celina Mcqueary" w:date="2020-07-16T13:30:00Z">
        <w:r w:rsidR="00796270">
          <w:rPr>
            <w:rFonts w:ascii="Arial" w:eastAsia="Times New Roman" w:hAnsi="Arial" w:cs="Arial"/>
            <w:iCs/>
            <w:color w:val="000000"/>
            <w:sz w:val="22"/>
            <w:szCs w:val="22"/>
          </w:rPr>
          <w:t xml:space="preserve"> </w:t>
        </w:r>
      </w:ins>
      <w:r w:rsidR="00796270">
        <w:rPr>
          <w:rFonts w:ascii="Arial" w:eastAsia="Times New Roman" w:hAnsi="Arial" w:cs="Arial"/>
          <w:iCs/>
          <w:color w:val="000000"/>
          <w:sz w:val="22"/>
          <w:szCs w:val="22"/>
        </w:rPr>
        <w:fldChar w:fldCharType="begin"/>
      </w:r>
      <w:r w:rsidR="00796270">
        <w:rPr>
          <w:rFonts w:ascii="Arial" w:eastAsia="Times New Roman" w:hAnsi="Arial" w:cs="Arial"/>
          <w:iCs/>
          <w:color w:val="000000"/>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796270">
        <w:rPr>
          <w:rFonts w:ascii="Arial" w:eastAsia="Times New Roman" w:hAnsi="Arial" w:cs="Arial"/>
          <w:iCs/>
          <w:color w:val="000000"/>
          <w:sz w:val="22"/>
          <w:szCs w:val="22"/>
        </w:rPr>
        <w:fldChar w:fldCharType="separate"/>
      </w:r>
      <w:r w:rsidR="00796270">
        <w:rPr>
          <w:rFonts w:ascii="Arial" w:eastAsia="Times New Roman" w:hAnsi="Arial" w:cs="Arial"/>
          <w:iCs/>
          <w:noProof/>
          <w:color w:val="000000"/>
          <w:sz w:val="22"/>
          <w:szCs w:val="22"/>
        </w:rPr>
        <w:t>(</w:t>
      </w:r>
      <w:r w:rsidR="00796270" w:rsidRPr="00796270">
        <w:rPr>
          <w:rFonts w:ascii="Arial" w:eastAsia="Times New Roman" w:hAnsi="Arial" w:cs="Arial"/>
          <w:iCs/>
          <w:smallCaps/>
          <w:noProof/>
          <w:color w:val="000000"/>
          <w:sz w:val="22"/>
          <w:szCs w:val="22"/>
        </w:rPr>
        <w:t>Joseph and Hall</w:t>
      </w:r>
      <w:r w:rsidR="00796270">
        <w:rPr>
          <w:rFonts w:ascii="Arial" w:eastAsia="Times New Roman" w:hAnsi="Arial" w:cs="Arial"/>
          <w:iCs/>
          <w:noProof/>
          <w:color w:val="000000"/>
          <w:sz w:val="22"/>
          <w:szCs w:val="22"/>
        </w:rPr>
        <w:t xml:space="preserve"> 2004a)</w:t>
      </w:r>
      <w:r w:rsidR="00796270">
        <w:rPr>
          <w:rFonts w:ascii="Arial" w:eastAsia="Times New Roman" w:hAnsi="Arial" w:cs="Arial"/>
          <w:iCs/>
          <w:color w:val="000000"/>
          <w:sz w:val="22"/>
          <w:szCs w:val="22"/>
        </w:rPr>
        <w:fldChar w:fldCharType="end"/>
      </w:r>
      <w:del w:id="72" w:author="Holly Celina Mcqueary" w:date="2020-07-16T13:30:00Z">
        <w:r w:rsidR="00B11399" w:rsidRPr="00F85D90" w:rsidDel="00796270">
          <w:rPr>
            <w:rFonts w:ascii="Arial" w:eastAsia="Times New Roman" w:hAnsi="Arial" w:cs="Arial"/>
            <w:iCs/>
            <w:color w:val="000000"/>
            <w:sz w:val="22"/>
            <w:szCs w:val="22"/>
          </w:rPr>
          <w:delText xml:space="preserve"> </w:delText>
        </w:r>
        <w:r w:rsidR="00B11399" w:rsidRPr="00F85D90" w:rsidDel="00796270">
          <w:rPr>
            <w:rFonts w:ascii="Arial" w:eastAsia="Times New Roman" w:hAnsi="Arial" w:cs="Arial"/>
            <w:iCs/>
            <w:color w:val="000000"/>
            <w:sz w:val="22"/>
            <w:szCs w:val="22"/>
          </w:rPr>
          <w:fldChar w:fldCharType="begin"/>
        </w:r>
        <w:r w:rsidR="00796270" w:rsidDel="00796270">
          <w:rPr>
            <w:rFonts w:ascii="Arial" w:eastAsia="Times New Roman" w:hAnsi="Arial" w:cs="Arial"/>
            <w:iCs/>
            <w:color w:val="000000"/>
            <w:sz w:val="22"/>
            <w:szCs w:val="22"/>
          </w:rPr>
          <w:delInstrText xml:space="preserve"> ADDIN EN.CITE &lt;EndNote&gt;&lt;Cite&gt;&lt;Author&gt;Joseph&lt;/Author&gt;&lt;Year&gt;2004&lt;/Year&gt;&lt;RecNum&gt;735&lt;/RecNum&gt;&lt;DisplayText&gt;(&lt;style face="smallcaps"&gt;Joseph and Hall&lt;/style&gt; 2004b)&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delInstrText>
        </w:r>
        <w:r w:rsidR="00B11399" w:rsidRPr="00F85D90" w:rsidDel="00796270">
          <w:rPr>
            <w:rFonts w:ascii="Arial" w:eastAsia="Times New Roman" w:hAnsi="Arial" w:cs="Arial"/>
            <w:iCs/>
            <w:color w:val="000000"/>
            <w:sz w:val="22"/>
            <w:szCs w:val="22"/>
          </w:rPr>
          <w:fldChar w:fldCharType="separate"/>
        </w:r>
        <w:r w:rsidR="00796270" w:rsidDel="00796270">
          <w:rPr>
            <w:rFonts w:ascii="Arial" w:eastAsia="Times New Roman" w:hAnsi="Arial" w:cs="Arial"/>
            <w:iCs/>
            <w:noProof/>
            <w:color w:val="000000"/>
            <w:sz w:val="22"/>
            <w:szCs w:val="22"/>
          </w:rPr>
          <w:delText>(</w:delText>
        </w:r>
        <w:r w:rsidR="00796270" w:rsidRPr="00796270" w:rsidDel="00796270">
          <w:rPr>
            <w:rFonts w:ascii="Arial" w:eastAsia="Times New Roman" w:hAnsi="Arial" w:cs="Arial"/>
            <w:iCs/>
            <w:smallCaps/>
            <w:noProof/>
            <w:color w:val="000000"/>
            <w:sz w:val="22"/>
            <w:szCs w:val="22"/>
          </w:rPr>
          <w:delText>Joseph and Hall</w:delText>
        </w:r>
        <w:r w:rsidR="00796270" w:rsidDel="00796270">
          <w:rPr>
            <w:rFonts w:ascii="Arial" w:eastAsia="Times New Roman" w:hAnsi="Arial" w:cs="Arial"/>
            <w:iCs/>
            <w:noProof/>
            <w:color w:val="000000"/>
            <w:sz w:val="22"/>
            <w:szCs w:val="22"/>
          </w:rPr>
          <w:delText xml:space="preserve"> 2004b)</w:delText>
        </w:r>
        <w:r w:rsidR="00B11399" w:rsidRPr="00F85D90" w:rsidDel="00796270">
          <w:rPr>
            <w:rFonts w:ascii="Arial" w:eastAsia="Times New Roman" w:hAnsi="Arial" w:cs="Arial"/>
            <w:iCs/>
            <w:color w:val="000000"/>
            <w:sz w:val="22"/>
            <w:szCs w:val="22"/>
          </w:rPr>
          <w:fldChar w:fldCharType="end"/>
        </w:r>
      </w:del>
      <w:r w:rsidR="00130F94" w:rsidRPr="00F85D90">
        <w:rPr>
          <w:rFonts w:ascii="Arial" w:eastAsia="Times New Roman" w:hAnsi="Arial" w:cs="Arial"/>
          <w:iCs/>
          <w:color w:val="000000"/>
          <w:sz w:val="22"/>
          <w:szCs w:val="22"/>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is strain was </w:t>
      </w:r>
      <w:r w:rsidR="00130F94" w:rsidRPr="00F85D90">
        <w:rPr>
          <w:rFonts w:ascii="Arial" w:eastAsia="Times New Roman" w:hAnsi="Arial" w:cs="Arial"/>
          <w:color w:val="000000"/>
          <w:sz w:val="22"/>
          <w:szCs w:val="22"/>
        </w:rPr>
        <w:t>thus</w:t>
      </w:r>
      <w:r w:rsidRPr="00F85D90">
        <w:rPr>
          <w:rFonts w:ascii="Arial" w:eastAsia="Times New Roman" w:hAnsi="Arial" w:cs="Arial"/>
          <w:color w:val="000000"/>
          <w:sz w:val="22"/>
          <w:szCs w:val="22"/>
        </w:rPr>
        <w:t xml:space="preserve"> homozygous at all loci except the mating type locus</w:t>
      </w:r>
      <w:del w:id="73" w:author="Holly Celina Mcqueary" w:date="2020-07-15T14:35:00Z">
        <w:r w:rsidRPr="00F85D90" w:rsidDel="0024356A">
          <w:rPr>
            <w:rFonts w:ascii="Arial" w:eastAsia="Times New Roman" w:hAnsi="Arial" w:cs="Arial"/>
            <w:color w:val="000000"/>
            <w:sz w:val="22"/>
            <w:szCs w:val="22"/>
          </w:rPr>
          <w:delText xml:space="preserve"> </w:delText>
        </w:r>
        <w:r w:rsidRPr="00F85D90" w:rsidDel="0024356A">
          <w:rPr>
            <w:rFonts w:ascii="Arial" w:eastAsia="Times New Roman" w:hAnsi="Arial" w:cs="Arial"/>
            <w:color w:val="000000"/>
            <w:sz w:val="22"/>
            <w:szCs w:val="22"/>
          </w:rPr>
          <w:fldChar w:fldCharType="begin"/>
        </w:r>
        <w:r w:rsidR="00D713A5" w:rsidRPr="00F85D90" w:rsidDel="0024356A">
          <w:rPr>
            <w:rFonts w:ascii="Arial" w:eastAsia="Times New Roman" w:hAnsi="Arial" w:cs="Arial"/>
            <w:color w:val="000000"/>
            <w:sz w:val="22"/>
            <w:szCs w:val="22"/>
          </w:rPr>
          <w:delInstrText xml:space="preserve"> ADDIN EN.CITE &lt;EndNote&gt;&lt;Cite&gt;&lt;Author&gt;Zhu&lt;/Author&gt;&lt;Year&gt;2014&lt;/Year&gt;&lt;RecNum&gt;55&lt;/RecNum&gt;&lt;DisplayText&gt;(&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delInstrText>
        </w:r>
        <w:r w:rsidRPr="00F85D90" w:rsidDel="0024356A">
          <w:rPr>
            <w:rFonts w:ascii="Arial" w:eastAsia="Times New Roman" w:hAnsi="Arial" w:cs="Arial"/>
            <w:color w:val="000000"/>
            <w:sz w:val="22"/>
            <w:szCs w:val="22"/>
          </w:rPr>
          <w:fldChar w:fldCharType="separate"/>
        </w:r>
        <w:r w:rsidR="00D713A5" w:rsidRPr="00F85D90" w:rsidDel="0024356A">
          <w:rPr>
            <w:rFonts w:ascii="Arial" w:eastAsia="Times New Roman" w:hAnsi="Arial" w:cs="Arial"/>
            <w:noProof/>
            <w:color w:val="000000"/>
            <w:sz w:val="22"/>
            <w:szCs w:val="22"/>
          </w:rPr>
          <w:delText>(</w:delText>
        </w:r>
        <w:r w:rsidR="00D713A5" w:rsidRPr="00F85D90" w:rsidDel="0024356A">
          <w:rPr>
            <w:rFonts w:ascii="Arial" w:eastAsia="Times New Roman" w:hAnsi="Arial" w:cs="Arial"/>
            <w:smallCaps/>
            <w:noProof/>
            <w:color w:val="000000"/>
            <w:sz w:val="22"/>
            <w:szCs w:val="22"/>
          </w:rPr>
          <w:delText>Zhu</w:delText>
        </w:r>
        <w:r w:rsidR="00D713A5" w:rsidRPr="00F85D90" w:rsidDel="0024356A">
          <w:rPr>
            <w:rFonts w:ascii="Arial" w:eastAsia="Times New Roman" w:hAnsi="Arial" w:cs="Arial"/>
            <w:i/>
            <w:noProof/>
            <w:color w:val="000000"/>
            <w:sz w:val="22"/>
            <w:szCs w:val="22"/>
          </w:rPr>
          <w:delText xml:space="preserve"> et al.</w:delText>
        </w:r>
        <w:r w:rsidR="00D713A5" w:rsidRPr="00F85D90" w:rsidDel="0024356A">
          <w:rPr>
            <w:rFonts w:ascii="Arial" w:eastAsia="Times New Roman" w:hAnsi="Arial" w:cs="Arial"/>
            <w:noProof/>
            <w:color w:val="000000"/>
            <w:sz w:val="22"/>
            <w:szCs w:val="22"/>
          </w:rPr>
          <w:delText xml:space="preserve"> 2014)</w:delText>
        </w:r>
        <w:r w:rsidRPr="00F85D90" w:rsidDel="0024356A">
          <w:rPr>
            <w:rFonts w:ascii="Arial" w:eastAsia="Times New Roman" w:hAnsi="Arial" w:cs="Arial"/>
            <w:color w:val="000000"/>
            <w:sz w:val="22"/>
            <w:szCs w:val="22"/>
          </w:rPr>
          <w:fldChar w:fldCharType="end"/>
        </w:r>
      </w:del>
      <w:r w:rsidRPr="00F85D90">
        <w:rPr>
          <w:rFonts w:ascii="Arial" w:eastAsia="Times New Roman" w:hAnsi="Arial" w:cs="Arial"/>
          <w:color w:val="000000"/>
          <w:sz w:val="22"/>
          <w:szCs w:val="22"/>
        </w:rPr>
        <w:t xml:space="preserve">. </w:t>
      </w:r>
    </w:p>
    <w:p w14:paraId="2BBC3D52" w14:textId="0B4DFE53" w:rsidR="008E6929" w:rsidRPr="00F85D90" w:rsidRDefault="004E6C07"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We used the number of aneuploid chromosomes in the MA lines at the end of the experiment to calculate the rate at </w:t>
      </w:r>
      <w:r w:rsidR="00A92ABA" w:rsidRPr="00F85D90">
        <w:rPr>
          <w:rFonts w:ascii="Arial" w:eastAsia="Times New Roman" w:hAnsi="Arial" w:cs="Arial"/>
          <w:sz w:val="22"/>
          <w:szCs w:val="22"/>
        </w:rPr>
        <w:t>which</w:t>
      </w:r>
      <w:r w:rsidRPr="00F85D90">
        <w:rPr>
          <w:rFonts w:ascii="Arial" w:eastAsia="Times New Roman" w:hAnsi="Arial" w:cs="Arial"/>
          <w:sz w:val="22"/>
          <w:szCs w:val="22"/>
        </w:rPr>
        <w:t xml:space="preserve"> aneuploidy occurs in each of these strains. In brief, if the rate of aneuploidy for chromosome </w:t>
      </w:r>
      <w:r w:rsidRPr="00F85D90">
        <w:rPr>
          <w:rFonts w:ascii="Arial" w:eastAsia="Times New Roman" w:hAnsi="Arial" w:cs="Arial"/>
          <w:i/>
          <w:iCs/>
          <w:sz w:val="22"/>
          <w:szCs w:val="22"/>
        </w:rPr>
        <w:t>c</w:t>
      </w:r>
      <w:r w:rsidRPr="00F85D90">
        <w:rPr>
          <w:rFonts w:ascii="Arial" w:eastAsia="Times New Roman" w:hAnsi="Arial" w:cs="Arial"/>
          <w:sz w:val="22"/>
          <w:szCs w:val="22"/>
        </w:rPr>
        <w:t xml:space="preserve"> is </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 then the probability that a line is not aneuploid for this chromosome is (1-</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ins w:id="74" w:author="Holly Celina Mcqueary" w:date="2020-07-11T17:59:00Z">
        <w:r w:rsidR="0046505B">
          <w:rPr>
            <w:rFonts w:ascii="Arial" w:eastAsia="Times New Roman" w:hAnsi="Arial" w:cs="Arial"/>
            <w:sz w:val="22"/>
            <w:szCs w:val="22"/>
          </w:rPr>
          <w:t>, where G is the number of generations of MA.</w:t>
        </w:r>
      </w:ins>
      <w:del w:id="75" w:author="Holly Celina Mcqueary" w:date="2020-07-11T17:59:00Z">
        <w:r w:rsidRPr="00F85D90" w:rsidDel="0046505B">
          <w:rPr>
            <w:rFonts w:ascii="Arial" w:eastAsia="Times New Roman" w:hAnsi="Arial" w:cs="Arial"/>
            <w:sz w:val="22"/>
            <w:szCs w:val="22"/>
          </w:rPr>
          <w:delText>.</w:delText>
        </w:r>
      </w:del>
      <w:r w:rsidRPr="00F85D90">
        <w:rPr>
          <w:rFonts w:ascii="Arial" w:eastAsia="Times New Roman" w:hAnsi="Arial" w:cs="Arial"/>
          <w:sz w:val="22"/>
          <w:szCs w:val="22"/>
        </w:rPr>
        <w:t xml:space="preserve"> Thus if </w:t>
      </w:r>
      <w:proofErr w:type="spellStart"/>
      <w:r w:rsidRPr="00F85D90">
        <w:rPr>
          <w:rFonts w:ascii="Arial" w:eastAsia="Times New Roman" w:hAnsi="Arial" w:cs="Arial"/>
          <w:i/>
          <w:iCs/>
          <w:sz w:val="22"/>
          <w:szCs w:val="22"/>
        </w:rPr>
        <w:t>n</w:t>
      </w:r>
      <w:r w:rsidRPr="00F85D90">
        <w:rPr>
          <w:rFonts w:ascii="Arial" w:eastAsia="Times New Roman" w:hAnsi="Arial" w:cs="Arial"/>
          <w:i/>
          <w:iCs/>
          <w:sz w:val="22"/>
          <w:szCs w:val="22"/>
          <w:vertAlign w:val="subscript"/>
        </w:rPr>
        <w:t>c</w:t>
      </w:r>
      <w:proofErr w:type="spellEnd"/>
      <w:r w:rsidRPr="00F85D90">
        <w:rPr>
          <w:rFonts w:ascii="Arial" w:eastAsia="Times New Roman" w:hAnsi="Arial" w:cs="Arial"/>
          <w:sz w:val="22"/>
          <w:szCs w:val="22"/>
        </w:rPr>
        <w:t xml:space="preserve"> </w:t>
      </w:r>
      <w:r w:rsidR="00B30C0E" w:rsidRPr="00F85D90">
        <w:rPr>
          <w:rFonts w:ascii="Arial" w:eastAsia="Times New Roman" w:hAnsi="Arial" w:cs="Arial"/>
          <w:sz w:val="22"/>
          <w:szCs w:val="22"/>
        </w:rPr>
        <w:t xml:space="preserve">MA </w:t>
      </w:r>
      <w:r w:rsidRPr="00F85D90">
        <w:rPr>
          <w:rFonts w:ascii="Arial" w:eastAsia="Times New Roman" w:hAnsi="Arial" w:cs="Arial"/>
          <w:sz w:val="22"/>
          <w:szCs w:val="22"/>
        </w:rPr>
        <w:t xml:space="preserve">lines show aneuploidy for this chromosome, implying that </w:t>
      </w:r>
      <w:r w:rsidR="00434ED7" w:rsidRPr="00F85D90">
        <w:rPr>
          <w:rFonts w:ascii="Arial" w:eastAsia="Times New Roman" w:hAnsi="Arial" w:cs="Arial"/>
          <w:sz w:val="22"/>
          <w:szCs w:val="22"/>
        </w:rPr>
        <w:t>(</w:t>
      </w:r>
      <w:r w:rsidR="00434ED7" w:rsidRPr="00F85D90">
        <w:rPr>
          <w:rFonts w:ascii="Arial" w:eastAsia="Times New Roman" w:hAnsi="Arial" w:cs="Arial"/>
          <w:i/>
          <w:iCs/>
          <w:sz w:val="22"/>
          <w:szCs w:val="22"/>
        </w:rPr>
        <w:t xml:space="preserve">n - </w:t>
      </w:r>
      <w:proofErr w:type="spellStart"/>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proofErr w:type="spellEnd"/>
      <w:r w:rsidR="00434ED7" w:rsidRPr="00F85D90">
        <w:rPr>
          <w:rFonts w:ascii="Arial" w:eastAsia="Times New Roman" w:hAnsi="Arial" w:cs="Arial"/>
          <w:sz w:val="22"/>
          <w:szCs w:val="22"/>
        </w:rPr>
        <w:t>) do not</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sz w:val="22"/>
          <w:szCs w:val="22"/>
        </w:rPr>
        <w:t xml:space="preserve"> is the total number of MA lines</w:t>
      </w:r>
      <w:r w:rsidR="00434ED7" w:rsidRPr="00F85D90">
        <w:rPr>
          <w:rFonts w:ascii="Arial" w:eastAsia="Times New Roman" w:hAnsi="Arial" w:cs="Arial"/>
          <w:sz w:val="22"/>
          <w:szCs w:val="22"/>
        </w:rPr>
        <w:t xml:space="preserve">, then we can estimate the rate of aneuploidy </w:t>
      </w:r>
      <w:r w:rsidR="00DF3DF4" w:rsidRPr="00F85D90">
        <w:rPr>
          <w:rFonts w:ascii="Arial" w:eastAsia="Times New Roman" w:hAnsi="Arial" w:cs="Arial"/>
          <w:sz w:val="22"/>
          <w:szCs w:val="22"/>
        </w:rPr>
        <w:t xml:space="preserve">per chromosome </w:t>
      </w:r>
      <w:r w:rsidR="00434ED7" w:rsidRPr="00F85D90">
        <w:rPr>
          <w:rFonts w:ascii="Arial" w:eastAsia="Times New Roman" w:hAnsi="Arial" w:cs="Arial"/>
          <w:sz w:val="22"/>
          <w:szCs w:val="22"/>
        </w:rPr>
        <w:t>by solving (1-</w:t>
      </w:r>
      <w:r w:rsidR="00434ED7" w:rsidRPr="00F85D90">
        <w:rPr>
          <w:rFonts w:ascii="Arial" w:eastAsia="Times New Roman" w:hAnsi="Arial" w:cs="Arial"/>
          <w:i/>
          <w:iCs/>
          <w:sz w:val="22"/>
          <w:szCs w:val="22"/>
        </w:rPr>
        <w:t>µ</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w:t>
      </w:r>
      <w:r w:rsidR="00434ED7" w:rsidRPr="00F85D90">
        <w:rPr>
          <w:rFonts w:ascii="Arial" w:eastAsia="Times New Roman" w:hAnsi="Arial" w:cs="Arial"/>
          <w:sz w:val="22"/>
          <w:szCs w:val="22"/>
        </w:rPr>
        <w:t xml:space="preserve">= (1 - </w:t>
      </w:r>
      <w:proofErr w:type="spellStart"/>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proofErr w:type="spellEnd"/>
      <w:r w:rsidR="003A2107" w:rsidRPr="00F85D90">
        <w:rPr>
          <w:rFonts w:ascii="Arial" w:eastAsia="Times New Roman" w:hAnsi="Arial" w:cs="Arial"/>
          <w:i/>
          <w:iCs/>
          <w:sz w:val="22"/>
          <w:szCs w:val="22"/>
          <w:vertAlign w:val="subscript"/>
        </w:rPr>
        <w:t xml:space="preserve"> </w:t>
      </w:r>
      <w:r w:rsidR="00434ED7" w:rsidRPr="00F85D90">
        <w:rPr>
          <w:rFonts w:ascii="Arial" w:eastAsia="Times New Roman" w:hAnsi="Arial" w:cs="Arial"/>
          <w:i/>
          <w:iCs/>
          <w:sz w:val="22"/>
          <w:szCs w:val="22"/>
        </w:rPr>
        <w:t>/n</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i/>
          <w:iCs/>
          <w:sz w:val="22"/>
          <w:szCs w:val="22"/>
          <w:vertAlign w:val="subscript"/>
        </w:rPr>
        <w:t>c</w:t>
      </w:r>
      <w:r w:rsidR="00B30C0E" w:rsidRPr="00F85D90">
        <w:rPr>
          <w:rFonts w:ascii="Arial" w:eastAsia="Times New Roman" w:hAnsi="Arial" w:cs="Arial"/>
          <w:sz w:val="22"/>
          <w:szCs w:val="22"/>
        </w:rPr>
        <w:t xml:space="preserve">. Similarly, we can estimate the overall aneuploidy rate,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which is the probability that a cell will become aneuploid for any chromosome in a single cell division, by solving (1-</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 (1 – </w:t>
      </w:r>
      <w:proofErr w:type="spellStart"/>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proofErr w:type="spellEnd"/>
      <w:r w:rsidR="003A2107" w:rsidRPr="00F85D90">
        <w:rPr>
          <w:rFonts w:ascii="Arial" w:eastAsia="Times New Roman" w:hAnsi="Arial" w:cs="Arial"/>
          <w:i/>
          <w:iCs/>
          <w:sz w:val="22"/>
          <w:szCs w:val="22"/>
          <w:vertAlign w:val="subscript"/>
        </w:rPr>
        <w:t xml:space="preserve"> </w:t>
      </w:r>
      <w:r w:rsidR="00B30C0E" w:rsidRPr="00F85D90">
        <w:rPr>
          <w:rFonts w:ascii="Arial" w:eastAsia="Times New Roman" w:hAnsi="Arial" w:cs="Arial"/>
          <w:sz w:val="22"/>
          <w:szCs w:val="22"/>
        </w:rPr>
        <w:t>/</w:t>
      </w:r>
      <w:r w:rsidR="00D633AF" w:rsidRPr="00F85D90">
        <w:rPr>
          <w:rFonts w:ascii="Arial" w:eastAsia="Times New Roman" w:hAnsi="Arial" w:cs="Arial"/>
          <w:sz w:val="22"/>
          <w:szCs w:val="22"/>
        </w:rPr>
        <w:t>(16</w:t>
      </w:r>
      <w:r w:rsidR="00D633AF" w:rsidRPr="00F85D90">
        <w:rPr>
          <w:rFonts w:ascii="Arial" w:eastAsia="Times New Roman" w:hAnsi="Arial" w:cs="Arial"/>
          <w:i/>
          <w:iCs/>
          <w:sz w:val="22"/>
          <w:szCs w:val="22"/>
        </w:rPr>
        <w:t xml:space="preserve"> </w:t>
      </w:r>
      <w:r w:rsidR="00B30C0E" w:rsidRPr="00F85D90">
        <w:rPr>
          <w:rFonts w:ascii="Arial" w:eastAsia="Times New Roman" w:hAnsi="Arial" w:cs="Arial"/>
          <w:i/>
          <w:iCs/>
          <w:sz w:val="22"/>
          <w:szCs w:val="22"/>
        </w:rPr>
        <w:t>n</w:t>
      </w:r>
      <w:r w:rsidR="00D633AF"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xml:space="preserve">, where </w:t>
      </w:r>
      <w:proofErr w:type="spellStart"/>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proofErr w:type="spellEnd"/>
      <w:r w:rsidR="00B30C0E" w:rsidRPr="00F85D90">
        <w:rPr>
          <w:rFonts w:ascii="Arial" w:eastAsia="Times New Roman" w:hAnsi="Arial" w:cs="Arial"/>
          <w:sz w:val="22"/>
          <w:szCs w:val="22"/>
        </w:rPr>
        <w:t xml:space="preserve"> is the number of aneuploid chromosome</w:t>
      </w:r>
      <w:r w:rsidR="00D633AF" w:rsidRPr="00F85D90">
        <w:rPr>
          <w:rFonts w:ascii="Arial" w:eastAsia="Times New Roman" w:hAnsi="Arial" w:cs="Arial"/>
          <w:sz w:val="22"/>
          <w:szCs w:val="22"/>
        </w:rPr>
        <w:t>s across all MA lines</w:t>
      </w:r>
      <w:r w:rsidR="00B30C0E" w:rsidRPr="00F85D90">
        <w:rPr>
          <w:rFonts w:ascii="Arial" w:eastAsia="Times New Roman" w:hAnsi="Arial" w:cs="Arial"/>
          <w:sz w:val="22"/>
          <w:szCs w:val="22"/>
        </w:rPr>
        <w:t>.</w:t>
      </w:r>
    </w:p>
    <w:p w14:paraId="498E19D2" w14:textId="0D94E123" w:rsidR="00933D0B" w:rsidRPr="00F85D90" w:rsidRDefault="00933D0B" w:rsidP="00F85D90">
      <w:pPr>
        <w:spacing w:line="480" w:lineRule="auto"/>
        <w:rPr>
          <w:rFonts w:ascii="Arial" w:eastAsia="Times New Roman" w:hAnsi="Arial" w:cs="Arial"/>
          <w:sz w:val="22"/>
          <w:szCs w:val="22"/>
        </w:rPr>
      </w:pPr>
    </w:p>
    <w:p w14:paraId="11D18A54" w14:textId="598D0698" w:rsidR="00933D0B" w:rsidDel="00082F33" w:rsidRDefault="00933D0B" w:rsidP="00082F33">
      <w:pPr>
        <w:spacing w:line="480" w:lineRule="auto"/>
        <w:rPr>
          <w:del w:id="76" w:author="Holly Celina Mcqueary" w:date="2020-07-16T13:31:00Z"/>
          <w:rFonts w:ascii="Arial" w:eastAsia="Times New Roman" w:hAnsi="Arial" w:cs="Arial"/>
          <w:sz w:val="22"/>
          <w:szCs w:val="22"/>
        </w:rPr>
      </w:pPr>
      <w:r w:rsidRPr="00F85D90">
        <w:rPr>
          <w:rFonts w:ascii="Arial" w:eastAsia="Times New Roman" w:hAnsi="Arial" w:cs="Arial"/>
          <w:bCs/>
          <w:i/>
          <w:iCs/>
          <w:color w:val="000000"/>
          <w:sz w:val="22"/>
          <w:szCs w:val="22"/>
        </w:rPr>
        <w:t xml:space="preserve">Estimating the effects of aneuploidy on gene expression </w:t>
      </w:r>
    </w:p>
    <w:p w14:paraId="1242E23F" w14:textId="77777777" w:rsidR="00082F33" w:rsidRPr="00F85D90" w:rsidRDefault="00082F33" w:rsidP="00F85D90">
      <w:pPr>
        <w:spacing w:line="480" w:lineRule="auto"/>
        <w:rPr>
          <w:ins w:id="77" w:author="Holly Celina Mcqueary" w:date="2020-07-16T13:31:00Z"/>
          <w:rFonts w:ascii="Arial" w:eastAsia="Times New Roman" w:hAnsi="Arial" w:cs="Arial"/>
          <w:bCs/>
          <w:i/>
          <w:iCs/>
          <w:color w:val="000000"/>
          <w:sz w:val="22"/>
          <w:szCs w:val="22"/>
        </w:rPr>
      </w:pPr>
    </w:p>
    <w:p w14:paraId="613C33CD" w14:textId="35266379" w:rsidR="005969FF" w:rsidRPr="00F85D90" w:rsidRDefault="00283CBC" w:rsidP="00082F33">
      <w:pPr>
        <w:spacing w:line="480" w:lineRule="auto"/>
        <w:ind w:firstLine="720"/>
        <w:rPr>
          <w:rFonts w:ascii="Arial" w:eastAsia="Times New Roman" w:hAnsi="Arial" w:cs="Arial"/>
          <w:sz w:val="22"/>
          <w:szCs w:val="22"/>
        </w:rPr>
        <w:pPrChange w:id="78" w:author="Holly Celina Mcqueary" w:date="2020-07-16T13:31:00Z">
          <w:pPr>
            <w:spacing w:before="240" w:line="480" w:lineRule="auto"/>
            <w:ind w:firstLine="720"/>
          </w:pPr>
        </w:pPrChange>
      </w:pPr>
      <w:r w:rsidRPr="00F85D90">
        <w:rPr>
          <w:rFonts w:ascii="Arial" w:eastAsia="Times New Roman" w:hAnsi="Arial" w:cs="Arial"/>
          <w:sz w:val="22"/>
          <w:szCs w:val="22"/>
        </w:rPr>
        <w:t>To</w:t>
      </w:r>
      <w:r w:rsidR="00933D0B" w:rsidRPr="00F85D90">
        <w:rPr>
          <w:rFonts w:ascii="Arial" w:eastAsia="Times New Roman" w:hAnsi="Arial" w:cs="Arial"/>
          <w:sz w:val="22"/>
          <w:szCs w:val="22"/>
        </w:rPr>
        <w:t xml:space="preserve"> determine the effects of </w:t>
      </w:r>
      <w:r w:rsidR="00A92ABA" w:rsidRPr="00F85D90">
        <w:rPr>
          <w:rFonts w:ascii="Arial" w:eastAsia="Times New Roman" w:hAnsi="Arial" w:cs="Arial"/>
          <w:sz w:val="22"/>
          <w:szCs w:val="22"/>
        </w:rPr>
        <w:t>aneuploidy</w:t>
      </w:r>
      <w:r w:rsidR="00933D0B" w:rsidRPr="00F85D90">
        <w:rPr>
          <w:rFonts w:ascii="Arial" w:eastAsia="Times New Roman" w:hAnsi="Arial" w:cs="Arial"/>
          <w:sz w:val="22"/>
          <w:szCs w:val="22"/>
        </w:rPr>
        <w:t xml:space="preserve"> on gene expression, we collected and analyzed </w:t>
      </w:r>
      <w:r w:rsidRPr="00F85D90">
        <w:rPr>
          <w:rFonts w:ascii="Arial" w:eastAsia="Times New Roman" w:hAnsi="Arial" w:cs="Arial"/>
          <w:sz w:val="22"/>
          <w:szCs w:val="22"/>
        </w:rPr>
        <w:t>RNA</w:t>
      </w:r>
      <w:ins w:id="79" w:author="Holly Celina Mcqueary" w:date="2020-07-16T13:31:00Z">
        <w:r w:rsidR="00082F33">
          <w:rPr>
            <w:rFonts w:ascii="Arial" w:eastAsia="Times New Roman" w:hAnsi="Arial" w:cs="Arial"/>
            <w:sz w:val="22"/>
            <w:szCs w:val="22"/>
          </w:rPr>
          <w:t xml:space="preserve"> </w:t>
        </w:r>
      </w:ins>
      <w:r w:rsidRPr="00F85D90">
        <w:rPr>
          <w:rFonts w:ascii="Arial" w:eastAsia="Times New Roman" w:hAnsi="Arial" w:cs="Arial"/>
          <w:sz w:val="22"/>
          <w:szCs w:val="22"/>
        </w:rPr>
        <w:t>seq</w:t>
      </w:r>
      <w:ins w:id="80" w:author="Holly Celina Mcqueary" w:date="2020-07-16T13:32:00Z">
        <w:r w:rsidR="00082F33">
          <w:rPr>
            <w:rFonts w:ascii="Arial" w:eastAsia="Times New Roman" w:hAnsi="Arial" w:cs="Arial"/>
            <w:sz w:val="22"/>
            <w:szCs w:val="22"/>
          </w:rPr>
          <w:t>uencing</w:t>
        </w:r>
      </w:ins>
      <w:r w:rsidRPr="00F85D90">
        <w:rPr>
          <w:rFonts w:ascii="Arial" w:eastAsia="Times New Roman" w:hAnsi="Arial" w:cs="Arial"/>
          <w:sz w:val="22"/>
          <w:szCs w:val="22"/>
        </w:rPr>
        <w:t xml:space="preserve"> data from</w:t>
      </w:r>
      <w:r w:rsidR="00194A54" w:rsidRPr="00F85D90">
        <w:rPr>
          <w:rFonts w:ascii="Arial" w:eastAsia="Times New Roman" w:hAnsi="Arial" w:cs="Arial"/>
          <w:sz w:val="22"/>
          <w:szCs w:val="22"/>
        </w:rPr>
        <w:t xml:space="preserve"> a selection of euploid and aneuploid lines from each experiment. For aneuploid samples, we chose </w:t>
      </w:r>
      <w:r w:rsidR="001E1914" w:rsidRPr="00F85D90">
        <w:rPr>
          <w:rFonts w:ascii="Arial" w:eastAsia="Times New Roman" w:hAnsi="Arial" w:cs="Arial"/>
          <w:sz w:val="22"/>
          <w:szCs w:val="22"/>
        </w:rPr>
        <w:t xml:space="preserve">all the </w:t>
      </w:r>
      <w:r w:rsidR="00194A54" w:rsidRPr="00F85D90">
        <w:rPr>
          <w:rFonts w:ascii="Arial" w:eastAsia="Times New Roman" w:hAnsi="Arial" w:cs="Arial"/>
          <w:sz w:val="22"/>
          <w:szCs w:val="22"/>
        </w:rPr>
        <w:t>MA lines that were monosomic for a chromosome (3 lines)</w:t>
      </w:r>
      <w:r w:rsidR="001E1914"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del w:id="81" w:author="Holly Celina Mcqueary" w:date="2020-07-11T17:59:00Z">
        <w:r w:rsidR="001E1914" w:rsidRPr="00F85D90" w:rsidDel="0046505B">
          <w:rPr>
            <w:rFonts w:ascii="Arial" w:eastAsia="Times New Roman" w:hAnsi="Arial" w:cs="Arial"/>
            <w:sz w:val="22"/>
            <w:szCs w:val="22"/>
          </w:rPr>
          <w:delText>and others</w:delText>
        </w:r>
      </w:del>
      <w:ins w:id="82" w:author="Holly Celina Mcqueary" w:date="2020-07-11T17:59:00Z">
        <w:r w:rsidR="0046505B">
          <w:rPr>
            <w:rFonts w:ascii="Arial" w:eastAsia="Times New Roman" w:hAnsi="Arial" w:cs="Arial"/>
            <w:sz w:val="22"/>
            <w:szCs w:val="22"/>
          </w:rPr>
          <w:t>those</w:t>
        </w:r>
      </w:ins>
      <w:r w:rsidR="001E1914" w:rsidRPr="00F85D90">
        <w:rPr>
          <w:rFonts w:ascii="Arial" w:eastAsia="Times New Roman" w:hAnsi="Arial" w:cs="Arial"/>
          <w:sz w:val="22"/>
          <w:szCs w:val="22"/>
        </w:rPr>
        <w:t xml:space="preserve"> that </w:t>
      </w:r>
      <w:r w:rsidR="00194A54" w:rsidRPr="00F85D90">
        <w:rPr>
          <w:rFonts w:ascii="Arial" w:eastAsia="Times New Roman" w:hAnsi="Arial" w:cs="Arial"/>
          <w:sz w:val="22"/>
          <w:szCs w:val="22"/>
        </w:rPr>
        <w:t>shared common aneuploidies</w:t>
      </w:r>
      <w:r w:rsidR="004E6EAC" w:rsidRPr="00F85D90">
        <w:rPr>
          <w:rFonts w:ascii="Arial" w:eastAsia="Times New Roman" w:hAnsi="Arial" w:cs="Arial"/>
          <w:sz w:val="22"/>
          <w:szCs w:val="22"/>
        </w:rPr>
        <w:t xml:space="preserve"> (21</w:t>
      </w:r>
      <w:ins w:id="83" w:author="Holly Celina Mcqueary" w:date="2020-07-15T12:15:00Z">
        <w:r w:rsidR="00C81616">
          <w:rPr>
            <w:rFonts w:ascii="Arial" w:eastAsia="Times New Roman" w:hAnsi="Arial" w:cs="Arial"/>
            <w:sz w:val="22"/>
            <w:szCs w:val="22"/>
          </w:rPr>
          <w:t xml:space="preserve"> lines</w:t>
        </w:r>
      </w:ins>
      <w:r w:rsidR="004E6EAC"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ins w:id="84" w:author="Holly Celina Mcqueary" w:date="2020-07-11T17:59:00Z">
        <w:r w:rsidR="0046505B">
          <w:rPr>
            <w:rFonts w:ascii="Arial" w:eastAsia="Times New Roman" w:hAnsi="Arial" w:cs="Arial"/>
            <w:sz w:val="22"/>
            <w:szCs w:val="22"/>
          </w:rPr>
          <w:t>and those that</w:t>
        </w:r>
      </w:ins>
      <w:del w:id="85" w:author="Holly Celina Mcqueary" w:date="2020-07-11T17:59:00Z">
        <w:r w:rsidR="00194A54" w:rsidRPr="00F85D90" w:rsidDel="0046505B">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had more than one aneuploidy (</w:t>
      </w:r>
      <w:r w:rsidR="001E1914" w:rsidRPr="00F85D90">
        <w:rPr>
          <w:rFonts w:ascii="Arial" w:eastAsia="Times New Roman" w:hAnsi="Arial" w:cs="Arial"/>
          <w:sz w:val="22"/>
          <w:szCs w:val="22"/>
        </w:rPr>
        <w:t>4 lines</w:t>
      </w:r>
      <w:r w:rsidR="00194A54" w:rsidRPr="00F85D90">
        <w:rPr>
          <w:rFonts w:ascii="Arial" w:eastAsia="Times New Roman" w:hAnsi="Arial" w:cs="Arial"/>
          <w:sz w:val="22"/>
          <w:szCs w:val="22"/>
        </w:rPr>
        <w:t>). F</w:t>
      </w:r>
      <w:ins w:id="86" w:author="Holly Celina Mcqueary" w:date="2020-07-16T13:32:00Z">
        <w:r w:rsidR="00082F33">
          <w:rPr>
            <w:rFonts w:ascii="Arial" w:eastAsia="Times New Roman" w:hAnsi="Arial" w:cs="Arial"/>
            <w:sz w:val="22"/>
            <w:szCs w:val="22"/>
          </w:rPr>
          <w:t>rom</w:t>
        </w:r>
      </w:ins>
      <w:del w:id="87" w:author="Holly Celina Mcqueary" w:date="2020-07-16T13:32:00Z">
        <w:r w:rsidR="00194A54" w:rsidRPr="00F85D90" w:rsidDel="00082F33">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the homozygous ancestor experim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12 euploid </w:t>
      </w:r>
      <w:r w:rsidR="00B2486D" w:rsidRPr="00F85D90">
        <w:rPr>
          <w:rFonts w:ascii="Arial" w:eastAsia="Times New Roman" w:hAnsi="Arial" w:cs="Arial"/>
          <w:sz w:val="22"/>
          <w:szCs w:val="22"/>
        </w:rPr>
        <w:t xml:space="preserve">MA </w:t>
      </w:r>
      <w:r w:rsidR="00194A54" w:rsidRPr="00F85D90">
        <w:rPr>
          <w:rFonts w:ascii="Arial" w:eastAsia="Times New Roman" w:hAnsi="Arial" w:cs="Arial"/>
          <w:sz w:val="22"/>
          <w:szCs w:val="22"/>
        </w:rPr>
        <w:t>lines. F</w:t>
      </w:r>
      <w:ins w:id="88" w:author="Holly Celina Mcqueary" w:date="2020-07-16T13:32:00Z">
        <w:r w:rsidR="00082F33">
          <w:rPr>
            <w:rFonts w:ascii="Arial" w:eastAsia="Times New Roman" w:hAnsi="Arial" w:cs="Arial"/>
            <w:sz w:val="22"/>
            <w:szCs w:val="22"/>
          </w:rPr>
          <w:t>rom</w:t>
        </w:r>
      </w:ins>
      <w:del w:id="89" w:author="Holly Celina Mcqueary" w:date="2020-07-16T13:32:00Z">
        <w:r w:rsidR="00194A54" w:rsidRPr="00F85D90" w:rsidDel="00082F33">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the heterozygous ancestor experi</w:t>
      </w:r>
      <w:r w:rsidR="00B2486D" w:rsidRPr="00F85D90">
        <w:rPr>
          <w:rFonts w:ascii="Arial" w:eastAsia="Times New Roman" w:hAnsi="Arial" w:cs="Arial"/>
          <w:sz w:val="22"/>
          <w:szCs w:val="22"/>
        </w:rPr>
        <w:t>me</w:t>
      </w:r>
      <w:r w:rsidR="00194A54" w:rsidRPr="00F85D90">
        <w:rPr>
          <w:rFonts w:ascii="Arial" w:eastAsia="Times New Roman" w:hAnsi="Arial" w:cs="Arial"/>
          <w:sz w:val="22"/>
          <w:szCs w:val="22"/>
        </w:rPr>
        <w:t xml:space="preserv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w:t>
      </w:r>
      <w:r w:rsidR="001E1914" w:rsidRPr="00F85D90">
        <w:rPr>
          <w:rFonts w:ascii="Arial" w:eastAsia="Times New Roman" w:hAnsi="Arial" w:cs="Arial"/>
          <w:sz w:val="22"/>
          <w:szCs w:val="22"/>
        </w:rPr>
        <w:t>6</w:t>
      </w:r>
      <w:r w:rsidR="00194A54" w:rsidRPr="00F85D90">
        <w:rPr>
          <w:rFonts w:ascii="Arial" w:eastAsia="Times New Roman" w:hAnsi="Arial" w:cs="Arial"/>
          <w:sz w:val="22"/>
          <w:szCs w:val="22"/>
        </w:rPr>
        <w:t xml:space="preserve"> euploid MA lines.</w:t>
      </w:r>
      <w:ins w:id="90" w:author="Holly Celina Mcqueary" w:date="2020-07-15T12:15:00Z">
        <w:r w:rsidR="00C81616">
          <w:rPr>
            <w:rFonts w:ascii="Arial" w:eastAsia="Times New Roman" w:hAnsi="Arial" w:cs="Arial"/>
            <w:sz w:val="22"/>
            <w:szCs w:val="22"/>
          </w:rPr>
          <w:t xml:space="preserve"> Additionally,</w:t>
        </w:r>
      </w:ins>
      <w:r w:rsidR="00194A54" w:rsidRPr="00F85D90">
        <w:rPr>
          <w:rFonts w:ascii="Arial" w:eastAsia="Times New Roman" w:hAnsi="Arial" w:cs="Arial"/>
          <w:sz w:val="22"/>
          <w:szCs w:val="22"/>
        </w:rPr>
        <w:t xml:space="preserve"> </w:t>
      </w:r>
      <w:ins w:id="91" w:author="Holly Celina Mcqueary" w:date="2020-07-15T12:15:00Z">
        <w:r w:rsidR="00C81616">
          <w:rPr>
            <w:rFonts w:ascii="Arial" w:eastAsia="Times New Roman" w:hAnsi="Arial" w:cs="Arial"/>
            <w:sz w:val="22"/>
            <w:szCs w:val="22"/>
          </w:rPr>
          <w:t>w</w:t>
        </w:r>
      </w:ins>
      <w:del w:id="92" w:author="Holly Celina Mcqueary" w:date="2020-07-15T12:15:00Z">
        <w:r w:rsidR="00194A54" w:rsidRPr="00F85D90" w:rsidDel="00C81616">
          <w:rPr>
            <w:rFonts w:ascii="Arial" w:eastAsia="Times New Roman" w:hAnsi="Arial" w:cs="Arial"/>
            <w:sz w:val="22"/>
            <w:szCs w:val="22"/>
          </w:rPr>
          <w:delText>W</w:delText>
        </w:r>
      </w:del>
      <w:r w:rsidR="00194A54" w:rsidRPr="00F85D90">
        <w:rPr>
          <w:rFonts w:ascii="Arial" w:eastAsia="Times New Roman" w:hAnsi="Arial" w:cs="Arial"/>
          <w:sz w:val="22"/>
          <w:szCs w:val="22"/>
        </w:rPr>
        <w:t xml:space="preserve">e </w:t>
      </w:r>
      <w:ins w:id="93" w:author="Holly Celina Mcqueary" w:date="2020-07-15T12:15:00Z">
        <w:r w:rsidR="00C81616">
          <w:rPr>
            <w:rFonts w:ascii="Arial" w:eastAsia="Times New Roman" w:hAnsi="Arial" w:cs="Arial"/>
            <w:sz w:val="22"/>
            <w:szCs w:val="22"/>
          </w:rPr>
          <w:t xml:space="preserve">collected </w:t>
        </w:r>
      </w:ins>
      <w:del w:id="94" w:author="Holly Celina Mcqueary" w:date="2020-07-15T12:15:00Z">
        <w:r w:rsidR="00194A54" w:rsidRPr="00F85D90" w:rsidDel="00C81616">
          <w:rPr>
            <w:rFonts w:ascii="Arial" w:eastAsia="Times New Roman" w:hAnsi="Arial" w:cs="Arial"/>
            <w:sz w:val="22"/>
            <w:szCs w:val="22"/>
          </w:rPr>
          <w:delText xml:space="preserve">also performed </w:delText>
        </w:r>
      </w:del>
      <w:r w:rsidR="00194A54" w:rsidRPr="00F85D90">
        <w:rPr>
          <w:rFonts w:ascii="Arial" w:eastAsia="Times New Roman" w:hAnsi="Arial" w:cs="Arial"/>
          <w:sz w:val="22"/>
          <w:szCs w:val="22"/>
        </w:rPr>
        <w:t>RNA</w:t>
      </w:r>
      <w:ins w:id="95" w:author="Holly Celina Mcqueary" w:date="2020-07-15T12:15:00Z">
        <w:r w:rsidR="00C81616">
          <w:rPr>
            <w:rFonts w:ascii="Arial" w:eastAsia="Times New Roman" w:hAnsi="Arial" w:cs="Arial"/>
            <w:sz w:val="22"/>
            <w:szCs w:val="22"/>
          </w:rPr>
          <w:t xml:space="preserve"> </w:t>
        </w:r>
      </w:ins>
      <w:r w:rsidR="00194A54" w:rsidRPr="00F85D90">
        <w:rPr>
          <w:rFonts w:ascii="Arial" w:eastAsia="Times New Roman" w:hAnsi="Arial" w:cs="Arial"/>
          <w:sz w:val="22"/>
          <w:szCs w:val="22"/>
        </w:rPr>
        <w:t>seq</w:t>
      </w:r>
      <w:ins w:id="96" w:author="Holly Celina Mcqueary" w:date="2020-07-15T12:15:00Z">
        <w:r w:rsidR="00C81616">
          <w:rPr>
            <w:rFonts w:ascii="Arial" w:eastAsia="Times New Roman" w:hAnsi="Arial" w:cs="Arial"/>
            <w:sz w:val="22"/>
            <w:szCs w:val="22"/>
          </w:rPr>
          <w:t>uencing data for</w:t>
        </w:r>
      </w:ins>
      <w:del w:id="97" w:author="Holly Celina Mcqueary" w:date="2020-07-15T12:15:00Z">
        <w:r w:rsidR="00194A54" w:rsidRPr="00F85D90" w:rsidDel="00C81616">
          <w:rPr>
            <w:rFonts w:ascii="Arial" w:eastAsia="Times New Roman" w:hAnsi="Arial" w:cs="Arial"/>
            <w:sz w:val="22"/>
            <w:szCs w:val="22"/>
          </w:rPr>
          <w:delText xml:space="preserve"> on</w:delText>
        </w:r>
      </w:del>
      <w:r w:rsidR="00194A54" w:rsidRPr="00F85D90">
        <w:rPr>
          <w:rFonts w:ascii="Arial" w:eastAsia="Times New Roman" w:hAnsi="Arial" w:cs="Arial"/>
          <w:sz w:val="22"/>
          <w:szCs w:val="22"/>
        </w:rPr>
        <w:t xml:space="preserve"> both ancest</w:t>
      </w:r>
      <w:del w:id="98" w:author="Holly Celina Mcqueary" w:date="2020-07-15T12:16:00Z">
        <w:r w:rsidR="00194A54" w:rsidRPr="00F85D90" w:rsidDel="00C81616">
          <w:rPr>
            <w:rFonts w:ascii="Arial" w:eastAsia="Times New Roman" w:hAnsi="Arial" w:cs="Arial"/>
            <w:sz w:val="22"/>
            <w:szCs w:val="22"/>
          </w:rPr>
          <w:delText>o</w:delText>
        </w:r>
      </w:del>
      <w:r w:rsidR="00194A54" w:rsidRPr="00F85D90">
        <w:rPr>
          <w:rFonts w:ascii="Arial" w:eastAsia="Times New Roman" w:hAnsi="Arial" w:cs="Arial"/>
          <w:sz w:val="22"/>
          <w:szCs w:val="22"/>
        </w:rPr>
        <w:t>r</w:t>
      </w:r>
      <w:ins w:id="99" w:author="Holly Celina Mcqueary" w:date="2020-07-15T12:15:00Z">
        <w:r w:rsidR="00C81616">
          <w:rPr>
            <w:rFonts w:ascii="Arial" w:eastAsia="Times New Roman" w:hAnsi="Arial" w:cs="Arial"/>
            <w:sz w:val="22"/>
            <w:szCs w:val="22"/>
          </w:rPr>
          <w:t>al li</w:t>
        </w:r>
      </w:ins>
      <w:ins w:id="100" w:author="Holly Celina Mcqueary" w:date="2020-07-15T12:16:00Z">
        <w:r w:rsidR="00C81616">
          <w:rPr>
            <w:rFonts w:ascii="Arial" w:eastAsia="Times New Roman" w:hAnsi="Arial" w:cs="Arial"/>
            <w:sz w:val="22"/>
            <w:szCs w:val="22"/>
          </w:rPr>
          <w:t>nes</w:t>
        </w:r>
      </w:ins>
      <w:del w:id="101" w:author="Holly Celina Mcqueary" w:date="2020-07-15T12:15:00Z">
        <w:r w:rsidR="00194A54" w:rsidRPr="00F85D90" w:rsidDel="00C81616">
          <w:rPr>
            <w:rFonts w:ascii="Arial" w:eastAsia="Times New Roman" w:hAnsi="Arial" w:cs="Arial"/>
            <w:sz w:val="22"/>
            <w:szCs w:val="22"/>
          </w:rPr>
          <w:delText>s</w:delText>
        </w:r>
      </w:del>
      <w:r w:rsidR="00194A54" w:rsidRPr="00F85D90">
        <w:rPr>
          <w:rFonts w:ascii="Arial" w:eastAsia="Times New Roman" w:hAnsi="Arial" w:cs="Arial"/>
          <w:sz w:val="22"/>
          <w:szCs w:val="22"/>
        </w:rPr>
        <w:t xml:space="preserve">, </w:t>
      </w:r>
      <w:r w:rsidR="00194A54" w:rsidRPr="00F85D90">
        <w:rPr>
          <w:rFonts w:ascii="Arial" w:eastAsia="Times New Roman" w:hAnsi="Arial" w:cs="Arial"/>
          <w:sz w:val="22"/>
          <w:szCs w:val="22"/>
        </w:rPr>
        <w:lastRenderedPageBreak/>
        <w:t xml:space="preserve">which had been stored </w:t>
      </w:r>
      <w:ins w:id="102" w:author="Holly Celina Mcqueary" w:date="2020-07-15T12:16:00Z">
        <w:r w:rsidR="00C81616">
          <w:rPr>
            <w:rFonts w:ascii="Arial" w:eastAsia="Times New Roman" w:hAnsi="Arial" w:cs="Arial"/>
            <w:sz w:val="22"/>
            <w:szCs w:val="22"/>
          </w:rPr>
          <w:t>at</w:t>
        </w:r>
      </w:ins>
      <w:del w:id="103" w:author="Holly Celina Mcqueary" w:date="2020-07-15T12:16:00Z">
        <w:r w:rsidR="00194A54" w:rsidRPr="00F85D90" w:rsidDel="00C81616">
          <w:rPr>
            <w:rFonts w:ascii="Arial" w:eastAsia="Times New Roman" w:hAnsi="Arial" w:cs="Arial"/>
            <w:sz w:val="22"/>
            <w:szCs w:val="22"/>
          </w:rPr>
          <w:delText>in the</w:delText>
        </w:r>
      </w:del>
      <w:r w:rsidR="00194A54" w:rsidRPr="00F85D90">
        <w:rPr>
          <w:rFonts w:ascii="Arial" w:eastAsia="Times New Roman" w:hAnsi="Arial" w:cs="Arial"/>
          <w:sz w:val="22"/>
          <w:szCs w:val="22"/>
        </w:rPr>
        <w:t xml:space="preserve"> -80ºC </w:t>
      </w:r>
      <w:del w:id="104" w:author="Holly Celina Mcqueary" w:date="2020-07-15T12:16:00Z">
        <w:r w:rsidR="00194A54" w:rsidRPr="00F85D90" w:rsidDel="00C81616">
          <w:rPr>
            <w:rFonts w:ascii="Arial" w:eastAsia="Times New Roman" w:hAnsi="Arial" w:cs="Arial"/>
            <w:sz w:val="22"/>
            <w:szCs w:val="22"/>
          </w:rPr>
          <w:delText xml:space="preserve">freezer </w:delText>
        </w:r>
      </w:del>
      <w:r w:rsidR="00194A54" w:rsidRPr="00F85D90">
        <w:rPr>
          <w:rFonts w:ascii="Arial" w:eastAsia="Times New Roman" w:hAnsi="Arial" w:cs="Arial"/>
          <w:sz w:val="22"/>
          <w:szCs w:val="22"/>
        </w:rPr>
        <w:t>since the beginning of the experiment</w:t>
      </w:r>
      <w:r w:rsidR="006D1603" w:rsidRPr="00F85D90">
        <w:rPr>
          <w:rFonts w:ascii="Arial" w:eastAsia="Times New Roman" w:hAnsi="Arial" w:cs="Arial"/>
          <w:sz w:val="22"/>
          <w:szCs w:val="22"/>
        </w:rPr>
        <w:t>.</w:t>
      </w:r>
      <w:r w:rsidR="006D271A" w:rsidRPr="00F85D90">
        <w:rPr>
          <w:rFonts w:ascii="Arial" w:eastAsia="Times New Roman" w:hAnsi="Arial" w:cs="Arial"/>
          <w:sz w:val="22"/>
          <w:szCs w:val="22"/>
        </w:rPr>
        <w:t xml:space="preserve"> The homozygous strains were run in two separate </w:t>
      </w:r>
      <w:del w:id="105" w:author="Holly Celina Mcqueary" w:date="2020-07-11T17:59:00Z">
        <w:r w:rsidR="00A92ABA" w:rsidRPr="00F85D90" w:rsidDel="0046505B">
          <w:rPr>
            <w:rFonts w:ascii="Arial" w:eastAsia="Times New Roman" w:hAnsi="Arial" w:cs="Arial"/>
            <w:sz w:val="22"/>
            <w:szCs w:val="22"/>
          </w:rPr>
          <w:delText>experiments</w:delText>
        </w:r>
      </w:del>
      <w:ins w:id="106" w:author="Holly Celina Mcqueary" w:date="2020-07-11T17:59:00Z">
        <w:r w:rsidR="0046505B">
          <w:rPr>
            <w:rFonts w:ascii="Arial" w:eastAsia="Times New Roman" w:hAnsi="Arial" w:cs="Arial"/>
            <w:sz w:val="22"/>
            <w:szCs w:val="22"/>
          </w:rPr>
          <w:t>RNA</w:t>
        </w:r>
      </w:ins>
      <w:ins w:id="107" w:author="Holly Celina Mcqueary" w:date="2020-07-15T12:16:00Z">
        <w:r w:rsidR="00C81616">
          <w:rPr>
            <w:rFonts w:ascii="Arial" w:eastAsia="Times New Roman" w:hAnsi="Arial" w:cs="Arial"/>
            <w:sz w:val="22"/>
            <w:szCs w:val="22"/>
          </w:rPr>
          <w:t xml:space="preserve"> </w:t>
        </w:r>
      </w:ins>
      <w:ins w:id="108" w:author="Holly Celina Mcqueary" w:date="2020-07-11T17:59:00Z">
        <w:r w:rsidR="0046505B">
          <w:rPr>
            <w:rFonts w:ascii="Arial" w:eastAsia="Times New Roman" w:hAnsi="Arial" w:cs="Arial"/>
            <w:sz w:val="22"/>
            <w:szCs w:val="22"/>
          </w:rPr>
          <w:t>seq</w:t>
        </w:r>
      </w:ins>
      <w:ins w:id="109" w:author="Holly Celina Mcqueary" w:date="2020-07-15T12:16:00Z">
        <w:r w:rsidR="00C81616">
          <w:rPr>
            <w:rFonts w:ascii="Arial" w:eastAsia="Times New Roman" w:hAnsi="Arial" w:cs="Arial"/>
            <w:sz w:val="22"/>
            <w:szCs w:val="22"/>
          </w:rPr>
          <w:t>uencing</w:t>
        </w:r>
      </w:ins>
      <w:ins w:id="110" w:author="Holly Celina Mcqueary" w:date="2020-07-11T17:59:00Z">
        <w:r w:rsidR="0046505B">
          <w:rPr>
            <w:rFonts w:ascii="Arial" w:eastAsia="Times New Roman" w:hAnsi="Arial" w:cs="Arial"/>
            <w:sz w:val="22"/>
            <w:szCs w:val="22"/>
          </w:rPr>
          <w:t xml:space="preserve"> runs</w:t>
        </w:r>
      </w:ins>
      <w:r w:rsidR="006D271A" w:rsidRPr="00F85D90">
        <w:rPr>
          <w:rFonts w:ascii="Arial" w:eastAsia="Times New Roman" w:hAnsi="Arial" w:cs="Arial"/>
          <w:sz w:val="22"/>
          <w:szCs w:val="22"/>
        </w:rPr>
        <w:t>, separated by</w:t>
      </w:r>
      <w:ins w:id="111" w:author="Holly Celina Mcqueary" w:date="2020-07-11T17:59:00Z">
        <w:r w:rsidR="0046505B">
          <w:rPr>
            <w:rFonts w:ascii="Arial" w:eastAsia="Times New Roman" w:hAnsi="Arial" w:cs="Arial"/>
            <w:sz w:val="22"/>
            <w:szCs w:val="22"/>
          </w:rPr>
          <w:t xml:space="preserve"> </w:t>
        </w:r>
        <w:commentRangeStart w:id="112"/>
        <w:r w:rsidR="0046505B">
          <w:rPr>
            <w:rFonts w:ascii="Arial" w:eastAsia="Times New Roman" w:hAnsi="Arial" w:cs="Arial"/>
            <w:sz w:val="22"/>
            <w:szCs w:val="22"/>
          </w:rPr>
          <w:t>2</w:t>
        </w:r>
      </w:ins>
      <w:del w:id="113" w:author="Holly Celina Mcqueary" w:date="2020-07-11T17:59:00Z">
        <w:r w:rsidR="006D271A" w:rsidRPr="00F85D90" w:rsidDel="0046505B">
          <w:rPr>
            <w:rFonts w:ascii="Arial" w:eastAsia="Times New Roman" w:hAnsi="Arial" w:cs="Arial"/>
            <w:sz w:val="22"/>
            <w:szCs w:val="22"/>
          </w:rPr>
          <w:delText xml:space="preserve"> a couple of</w:delText>
        </w:r>
      </w:del>
      <w:r w:rsidR="006D271A" w:rsidRPr="00F85D90">
        <w:rPr>
          <w:rFonts w:ascii="Arial" w:eastAsia="Times New Roman" w:hAnsi="Arial" w:cs="Arial"/>
          <w:sz w:val="22"/>
          <w:szCs w:val="22"/>
        </w:rPr>
        <w:t xml:space="preserve"> years</w:t>
      </w:r>
      <w:commentRangeEnd w:id="112"/>
      <w:r w:rsidR="0046505B">
        <w:rPr>
          <w:rStyle w:val="CommentReference"/>
        </w:rPr>
        <w:commentReference w:id="112"/>
      </w:r>
      <w:r w:rsidR="006D271A" w:rsidRPr="00F85D90">
        <w:rPr>
          <w:rFonts w:ascii="Arial" w:eastAsia="Times New Roman" w:hAnsi="Arial" w:cs="Arial"/>
          <w:sz w:val="22"/>
          <w:szCs w:val="22"/>
        </w:rPr>
        <w:t xml:space="preserve">. </w:t>
      </w:r>
      <w:r w:rsidR="0072090D" w:rsidRPr="00F85D90">
        <w:rPr>
          <w:rFonts w:ascii="Arial" w:eastAsia="Times New Roman" w:hAnsi="Arial" w:cs="Arial"/>
          <w:sz w:val="22"/>
          <w:szCs w:val="22"/>
        </w:rPr>
        <w:t xml:space="preserve">In both </w:t>
      </w:r>
      <w:ins w:id="114" w:author="Holly Celina Mcqueary" w:date="2020-07-11T18:00:00Z">
        <w:r w:rsidR="0046505B">
          <w:rPr>
            <w:rFonts w:ascii="Arial" w:eastAsia="Times New Roman" w:hAnsi="Arial" w:cs="Arial"/>
            <w:sz w:val="22"/>
            <w:szCs w:val="22"/>
          </w:rPr>
          <w:t xml:space="preserve">sequencing runs, </w:t>
        </w:r>
      </w:ins>
      <w:del w:id="115" w:author="Holly Celina Mcqueary" w:date="2020-07-11T18:00:00Z">
        <w:r w:rsidR="0072090D" w:rsidRPr="00F85D90" w:rsidDel="0046505B">
          <w:rPr>
            <w:rFonts w:ascii="Arial" w:eastAsia="Times New Roman" w:hAnsi="Arial" w:cs="Arial"/>
            <w:sz w:val="22"/>
            <w:szCs w:val="22"/>
          </w:rPr>
          <w:delText xml:space="preserve">experiments </w:delText>
        </w:r>
      </w:del>
      <w:r w:rsidR="0072090D" w:rsidRPr="00F85D90">
        <w:rPr>
          <w:rFonts w:ascii="Arial" w:eastAsia="Times New Roman" w:hAnsi="Arial" w:cs="Arial"/>
          <w:sz w:val="22"/>
          <w:szCs w:val="22"/>
        </w:rPr>
        <w:t xml:space="preserve">we </w:t>
      </w:r>
      <w:del w:id="116" w:author="Holly Celina Mcqueary" w:date="2020-07-15T12:16:00Z">
        <w:r w:rsidR="0072090D" w:rsidRPr="00F85D90" w:rsidDel="00C81616">
          <w:rPr>
            <w:rFonts w:ascii="Arial" w:eastAsia="Times New Roman" w:hAnsi="Arial" w:cs="Arial"/>
            <w:sz w:val="22"/>
            <w:szCs w:val="22"/>
          </w:rPr>
          <w:delText xml:space="preserve">ran </w:delText>
        </w:r>
      </w:del>
      <w:ins w:id="117" w:author="Holly Celina Mcqueary" w:date="2020-07-15T12:16:00Z">
        <w:r w:rsidR="00C81616">
          <w:rPr>
            <w:rFonts w:ascii="Arial" w:eastAsia="Times New Roman" w:hAnsi="Arial" w:cs="Arial"/>
            <w:sz w:val="22"/>
            <w:szCs w:val="22"/>
          </w:rPr>
          <w:t>included</w:t>
        </w:r>
        <w:r w:rsidR="00C81616"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 xml:space="preserve">three replicates of </w:t>
      </w:r>
      <w:del w:id="118" w:author="Holly Celina Mcqueary" w:date="2020-07-15T12:16:00Z">
        <w:r w:rsidR="0072090D" w:rsidRPr="00F85D90" w:rsidDel="00C81616">
          <w:rPr>
            <w:rFonts w:ascii="Arial" w:eastAsia="Times New Roman" w:hAnsi="Arial" w:cs="Arial"/>
            <w:sz w:val="22"/>
            <w:szCs w:val="22"/>
          </w:rPr>
          <w:delText xml:space="preserve">the </w:delText>
        </w:r>
      </w:del>
      <w:ins w:id="119" w:author="Holly Celina Mcqueary" w:date="2020-07-15T12:16:00Z">
        <w:r w:rsidR="00C81616">
          <w:rPr>
            <w:rFonts w:ascii="Arial" w:eastAsia="Times New Roman" w:hAnsi="Arial" w:cs="Arial"/>
            <w:sz w:val="22"/>
            <w:szCs w:val="22"/>
          </w:rPr>
          <w:t>each</w:t>
        </w:r>
        <w:r w:rsidR="00C81616"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 xml:space="preserve">ancestor. For analysis, we kept these two </w:t>
      </w:r>
      <w:del w:id="120" w:author="Holly Celina Mcqueary" w:date="2020-07-11T18:00:00Z">
        <w:r w:rsidR="0072090D" w:rsidRPr="00F85D90" w:rsidDel="0046505B">
          <w:rPr>
            <w:rFonts w:ascii="Arial" w:eastAsia="Times New Roman" w:hAnsi="Arial" w:cs="Arial"/>
            <w:sz w:val="22"/>
            <w:szCs w:val="22"/>
          </w:rPr>
          <w:delText xml:space="preserve">experiments </w:delText>
        </w:r>
      </w:del>
      <w:ins w:id="121" w:author="Holly Celina Mcqueary" w:date="2020-07-11T18:00:00Z">
        <w:r w:rsidR="0046505B">
          <w:rPr>
            <w:rFonts w:ascii="Arial" w:eastAsia="Times New Roman" w:hAnsi="Arial" w:cs="Arial"/>
            <w:sz w:val="22"/>
            <w:szCs w:val="22"/>
          </w:rPr>
          <w:t>datasets</w:t>
        </w:r>
        <w:r w:rsidR="0046505B"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separate because we found that the ancestor was significantly different across the two</w:t>
      </w:r>
      <w:ins w:id="122" w:author="Holly Celina Mcqueary" w:date="2020-07-15T12:16:00Z">
        <w:r w:rsidR="00C81616">
          <w:rPr>
            <w:rFonts w:ascii="Arial" w:eastAsia="Times New Roman" w:hAnsi="Arial" w:cs="Arial"/>
            <w:sz w:val="22"/>
            <w:szCs w:val="22"/>
          </w:rPr>
          <w:t xml:space="preserve"> sequencing</w:t>
        </w:r>
      </w:ins>
      <w:del w:id="123" w:author="Holly Celina Mcqueary" w:date="2020-07-11T18:00:00Z">
        <w:r w:rsidR="0072090D" w:rsidRPr="00F85D90" w:rsidDel="0046505B">
          <w:rPr>
            <w:rFonts w:ascii="Arial" w:eastAsia="Times New Roman" w:hAnsi="Arial" w:cs="Arial"/>
            <w:sz w:val="22"/>
            <w:szCs w:val="22"/>
          </w:rPr>
          <w:delText xml:space="preserve"> </w:delText>
        </w:r>
      </w:del>
      <w:ins w:id="124" w:author="Holly Celina Mcqueary" w:date="2020-07-11T18:00:00Z">
        <w:r w:rsidR="0046505B">
          <w:rPr>
            <w:rFonts w:ascii="Arial" w:eastAsia="Times New Roman" w:hAnsi="Arial" w:cs="Arial"/>
            <w:sz w:val="22"/>
            <w:szCs w:val="22"/>
          </w:rPr>
          <w:t xml:space="preserve"> runs</w:t>
        </w:r>
      </w:ins>
      <w:del w:id="125" w:author="Holly Celina Mcqueary" w:date="2020-07-11T18:00:00Z">
        <w:r w:rsidR="0072090D" w:rsidRPr="00F85D90" w:rsidDel="0046505B">
          <w:rPr>
            <w:rFonts w:ascii="Arial" w:eastAsia="Times New Roman" w:hAnsi="Arial" w:cs="Arial"/>
            <w:sz w:val="22"/>
            <w:szCs w:val="22"/>
          </w:rPr>
          <w:delText>experiments</w:delText>
        </w:r>
      </w:del>
      <w:r w:rsidR="0072090D" w:rsidRPr="00F85D90">
        <w:rPr>
          <w:rFonts w:ascii="Arial" w:eastAsia="Times New Roman" w:hAnsi="Arial" w:cs="Arial"/>
          <w:sz w:val="22"/>
          <w:szCs w:val="22"/>
        </w:rPr>
        <w:t>.</w:t>
      </w:r>
      <w:ins w:id="126" w:author="Holly Celina Mcqueary" w:date="2020-07-11T18:00:00Z">
        <w:r w:rsidR="0046505B">
          <w:rPr>
            <w:rFonts w:ascii="Arial" w:eastAsia="Times New Roman" w:hAnsi="Arial" w:cs="Arial"/>
            <w:sz w:val="22"/>
            <w:szCs w:val="22"/>
          </w:rPr>
          <w:t xml:space="preserve"> Across both strains and sequencing runs,</w:t>
        </w:r>
      </w:ins>
      <w:del w:id="127" w:author="Holly Celina Mcqueary" w:date="2020-07-11T18:00:00Z">
        <w:r w:rsidR="006D1603" w:rsidRPr="00F85D90" w:rsidDel="0046505B">
          <w:rPr>
            <w:rFonts w:ascii="Arial" w:eastAsia="Times New Roman" w:hAnsi="Arial" w:cs="Arial"/>
            <w:sz w:val="22"/>
            <w:szCs w:val="22"/>
          </w:rPr>
          <w:delText xml:space="preserve"> Overall,</w:delText>
        </w:r>
      </w:del>
      <w:r w:rsidR="006D1603" w:rsidRPr="00F85D90">
        <w:rPr>
          <w:rFonts w:ascii="Arial" w:eastAsia="Times New Roman" w:hAnsi="Arial" w:cs="Arial"/>
          <w:sz w:val="22"/>
          <w:szCs w:val="22"/>
        </w:rPr>
        <w:t xml:space="preserve"> we obtained RNA</w:t>
      </w:r>
      <w:ins w:id="128" w:author="Holly Celina Mcqueary" w:date="2020-07-15T12:16:00Z">
        <w:r w:rsidR="00C81616">
          <w:rPr>
            <w:rFonts w:ascii="Arial" w:eastAsia="Times New Roman" w:hAnsi="Arial" w:cs="Arial"/>
            <w:sz w:val="22"/>
            <w:szCs w:val="22"/>
          </w:rPr>
          <w:t xml:space="preserve"> </w:t>
        </w:r>
      </w:ins>
      <w:r w:rsidR="006D1603" w:rsidRPr="00F85D90">
        <w:rPr>
          <w:rFonts w:ascii="Arial" w:eastAsia="Times New Roman" w:hAnsi="Arial" w:cs="Arial"/>
          <w:sz w:val="22"/>
          <w:szCs w:val="22"/>
        </w:rPr>
        <w:t>seq</w:t>
      </w:r>
      <w:ins w:id="129" w:author="Holly Celina Mcqueary" w:date="2020-07-15T12:16:00Z">
        <w:r w:rsidR="00C81616">
          <w:rPr>
            <w:rFonts w:ascii="Arial" w:eastAsia="Times New Roman" w:hAnsi="Arial" w:cs="Arial"/>
            <w:sz w:val="22"/>
            <w:szCs w:val="22"/>
          </w:rPr>
          <w:t>uencing</w:t>
        </w:r>
      </w:ins>
      <w:r w:rsidR="006D1603" w:rsidRPr="00F85D90">
        <w:rPr>
          <w:rFonts w:ascii="Arial" w:eastAsia="Times New Roman" w:hAnsi="Arial" w:cs="Arial"/>
          <w:sz w:val="22"/>
          <w:szCs w:val="22"/>
        </w:rPr>
        <w:t xml:space="preserve"> data for </w:t>
      </w:r>
      <w:r w:rsidR="005969FF" w:rsidRPr="00F85D90">
        <w:rPr>
          <w:rFonts w:ascii="Arial" w:eastAsia="Times New Roman" w:hAnsi="Arial" w:cs="Arial"/>
          <w:sz w:val="22"/>
          <w:szCs w:val="22"/>
        </w:rPr>
        <w:t>38 strains representing two ancestors, 20 euploid lines and 16 aneuploid lines.</w:t>
      </w:r>
    </w:p>
    <w:p w14:paraId="42D924D8" w14:textId="1E3D4155" w:rsidR="005A0A0B" w:rsidRPr="00F85D90" w:rsidRDefault="005969FF"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For each strain, we plated cells </w:t>
      </w:r>
      <w:ins w:id="130" w:author="Holly Celina Mcqueary" w:date="2020-07-15T13:29:00Z">
        <w:r w:rsidR="00680CF3">
          <w:rPr>
            <w:rFonts w:ascii="Arial" w:eastAsia="Times New Roman" w:hAnsi="Arial" w:cs="Arial"/>
            <w:color w:val="000000"/>
            <w:sz w:val="22"/>
            <w:szCs w:val="22"/>
          </w:rPr>
          <w:t>that had been stored at -80</w:t>
        </w:r>
      </w:ins>
      <w:ins w:id="131" w:author="Holly Celina Mcqueary" w:date="2020-07-15T13:30:00Z">
        <w:r w:rsidR="00680CF3">
          <w:rPr>
            <w:rFonts w:ascii="Arial" w:eastAsia="Times New Roman" w:hAnsi="Arial" w:cs="Arial"/>
            <w:color w:val="000000"/>
            <w:sz w:val="22"/>
            <w:szCs w:val="22"/>
          </w:rPr>
          <w:sym w:font="Symbol" w:char="F0B0"/>
        </w:r>
        <w:r w:rsidR="00680CF3">
          <w:rPr>
            <w:rFonts w:ascii="Arial" w:eastAsia="Times New Roman" w:hAnsi="Arial" w:cs="Arial"/>
            <w:color w:val="000000"/>
            <w:sz w:val="22"/>
            <w:szCs w:val="22"/>
          </w:rPr>
          <w:t>C</w:t>
        </w:r>
      </w:ins>
      <w:del w:id="132" w:author="Holly Celina Mcqueary" w:date="2020-07-15T13:29:00Z">
        <w:r w:rsidRPr="00F85D90" w:rsidDel="00680CF3">
          <w:rPr>
            <w:rFonts w:ascii="Arial" w:eastAsia="Times New Roman" w:hAnsi="Arial" w:cs="Arial"/>
            <w:color w:val="000000"/>
            <w:sz w:val="22"/>
            <w:szCs w:val="22"/>
          </w:rPr>
          <w:delText>from the freezer</w:delText>
        </w:r>
      </w:del>
      <w:r w:rsidRPr="00F85D90">
        <w:rPr>
          <w:rFonts w:ascii="Arial" w:eastAsia="Times New Roman" w:hAnsi="Arial" w:cs="Arial"/>
          <w:color w:val="000000"/>
          <w:sz w:val="22"/>
          <w:szCs w:val="22"/>
        </w:rPr>
        <w:t xml:space="preserve">, and allowed growth for two days at 30ºC on </w:t>
      </w:r>
      <w:r w:rsidR="00D543AC" w:rsidRPr="00F85D90">
        <w:rPr>
          <w:rFonts w:ascii="Arial" w:eastAsia="Times New Roman" w:hAnsi="Arial" w:cs="Arial"/>
          <w:color w:val="000000"/>
          <w:sz w:val="22"/>
          <w:szCs w:val="22"/>
        </w:rPr>
        <w:t xml:space="preserve">YPD </w:t>
      </w:r>
      <w:r w:rsidRPr="00F85D90">
        <w:rPr>
          <w:rFonts w:ascii="Arial" w:eastAsia="Times New Roman" w:hAnsi="Arial" w:cs="Arial"/>
          <w:color w:val="000000"/>
          <w:sz w:val="22"/>
          <w:szCs w:val="22"/>
        </w:rPr>
        <w:t xml:space="preserve">plates </w:t>
      </w:r>
      <w:r w:rsidR="00D543AC"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1% </w:t>
      </w:r>
      <w:r w:rsidR="00D543AC" w:rsidRPr="00F85D90">
        <w:rPr>
          <w:rFonts w:ascii="Arial" w:eastAsia="Times New Roman" w:hAnsi="Arial" w:cs="Arial"/>
          <w:color w:val="000000"/>
          <w:sz w:val="22"/>
          <w:szCs w:val="22"/>
        </w:rPr>
        <w:t>yeast extract</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2%</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peptone</w:t>
      </w:r>
      <w:r w:rsidRPr="00F85D90">
        <w:rPr>
          <w:rFonts w:ascii="Arial" w:eastAsia="Times New Roman" w:hAnsi="Arial" w:cs="Arial"/>
          <w:color w:val="000000"/>
          <w:sz w:val="22"/>
          <w:szCs w:val="22"/>
        </w:rPr>
        <w:t>,</w:t>
      </w:r>
      <w:r w:rsidR="00D543AC" w:rsidRPr="00F85D90">
        <w:rPr>
          <w:rFonts w:ascii="Arial" w:eastAsia="Times New Roman" w:hAnsi="Arial" w:cs="Arial"/>
          <w:color w:val="000000"/>
          <w:sz w:val="22"/>
          <w:szCs w:val="22"/>
        </w:rPr>
        <w:t xml:space="preserve"> 2% glucose</w:t>
      </w:r>
      <w:r w:rsidRPr="00F85D90">
        <w:rPr>
          <w:rFonts w:ascii="Arial" w:eastAsia="Times New Roman" w:hAnsi="Arial" w:cs="Arial"/>
          <w:color w:val="000000"/>
          <w:sz w:val="22"/>
          <w:szCs w:val="22"/>
        </w:rPr>
        <w:t>, 2% agarose</w:t>
      </w:r>
      <w:r w:rsidR="00D543AC"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 xml:space="preserve">and then initiated 3ml liquid YPD cultures (no </w:t>
      </w:r>
      <w:r w:rsidR="00A92ABA" w:rsidRPr="00F85D90">
        <w:rPr>
          <w:rFonts w:ascii="Arial" w:eastAsia="Times New Roman" w:hAnsi="Arial" w:cs="Arial"/>
          <w:color w:val="000000"/>
          <w:sz w:val="22"/>
          <w:szCs w:val="22"/>
        </w:rPr>
        <w:t>agarose</w:t>
      </w:r>
      <w:r w:rsidRPr="00F85D90">
        <w:rPr>
          <w:rFonts w:ascii="Arial" w:eastAsia="Times New Roman" w:hAnsi="Arial" w:cs="Arial"/>
          <w:color w:val="000000"/>
          <w:sz w:val="22"/>
          <w:szCs w:val="22"/>
        </w:rPr>
        <w:t>) from three separate colonies (</w:t>
      </w:r>
      <w:ins w:id="133" w:author="Holly Celina Mcqueary" w:date="2020-07-16T13:33:00Z">
        <w:r w:rsidR="00082F33">
          <w:rPr>
            <w:rFonts w:ascii="Arial" w:eastAsia="Times New Roman" w:hAnsi="Arial" w:cs="Arial"/>
            <w:color w:val="000000"/>
            <w:sz w:val="22"/>
            <w:szCs w:val="22"/>
          </w:rPr>
          <w:t xml:space="preserve">biological </w:t>
        </w:r>
      </w:ins>
      <w:r w:rsidRPr="00F85D90">
        <w:rPr>
          <w:rFonts w:ascii="Arial" w:eastAsia="Times New Roman" w:hAnsi="Arial" w:cs="Arial"/>
          <w:color w:val="000000"/>
          <w:sz w:val="22"/>
          <w:szCs w:val="22"/>
        </w:rPr>
        <w:t xml:space="preserve">replicates) of each line. Liquid cultures were </w:t>
      </w:r>
      <w:r w:rsidR="00D543AC" w:rsidRPr="00F85D90">
        <w:rPr>
          <w:rFonts w:ascii="Arial" w:eastAsia="Times New Roman" w:hAnsi="Arial" w:cs="Arial"/>
          <w:color w:val="000000"/>
          <w:sz w:val="22"/>
          <w:szCs w:val="22"/>
        </w:rPr>
        <w:t>incubated on a rotator at 30</w:t>
      </w:r>
      <w:del w:id="134" w:author="Holly Celina Mcqueary" w:date="2020-07-16T13:33:00Z">
        <w:r w:rsidR="003A2107" w:rsidRPr="00F85D90" w:rsidDel="00082F33">
          <w:rPr>
            <w:rFonts w:ascii="Arial" w:eastAsia="Times New Roman" w:hAnsi="Arial" w:cs="Arial"/>
            <w:color w:val="000000"/>
            <w:sz w:val="22"/>
            <w:szCs w:val="22"/>
          </w:rPr>
          <w:delText xml:space="preserve"> </w:delText>
        </w:r>
      </w:del>
      <w:r w:rsidR="00D543AC" w:rsidRPr="00F85D90">
        <w:rPr>
          <w:rFonts w:ascii="Arial" w:eastAsia="Times New Roman" w:hAnsi="Arial" w:cs="Arial"/>
          <w:color w:val="000000"/>
          <w:sz w:val="22"/>
          <w:szCs w:val="22"/>
        </w:rPr>
        <w:sym w:font="Symbol" w:char="F0B0"/>
      </w:r>
      <w:r w:rsidR="00D543AC" w:rsidRPr="00F85D90">
        <w:rPr>
          <w:rFonts w:ascii="Arial" w:eastAsia="Times New Roman" w:hAnsi="Arial" w:cs="Arial"/>
          <w:color w:val="000000"/>
          <w:sz w:val="22"/>
          <w:szCs w:val="22"/>
        </w:rPr>
        <w:t>C for 24 hours</w:t>
      </w:r>
      <w:ins w:id="135" w:author="Holly Celina Mcqueary" w:date="2020-07-15T14:52:00Z">
        <w:r w:rsidR="00370E8D">
          <w:rPr>
            <w:rFonts w:ascii="Arial" w:eastAsia="Times New Roman" w:hAnsi="Arial" w:cs="Arial"/>
            <w:color w:val="000000"/>
            <w:sz w:val="22"/>
            <w:szCs w:val="22"/>
          </w:rPr>
          <w:t>, before being diluted into 50ml YPD and allowed to grow on a shaker at 30</w:t>
        </w:r>
        <w:r w:rsidR="00370E8D">
          <w:rPr>
            <w:rFonts w:ascii="Arial" w:eastAsia="Times New Roman" w:hAnsi="Arial" w:cs="Arial"/>
            <w:color w:val="000000"/>
            <w:sz w:val="22"/>
            <w:szCs w:val="22"/>
          </w:rPr>
          <w:sym w:font="Symbol" w:char="F0B0"/>
        </w:r>
        <w:r w:rsidR="00370E8D">
          <w:rPr>
            <w:rFonts w:ascii="Arial" w:eastAsia="Times New Roman" w:hAnsi="Arial" w:cs="Arial"/>
            <w:color w:val="000000"/>
            <w:sz w:val="22"/>
            <w:szCs w:val="22"/>
          </w:rPr>
          <w:t>C for 6 hours. Optical density (OD) measurem</w:t>
        </w:r>
      </w:ins>
      <w:ins w:id="136" w:author="Holly Celina Mcqueary" w:date="2020-07-15T14:53:00Z">
        <w:r w:rsidR="00370E8D">
          <w:rPr>
            <w:rFonts w:ascii="Arial" w:eastAsia="Times New Roman" w:hAnsi="Arial" w:cs="Arial"/>
            <w:color w:val="000000"/>
            <w:sz w:val="22"/>
            <w:szCs w:val="22"/>
          </w:rPr>
          <w:t xml:space="preserve">ents were taken to ensure all cultures were in the same growth phase. </w:t>
        </w:r>
      </w:ins>
      <w:ins w:id="137" w:author="Holly Celina Mcqueary" w:date="2020-07-15T14:52:00Z">
        <w:r w:rsidR="00370E8D">
          <w:rPr>
            <w:rFonts w:ascii="Arial" w:eastAsia="Times New Roman" w:hAnsi="Arial" w:cs="Arial"/>
            <w:color w:val="000000"/>
            <w:sz w:val="22"/>
            <w:szCs w:val="22"/>
          </w:rPr>
          <w:t xml:space="preserve">Cells were then pelleted, and </w:t>
        </w:r>
      </w:ins>
      <w:del w:id="138" w:author="Holly Celina Mcqueary" w:date="2020-07-15T14:52:00Z">
        <w:r w:rsidR="00D543AC" w:rsidRPr="00F85D90" w:rsidDel="00370E8D">
          <w:rPr>
            <w:rFonts w:ascii="Arial" w:eastAsia="Times New Roman" w:hAnsi="Arial" w:cs="Arial"/>
            <w:color w:val="000000"/>
            <w:sz w:val="22"/>
            <w:szCs w:val="22"/>
          </w:rPr>
          <w:delText xml:space="preserve">. </w:delText>
        </w:r>
      </w:del>
      <w:commentRangeStart w:id="139"/>
      <w:r w:rsidR="00D543AC" w:rsidRPr="00F85D90">
        <w:rPr>
          <w:rFonts w:ascii="Arial" w:eastAsia="Times New Roman" w:hAnsi="Arial" w:cs="Arial"/>
          <w:color w:val="000000"/>
          <w:sz w:val="22"/>
          <w:szCs w:val="22"/>
        </w:rPr>
        <w:t>RNA</w:t>
      </w:r>
      <w:commentRangeEnd w:id="139"/>
      <w:r w:rsidR="00704060">
        <w:rPr>
          <w:rStyle w:val="CommentReference"/>
        </w:rPr>
        <w:commentReference w:id="139"/>
      </w:r>
      <w:r w:rsidR="00D543AC" w:rsidRPr="00F85D90">
        <w:rPr>
          <w:rFonts w:ascii="Arial" w:eastAsia="Times New Roman" w:hAnsi="Arial" w:cs="Arial"/>
          <w:color w:val="000000"/>
          <w:sz w:val="22"/>
          <w:szCs w:val="22"/>
        </w:rPr>
        <w:t xml:space="preserve"> was extracted </w:t>
      </w:r>
      <w:r w:rsidRPr="00F85D90">
        <w:rPr>
          <w:rFonts w:ascii="Arial" w:eastAsia="Times New Roman" w:hAnsi="Arial" w:cs="Arial"/>
          <w:color w:val="000000"/>
          <w:sz w:val="22"/>
          <w:szCs w:val="22"/>
        </w:rPr>
        <w:t xml:space="preserve">from each replicate </w:t>
      </w:r>
      <w:r w:rsidR="00D543AC" w:rsidRPr="00F85D90">
        <w:rPr>
          <w:rFonts w:ascii="Arial" w:eastAsia="Times New Roman" w:hAnsi="Arial" w:cs="Arial"/>
          <w:color w:val="000000"/>
          <w:sz w:val="22"/>
          <w:szCs w:val="22"/>
        </w:rPr>
        <w:t xml:space="preserve">using the MasterPure Yeast RNA Purification Kit (Epicentre). Integrity, concentration, and quality of RNA samples were assessed using </w:t>
      </w:r>
      <w:r w:rsidRPr="00F85D90">
        <w:rPr>
          <w:rFonts w:ascii="Arial" w:eastAsia="Times New Roman" w:hAnsi="Arial" w:cs="Arial"/>
          <w:color w:val="000000"/>
          <w:sz w:val="22"/>
          <w:szCs w:val="22"/>
        </w:rPr>
        <w:t>a</w:t>
      </w:r>
      <w:r w:rsidR="00D543AC" w:rsidRPr="00F85D90">
        <w:rPr>
          <w:rFonts w:ascii="Arial" w:eastAsia="Times New Roman" w:hAnsi="Arial" w:cs="Arial"/>
          <w:color w:val="000000"/>
          <w:sz w:val="22"/>
          <w:szCs w:val="22"/>
        </w:rPr>
        <w:t xml:space="preserve"> Qubit</w:t>
      </w:r>
      <w:r w:rsidRPr="00F85D90">
        <w:rPr>
          <w:rFonts w:ascii="Arial" w:eastAsia="Times New Roman" w:hAnsi="Arial" w:cs="Arial"/>
          <w:color w:val="000000"/>
          <w:sz w:val="22"/>
          <w:szCs w:val="22"/>
        </w:rPr>
        <w:t xml:space="preserve"> (Thermo Fisher Scientific)</w:t>
      </w:r>
      <w:r w:rsidR="00D543AC" w:rsidRPr="00F85D90">
        <w:rPr>
          <w:rFonts w:ascii="Arial" w:eastAsia="Times New Roman" w:hAnsi="Arial" w:cs="Arial"/>
          <w:color w:val="000000"/>
          <w:sz w:val="22"/>
          <w:szCs w:val="22"/>
        </w:rPr>
        <w:t>. Libraries were prepared using the Illumina Stranded RNAseq Kit</w:t>
      </w:r>
      <w:r w:rsidR="003A2107" w:rsidRPr="00F85D90">
        <w:rPr>
          <w:rFonts w:ascii="Arial" w:eastAsia="Times New Roman" w:hAnsi="Arial" w:cs="Arial"/>
          <w:color w:val="000000"/>
          <w:sz w:val="22"/>
          <w:szCs w:val="22"/>
        </w:rPr>
        <w:t xml:space="preserve"> and</w:t>
      </w:r>
      <w:r w:rsidR="00E4354D"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 xml:space="preserve">were sequenced at the Georgia Genomics Facility on the Illumina NextSeq (75 cycles) </w:t>
      </w:r>
      <w:ins w:id="140" w:author="Holly Celina Mcqueary" w:date="2020-07-15T13:30:00Z">
        <w:r w:rsidR="00680CF3">
          <w:rPr>
            <w:rFonts w:ascii="Arial" w:eastAsia="Times New Roman" w:hAnsi="Arial" w:cs="Arial"/>
            <w:color w:val="000000"/>
            <w:sz w:val="22"/>
            <w:szCs w:val="22"/>
          </w:rPr>
          <w:t xml:space="preserve">single-end </w:t>
        </w:r>
      </w:ins>
      <w:del w:id="141" w:author="Holly Celina Mcqueary" w:date="2020-07-15T13:30:00Z">
        <w:r w:rsidR="00D543AC" w:rsidRPr="00F85D90" w:rsidDel="00680CF3">
          <w:rPr>
            <w:rFonts w:ascii="Arial" w:eastAsia="Times New Roman" w:hAnsi="Arial" w:cs="Arial"/>
            <w:color w:val="000000"/>
            <w:sz w:val="22"/>
            <w:szCs w:val="22"/>
          </w:rPr>
          <w:delText>SE</w:delText>
        </w:r>
      </w:del>
      <w:r w:rsidR="00D543AC" w:rsidRPr="00F85D90">
        <w:rPr>
          <w:rFonts w:ascii="Arial" w:eastAsia="Times New Roman" w:hAnsi="Arial" w:cs="Arial"/>
          <w:color w:val="000000"/>
          <w:sz w:val="22"/>
          <w:szCs w:val="22"/>
        </w:rPr>
        <w:t>75</w:t>
      </w:r>
      <w:ins w:id="142" w:author="Holly Celina Mcqueary" w:date="2020-07-15T13:30:00Z">
        <w:r w:rsidR="00680CF3">
          <w:rPr>
            <w:rFonts w:ascii="Arial" w:eastAsia="Times New Roman" w:hAnsi="Arial" w:cs="Arial"/>
            <w:color w:val="000000"/>
            <w:sz w:val="22"/>
            <w:szCs w:val="22"/>
          </w:rPr>
          <w:t>bp reads</w:t>
        </w:r>
      </w:ins>
      <w:r w:rsidR="00D543AC" w:rsidRPr="00F85D90">
        <w:rPr>
          <w:rFonts w:ascii="Arial" w:eastAsia="Times New Roman" w:hAnsi="Arial" w:cs="Arial"/>
          <w:color w:val="000000"/>
          <w:sz w:val="22"/>
          <w:szCs w:val="22"/>
        </w:rPr>
        <w:t xml:space="preserve"> High Output flow cell. Samples were </w:t>
      </w:r>
      <w:commentRangeStart w:id="143"/>
      <w:r w:rsidR="00D543AC" w:rsidRPr="00F85D90">
        <w:rPr>
          <w:rFonts w:ascii="Arial" w:eastAsia="Times New Roman" w:hAnsi="Arial" w:cs="Arial"/>
          <w:color w:val="000000"/>
          <w:sz w:val="22"/>
          <w:szCs w:val="22"/>
        </w:rPr>
        <w:t xml:space="preserve">multiplexed and split across two </w:t>
      </w:r>
      <w:commentRangeStart w:id="144"/>
      <w:del w:id="145" w:author="Holly Celina Mcqueary" w:date="2020-07-15T13:30:00Z">
        <w:r w:rsidR="00D543AC" w:rsidRPr="00F85D90" w:rsidDel="00680CF3">
          <w:rPr>
            <w:rFonts w:ascii="Arial" w:eastAsia="Times New Roman" w:hAnsi="Arial" w:cs="Arial"/>
            <w:color w:val="000000"/>
            <w:sz w:val="22"/>
            <w:szCs w:val="22"/>
          </w:rPr>
          <w:delText>runs</w:delText>
        </w:r>
        <w:commentRangeEnd w:id="144"/>
        <w:r w:rsidR="00704060" w:rsidDel="00680CF3">
          <w:rPr>
            <w:rStyle w:val="CommentReference"/>
          </w:rPr>
          <w:commentReference w:id="144"/>
        </w:r>
      </w:del>
      <w:ins w:id="146" w:author="Holly Celina Mcqueary" w:date="2020-07-15T13:30:00Z">
        <w:r w:rsidR="00680CF3">
          <w:rPr>
            <w:rFonts w:ascii="Arial" w:eastAsia="Times New Roman" w:hAnsi="Arial" w:cs="Arial"/>
            <w:color w:val="000000"/>
            <w:sz w:val="22"/>
            <w:szCs w:val="22"/>
          </w:rPr>
          <w:t>sequencing lanes</w:t>
        </w:r>
      </w:ins>
      <w:r w:rsidR="00D543AC" w:rsidRPr="00F85D90">
        <w:rPr>
          <w:rFonts w:ascii="Arial" w:eastAsia="Times New Roman" w:hAnsi="Arial" w:cs="Arial"/>
          <w:color w:val="000000"/>
          <w:sz w:val="22"/>
          <w:szCs w:val="22"/>
        </w:rPr>
        <w:t>.</w:t>
      </w:r>
      <w:commentRangeEnd w:id="143"/>
      <w:r w:rsidR="00B975AF">
        <w:rPr>
          <w:rStyle w:val="CommentReference"/>
        </w:rPr>
        <w:commentReference w:id="143"/>
      </w:r>
    </w:p>
    <w:p w14:paraId="6742E77B" w14:textId="4DCEBAF1"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color w:val="000000"/>
          <w:sz w:val="22"/>
          <w:szCs w:val="22"/>
        </w:rPr>
        <w:tab/>
        <w:t xml:space="preserve">Raw </w:t>
      </w:r>
      <w:r w:rsidR="005A0A0B" w:rsidRPr="00F85D90">
        <w:rPr>
          <w:rFonts w:ascii="Arial" w:eastAsia="Times New Roman" w:hAnsi="Arial" w:cs="Arial"/>
          <w:color w:val="000000"/>
          <w:sz w:val="22"/>
          <w:szCs w:val="22"/>
        </w:rPr>
        <w:t>reads were processed by</w:t>
      </w:r>
      <w:r w:rsidRPr="00F85D90">
        <w:rPr>
          <w:rFonts w:ascii="Arial" w:eastAsia="Times New Roman" w:hAnsi="Arial" w:cs="Arial"/>
          <w:color w:val="000000"/>
          <w:sz w:val="22"/>
          <w:szCs w:val="22"/>
        </w:rPr>
        <w:t xml:space="preserve"> the Georgia Genomics Facility</w:t>
      </w:r>
      <w:r w:rsidR="005A0A0B" w:rsidRPr="00F85D90">
        <w:rPr>
          <w:rFonts w:ascii="Arial" w:eastAsia="Times New Roman" w:hAnsi="Arial" w:cs="Arial"/>
          <w:color w:val="000000"/>
          <w:sz w:val="22"/>
          <w:szCs w:val="22"/>
        </w:rPr>
        <w:t xml:space="preserve"> to remove sequencing</w:t>
      </w:r>
      <w:r w:rsidRPr="00F85D90">
        <w:rPr>
          <w:rFonts w:ascii="Arial" w:eastAsia="Times New Roman" w:hAnsi="Arial" w:cs="Arial"/>
          <w:color w:val="000000"/>
          <w:sz w:val="22"/>
          <w:szCs w:val="22"/>
        </w:rPr>
        <w:t xml:space="preserve"> adapters</w:t>
      </w:r>
      <w:ins w:id="147" w:author="Holly Celina Mcqueary" w:date="2020-07-15T13:30:00Z">
        <w:r w:rsidR="00680CF3">
          <w:rPr>
            <w:rFonts w:ascii="Arial" w:eastAsia="Times New Roman" w:hAnsi="Arial" w:cs="Arial"/>
            <w:color w:val="000000"/>
            <w:sz w:val="22"/>
            <w:szCs w:val="22"/>
          </w:rPr>
          <w:t xml:space="preserve"> and demultiplex samples</w:t>
        </w:r>
      </w:ins>
      <w:r w:rsidRPr="00F85D90">
        <w:rPr>
          <w:rFonts w:ascii="Arial" w:eastAsia="Times New Roman" w:hAnsi="Arial" w:cs="Arial"/>
          <w:color w:val="000000"/>
          <w:sz w:val="22"/>
          <w:szCs w:val="22"/>
        </w:rPr>
        <w:t>.</w:t>
      </w:r>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Q</w:t>
      </w:r>
      <w:r w:rsidRPr="00F85D90">
        <w:rPr>
          <w:rFonts w:ascii="Arial" w:eastAsia="Times New Roman" w:hAnsi="Arial" w:cs="Arial"/>
          <w:color w:val="000000"/>
          <w:sz w:val="22"/>
          <w:szCs w:val="22"/>
        </w:rPr>
        <w:t xml:space="preserve">uality control </w:t>
      </w:r>
      <w:r w:rsidR="003A2107" w:rsidRPr="00F85D90">
        <w:rPr>
          <w:rFonts w:ascii="Arial" w:eastAsia="Times New Roman" w:hAnsi="Arial" w:cs="Arial"/>
          <w:color w:val="000000"/>
          <w:sz w:val="22"/>
          <w:szCs w:val="22"/>
        </w:rPr>
        <w:t xml:space="preserve">was performed </w:t>
      </w:r>
      <w:r w:rsidRPr="00F85D90">
        <w:rPr>
          <w:rFonts w:ascii="Arial" w:eastAsia="Times New Roman" w:hAnsi="Arial" w:cs="Arial"/>
          <w:color w:val="000000"/>
          <w:sz w:val="22"/>
          <w:szCs w:val="22"/>
        </w:rPr>
        <w:t xml:space="preserve">using FastQC version 1.8.0_20 </w:t>
      </w:r>
      <w:r w:rsidR="005A0A0B" w:rsidRPr="00F85D90">
        <w:rPr>
          <w:rFonts w:ascii="Arial" w:eastAsia="Times New Roman" w:hAnsi="Arial" w:cs="Arial"/>
          <w:color w:val="000000"/>
          <w:sz w:val="22"/>
          <w:szCs w:val="22"/>
        </w:rPr>
        <w:t>with</w:t>
      </w:r>
      <w:r w:rsidRPr="00F85D90">
        <w:rPr>
          <w:rFonts w:ascii="Arial" w:eastAsia="Times New Roman" w:hAnsi="Arial" w:cs="Arial"/>
          <w:color w:val="000000"/>
          <w:sz w:val="22"/>
          <w:szCs w:val="22"/>
        </w:rPr>
        <w:t xml:space="preserve"> default parameters (available at </w:t>
      </w:r>
      <w:r w:rsidRPr="00F85D90">
        <w:rPr>
          <w:rFonts w:ascii="Arial" w:eastAsia="Times New Roman" w:hAnsi="Arial" w:cs="Arial"/>
          <w:sz w:val="22"/>
          <w:szCs w:val="22"/>
        </w:rPr>
        <w:t>www.bioinformatics.babraham.ac.uk/projects/fastqc/</w:t>
      </w:r>
      <w:r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Low-quality</w:t>
      </w:r>
      <w:r w:rsidRPr="00F85D90">
        <w:rPr>
          <w:rFonts w:ascii="Arial" w:eastAsia="Times New Roman" w:hAnsi="Arial" w:cs="Arial"/>
          <w:color w:val="000000"/>
          <w:sz w:val="22"/>
          <w:szCs w:val="22"/>
        </w:rPr>
        <w:t xml:space="preserve"> bases </w:t>
      </w:r>
      <w:r w:rsidR="003A2107" w:rsidRPr="00F85D90">
        <w:rPr>
          <w:rFonts w:ascii="Arial" w:eastAsia="Times New Roman" w:hAnsi="Arial" w:cs="Arial"/>
          <w:color w:val="000000"/>
          <w:sz w:val="22"/>
          <w:szCs w:val="22"/>
        </w:rPr>
        <w:t xml:space="preserve">were trimme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Trimgalore</w:t>
      </w:r>
      <w:proofErr w:type="spellEnd"/>
      <w:r w:rsidRPr="00F85D90">
        <w:rPr>
          <w:rFonts w:ascii="Arial" w:eastAsia="Times New Roman" w:hAnsi="Arial" w:cs="Arial"/>
          <w:color w:val="000000"/>
          <w:sz w:val="22"/>
          <w:szCs w:val="22"/>
        </w:rPr>
        <w:t xml:space="preserve"> v</w:t>
      </w:r>
      <w:r w:rsidR="005A0A0B" w:rsidRPr="00F85D90">
        <w:rPr>
          <w:rFonts w:ascii="Arial" w:eastAsia="Times New Roman" w:hAnsi="Arial" w:cs="Arial"/>
          <w:color w:val="000000"/>
          <w:sz w:val="22"/>
          <w:szCs w:val="22"/>
        </w:rPr>
        <w:t>ersion</w:t>
      </w:r>
      <w:r w:rsidRPr="00F85D90">
        <w:rPr>
          <w:rFonts w:ascii="Arial" w:eastAsia="Times New Roman" w:hAnsi="Arial" w:cs="Arial"/>
          <w:color w:val="000000"/>
          <w:sz w:val="22"/>
          <w:szCs w:val="22"/>
        </w:rPr>
        <w:t xml:space="preserve"> 0.4.4 using -</w:t>
      </w:r>
      <w:proofErr w:type="spellStart"/>
      <w:r w:rsidRPr="00F85D90">
        <w:rPr>
          <w:rFonts w:ascii="Arial" w:eastAsia="Times New Roman" w:hAnsi="Arial" w:cs="Arial"/>
          <w:color w:val="000000"/>
          <w:sz w:val="22"/>
          <w:szCs w:val="22"/>
        </w:rPr>
        <w:t>phred</w:t>
      </w:r>
      <w:proofErr w:type="spellEnd"/>
      <w:r w:rsidRPr="00F85D90">
        <w:rPr>
          <w:rFonts w:ascii="Arial" w:eastAsia="Times New Roman" w:hAnsi="Arial" w:cs="Arial"/>
          <w:color w:val="000000"/>
          <w:sz w:val="22"/>
          <w:szCs w:val="22"/>
        </w:rPr>
        <w:t xml:space="preserve"> 33, -q 20 (available at www.bioinformatics.babraham.ac.uk/projects/trim_galore/). RNA samples </w:t>
      </w:r>
      <w:r w:rsidR="003A2107" w:rsidRPr="00F85D90">
        <w:rPr>
          <w:rFonts w:ascii="Arial" w:eastAsia="Times New Roman" w:hAnsi="Arial" w:cs="Arial"/>
          <w:color w:val="000000"/>
          <w:sz w:val="22"/>
          <w:szCs w:val="22"/>
        </w:rPr>
        <w:t xml:space="preserve">were aligned </w:t>
      </w:r>
      <w:r w:rsidRPr="00F85D90">
        <w:rPr>
          <w:rFonts w:ascii="Arial" w:eastAsia="Times New Roman" w:hAnsi="Arial" w:cs="Arial"/>
          <w:color w:val="000000"/>
          <w:sz w:val="22"/>
          <w:szCs w:val="22"/>
        </w:rPr>
        <w:t xml:space="preserve">to the </w:t>
      </w:r>
      <w:ins w:id="148" w:author="Holly Celina Mcqueary" w:date="2020-07-15T13:31:00Z">
        <w:r w:rsidR="00680CF3" w:rsidRPr="00680CF3">
          <w:rPr>
            <w:rFonts w:ascii="Arial" w:eastAsia="Times New Roman" w:hAnsi="Arial" w:cs="Arial"/>
            <w:i/>
            <w:iCs/>
            <w:color w:val="000000"/>
            <w:sz w:val="22"/>
            <w:szCs w:val="22"/>
            <w:rPrChange w:id="149" w:author="Holly Celina Mcqueary" w:date="2020-07-15T13:31:00Z">
              <w:rPr>
                <w:rFonts w:ascii="Arial" w:eastAsia="Times New Roman" w:hAnsi="Arial" w:cs="Arial"/>
                <w:color w:val="000000"/>
                <w:sz w:val="22"/>
                <w:szCs w:val="22"/>
              </w:rPr>
            </w:rPrChange>
          </w:rPr>
          <w:t>Saccharomyces cerevisiae</w:t>
        </w:r>
        <w:r w:rsidR="00680CF3">
          <w:rPr>
            <w:rFonts w:ascii="Arial" w:eastAsia="Times New Roman" w:hAnsi="Arial" w:cs="Arial"/>
            <w:color w:val="000000"/>
            <w:sz w:val="22"/>
            <w:szCs w:val="22"/>
          </w:rPr>
          <w:t xml:space="preserve"> </w:t>
        </w:r>
      </w:ins>
      <w:r w:rsidRPr="00F85D90">
        <w:rPr>
          <w:rFonts w:ascii="Arial" w:eastAsia="Times New Roman" w:hAnsi="Arial" w:cs="Arial"/>
          <w:color w:val="000000"/>
          <w:sz w:val="22"/>
          <w:szCs w:val="22"/>
        </w:rPr>
        <w:t>reference genome</w:t>
      </w:r>
      <w:ins w:id="150" w:author="Holly Celina Mcqueary" w:date="2020-07-15T14:53:00Z">
        <w:r w:rsidR="00370E8D">
          <w:rPr>
            <w:rFonts w:ascii="Arial" w:eastAsia="Times New Roman" w:hAnsi="Arial" w:cs="Arial"/>
            <w:color w:val="000000"/>
            <w:sz w:val="22"/>
            <w:szCs w:val="22"/>
          </w:rPr>
          <w:t xml:space="preserve"> </w:t>
        </w:r>
      </w:ins>
      <w:commentRangeStart w:id="151"/>
      <w:ins w:id="152" w:author="Holly Celina Mcqueary" w:date="2020-07-15T13:32:00Z">
        <w:r w:rsidR="00680CF3">
          <w:rPr>
            <w:rFonts w:ascii="Arial" w:eastAsia="Times New Roman" w:hAnsi="Arial" w:cs="Arial"/>
            <w:color w:val="000000"/>
            <w:sz w:val="22"/>
            <w:szCs w:val="22"/>
          </w:rPr>
          <w:t>(</w:t>
        </w:r>
      </w:ins>
      <w:ins w:id="153" w:author="Holly Celina Mcqueary" w:date="2020-07-15T15:01:00Z">
        <w:r w:rsidR="00826B9C">
          <w:rPr>
            <w:rFonts w:ascii="Arial" w:eastAsia="Times New Roman" w:hAnsi="Arial" w:cs="Arial"/>
            <w:color w:val="000000"/>
            <w:sz w:val="22"/>
            <w:szCs w:val="22"/>
          </w:rPr>
          <w:t xml:space="preserve">UCSC version sacCer3, </w:t>
        </w:r>
      </w:ins>
      <w:ins w:id="154" w:author="Holly Celina Mcqueary" w:date="2020-07-15T13:32:00Z">
        <w:r w:rsidR="00680CF3">
          <w:rPr>
            <w:rFonts w:ascii="Arial" w:eastAsia="Times New Roman" w:hAnsi="Arial" w:cs="Arial"/>
            <w:color w:val="000000"/>
            <w:sz w:val="22"/>
            <w:szCs w:val="22"/>
          </w:rPr>
          <w:t xml:space="preserve">available at </w:t>
        </w:r>
        <w:r w:rsidR="00680CF3" w:rsidRPr="00F85D90">
          <w:rPr>
            <w:rFonts w:ascii="Arial" w:eastAsia="Times New Roman" w:hAnsi="Arial" w:cs="Arial"/>
            <w:sz w:val="22"/>
            <w:szCs w:val="22"/>
          </w:rPr>
          <w:lastRenderedPageBreak/>
          <w:t>support.illumina.com/sequencing/sequencing_software/igenome.html</w:t>
        </w:r>
      </w:ins>
      <w:commentRangeEnd w:id="151"/>
      <w:ins w:id="155" w:author="Holly Celina Mcqueary" w:date="2020-07-15T13:34:00Z">
        <w:r w:rsidR="00680CF3">
          <w:rPr>
            <w:rStyle w:val="CommentReference"/>
          </w:rPr>
          <w:commentReference w:id="151"/>
        </w:r>
      </w:ins>
      <w:ins w:id="156" w:author="Holly Celina Mcqueary" w:date="2020-07-15T13:32:00Z">
        <w:r w:rsidR="00680CF3">
          <w:rPr>
            <w:rFonts w:ascii="Arial" w:eastAsia="Times New Roman" w:hAnsi="Arial" w:cs="Arial"/>
            <w:sz w:val="22"/>
            <w:szCs w:val="22"/>
          </w:rPr>
          <w:t>)</w:t>
        </w:r>
      </w:ins>
      <w:r w:rsidRPr="00F85D90">
        <w:rPr>
          <w:rFonts w:ascii="Arial" w:eastAsia="Times New Roman" w:hAnsi="Arial" w:cs="Arial"/>
          <w:color w:val="000000"/>
          <w:sz w:val="22"/>
          <w:szCs w:val="22"/>
        </w:rPr>
        <w:t xml:space="preserve"> and </w:t>
      </w:r>
      <w:del w:id="157" w:author="Holly Celina Mcqueary" w:date="2020-07-15T13:31:00Z">
        <w:r w:rsidRPr="00F85D90" w:rsidDel="00680CF3">
          <w:rPr>
            <w:rFonts w:ascii="Arial" w:eastAsia="Times New Roman" w:hAnsi="Arial" w:cs="Arial"/>
            <w:color w:val="000000"/>
            <w:sz w:val="22"/>
            <w:szCs w:val="22"/>
          </w:rPr>
          <w:delText xml:space="preserve">annotated </w:delText>
        </w:r>
      </w:del>
      <w:r w:rsidRPr="00F85D90">
        <w:rPr>
          <w:rFonts w:ascii="Arial" w:eastAsia="Times New Roman" w:hAnsi="Arial" w:cs="Arial"/>
          <w:color w:val="000000"/>
          <w:sz w:val="22"/>
          <w:szCs w:val="22"/>
        </w:rPr>
        <w:t>transcripts</w:t>
      </w:r>
      <w:ins w:id="158" w:author="Holly Celina Mcqueary" w:date="2020-07-15T13:31:00Z">
        <w:r w:rsidR="00680CF3">
          <w:rPr>
            <w:rFonts w:ascii="Arial" w:eastAsia="Times New Roman" w:hAnsi="Arial" w:cs="Arial"/>
            <w:color w:val="000000"/>
            <w:sz w:val="22"/>
            <w:szCs w:val="22"/>
          </w:rPr>
          <w:t xml:space="preserve"> were </w:t>
        </w:r>
        <w:r w:rsidR="00680CF3" w:rsidRPr="00F85D90">
          <w:rPr>
            <w:rFonts w:ascii="Arial" w:eastAsia="Times New Roman" w:hAnsi="Arial" w:cs="Arial"/>
            <w:color w:val="000000"/>
            <w:sz w:val="22"/>
            <w:szCs w:val="22"/>
          </w:rPr>
          <w:t>annotated</w:t>
        </w:r>
      </w:ins>
      <w:r w:rsidRPr="00F85D90">
        <w:rPr>
          <w:rFonts w:ascii="Arial" w:eastAsia="Times New Roman" w:hAnsi="Arial" w:cs="Arial"/>
          <w:color w:val="000000"/>
          <w:sz w:val="22"/>
          <w:szCs w:val="22"/>
        </w:rPr>
        <w:t xml:space="preserve"> using </w:t>
      </w:r>
      <w:proofErr w:type="spellStart"/>
      <w:r w:rsidRPr="00F85D90">
        <w:rPr>
          <w:rFonts w:ascii="Arial" w:eastAsia="Times New Roman" w:hAnsi="Arial" w:cs="Arial"/>
          <w:color w:val="000000"/>
          <w:sz w:val="22"/>
          <w:szCs w:val="22"/>
        </w:rPr>
        <w:t>Tophat</w:t>
      </w:r>
      <w:proofErr w:type="spellEnd"/>
      <w:r w:rsidRPr="00F85D90">
        <w:rPr>
          <w:rFonts w:ascii="Arial" w:eastAsia="Times New Roman" w:hAnsi="Arial" w:cs="Arial"/>
          <w:color w:val="000000"/>
          <w:sz w:val="22"/>
          <w:szCs w:val="22"/>
        </w:rPr>
        <w:t xml:space="preserve"> v. 2.1.1 with -</w:t>
      </w:r>
      <w:proofErr w:type="spellStart"/>
      <w:r w:rsidRPr="00F85D90">
        <w:rPr>
          <w:rFonts w:ascii="Arial" w:eastAsia="Times New Roman" w:hAnsi="Arial" w:cs="Arial"/>
          <w:color w:val="000000"/>
          <w:sz w:val="22"/>
          <w:szCs w:val="22"/>
        </w:rPr>
        <w:t>i</w:t>
      </w:r>
      <w:proofErr w:type="spellEnd"/>
      <w:r w:rsidRPr="00F85D90">
        <w:rPr>
          <w:rFonts w:ascii="Arial" w:eastAsia="Times New Roman" w:hAnsi="Arial" w:cs="Arial"/>
          <w:color w:val="000000"/>
          <w:sz w:val="22"/>
          <w:szCs w:val="22"/>
        </w:rPr>
        <w:t xml:space="preserve"> 10 -I 10000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Trapnell</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ins w:id="159" w:author="Holly Celina Mcqueary" w:date="2020-07-15T13:32:00Z">
        <w:r w:rsidR="00680CF3">
          <w:rPr>
            <w:rFonts w:ascii="Arial" w:eastAsia="Times New Roman" w:hAnsi="Arial" w:cs="Arial"/>
            <w:color w:val="000000"/>
            <w:sz w:val="22"/>
            <w:szCs w:val="22"/>
          </w:rPr>
          <w:t xml:space="preserve">. </w:t>
        </w:r>
      </w:ins>
      <w:del w:id="160" w:author="Holly Celina Mcqueary" w:date="2020-07-15T13:32:00Z">
        <w:r w:rsidR="005A0A0B" w:rsidRPr="00F85D90" w:rsidDel="00680CF3">
          <w:rPr>
            <w:rFonts w:ascii="Arial" w:eastAsia="Times New Roman" w:hAnsi="Arial" w:cs="Arial"/>
            <w:color w:val="000000"/>
            <w:sz w:val="22"/>
            <w:szCs w:val="22"/>
          </w:rPr>
          <w:delText xml:space="preserve"> obtained from </w:delText>
        </w:r>
        <w:r w:rsidR="005A0A0B" w:rsidRPr="00F85D90" w:rsidDel="00680CF3">
          <w:rPr>
            <w:rFonts w:ascii="Arial" w:eastAsia="Times New Roman" w:hAnsi="Arial" w:cs="Arial"/>
            <w:sz w:val="22"/>
            <w:szCs w:val="22"/>
          </w:rPr>
          <w:delText>support.illumina.com/sequencing/sequencing_software/igenome.html</w:delText>
        </w:r>
        <w:r w:rsidRPr="00F85D90" w:rsidDel="00680CF3">
          <w:rPr>
            <w:rFonts w:ascii="Arial" w:eastAsia="Times New Roman" w:hAnsi="Arial" w:cs="Arial"/>
            <w:color w:val="000000"/>
            <w:sz w:val="22"/>
            <w:szCs w:val="22"/>
          </w:rPr>
          <w:delText xml:space="preserve">. </w:delText>
        </w:r>
      </w:del>
      <w:r w:rsidRPr="00F85D90">
        <w:rPr>
          <w:rFonts w:ascii="Arial" w:eastAsia="Times New Roman" w:hAnsi="Arial" w:cs="Arial"/>
          <w:color w:val="000000"/>
          <w:sz w:val="22"/>
          <w:szCs w:val="22"/>
        </w:rPr>
        <w:t xml:space="preserve">Cufflinks v. 2.2.1 </w:t>
      </w:r>
      <w:r w:rsidR="003A2107" w:rsidRPr="00F85D90">
        <w:rPr>
          <w:rFonts w:ascii="Arial" w:eastAsia="Times New Roman" w:hAnsi="Arial" w:cs="Arial"/>
          <w:color w:val="000000"/>
          <w:sz w:val="22"/>
          <w:szCs w:val="22"/>
        </w:rPr>
        <w:t xml:space="preserve">was used </w:t>
      </w:r>
      <w:r w:rsidRPr="00F85D90">
        <w:rPr>
          <w:rFonts w:ascii="Arial" w:eastAsia="Times New Roman" w:hAnsi="Arial" w:cs="Arial"/>
          <w:color w:val="000000"/>
          <w:sz w:val="22"/>
          <w:szCs w:val="22"/>
        </w:rPr>
        <w:t>to assembl</w:t>
      </w:r>
      <w:ins w:id="161" w:author="Holly Celina Mcqueary" w:date="2020-07-15T13:34:00Z">
        <w:r w:rsidR="00680CF3">
          <w:rPr>
            <w:rFonts w:ascii="Arial" w:eastAsia="Times New Roman" w:hAnsi="Arial" w:cs="Arial"/>
            <w:color w:val="000000"/>
            <w:sz w:val="22"/>
            <w:szCs w:val="22"/>
          </w:rPr>
          <w:t xml:space="preserve">e sample </w:t>
        </w:r>
      </w:ins>
      <w:del w:id="162" w:author="Holly Celina Mcqueary" w:date="2020-07-15T13:34:00Z">
        <w:r w:rsidRPr="00F85D90" w:rsidDel="00680CF3">
          <w:rPr>
            <w:rFonts w:ascii="Arial" w:eastAsia="Times New Roman" w:hAnsi="Arial" w:cs="Arial"/>
            <w:color w:val="000000"/>
            <w:sz w:val="22"/>
            <w:szCs w:val="22"/>
          </w:rPr>
          <w:delText xml:space="preserve">e the </w:delText>
        </w:r>
      </w:del>
      <w:r w:rsidRPr="00F85D90">
        <w:rPr>
          <w:rFonts w:ascii="Arial" w:eastAsia="Times New Roman" w:hAnsi="Arial" w:cs="Arial"/>
          <w:color w:val="000000"/>
          <w:sz w:val="22"/>
          <w:szCs w:val="22"/>
        </w:rPr>
        <w:t xml:space="preserve">transcriptomes using default parameters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Trapnell</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A92ABA" w:rsidRPr="00F85D90">
        <w:rPr>
          <w:rFonts w:ascii="Arial" w:eastAsia="Times New Roman" w:hAnsi="Arial" w:cs="Arial"/>
          <w:color w:val="000000"/>
          <w:sz w:val="22"/>
          <w:szCs w:val="22"/>
        </w:rPr>
        <w:t xml:space="preserve"> and</w:t>
      </w:r>
      <w:r w:rsidR="005A0A0B" w:rsidRPr="00F85D90">
        <w:rPr>
          <w:rFonts w:ascii="Arial" w:eastAsia="Times New Roman" w:hAnsi="Arial" w:cs="Arial"/>
          <w:color w:val="000000"/>
          <w:sz w:val="22"/>
          <w:szCs w:val="22"/>
        </w:rPr>
        <w:t xml:space="preserve"> </w:t>
      </w:r>
      <w:proofErr w:type="spellStart"/>
      <w:r w:rsidRPr="00F85D90">
        <w:rPr>
          <w:rFonts w:ascii="Arial" w:eastAsia="Times New Roman" w:hAnsi="Arial" w:cs="Arial"/>
          <w:color w:val="000000"/>
          <w:sz w:val="22"/>
          <w:szCs w:val="22"/>
        </w:rPr>
        <w:t>Cuffnorm</w:t>
      </w:r>
      <w:proofErr w:type="spellEnd"/>
      <w:r w:rsidRPr="00F85D90">
        <w:rPr>
          <w:rFonts w:ascii="Arial" w:eastAsia="Times New Roman" w:hAnsi="Arial" w:cs="Arial"/>
          <w:color w:val="000000"/>
          <w:sz w:val="22"/>
          <w:szCs w:val="22"/>
        </w:rPr>
        <w:t xml:space="preserve"> v. 2.2.1 </w:t>
      </w:r>
      <w:ins w:id="163" w:author="Holly Celina Mcqueary" w:date="2020-07-15T13:34:00Z">
        <w:r w:rsidR="00680CF3">
          <w:rPr>
            <w:rFonts w:ascii="Arial" w:eastAsia="Times New Roman" w:hAnsi="Arial" w:cs="Arial"/>
            <w:color w:val="000000"/>
            <w:sz w:val="22"/>
            <w:szCs w:val="22"/>
          </w:rPr>
          <w:t xml:space="preserve">was used </w:t>
        </w:r>
      </w:ins>
      <w:r w:rsidRPr="00F85D90">
        <w:rPr>
          <w:rFonts w:ascii="Arial" w:eastAsia="Times New Roman" w:hAnsi="Arial" w:cs="Arial"/>
          <w:color w:val="000000"/>
          <w:sz w:val="22"/>
          <w:szCs w:val="22"/>
        </w:rPr>
        <w:t>with default parameters</w:t>
      </w:r>
      <w:r w:rsidR="005A0A0B" w:rsidRPr="00F85D90">
        <w:rPr>
          <w:rFonts w:ascii="Arial" w:eastAsia="Times New Roman" w:hAnsi="Arial" w:cs="Arial"/>
          <w:color w:val="000000"/>
          <w:sz w:val="22"/>
          <w:szCs w:val="22"/>
        </w:rPr>
        <w:t xml:space="preserve"> to normalize</w:t>
      </w:r>
      <w:ins w:id="164" w:author="Holly Celina Mcqueary" w:date="2020-07-15T13:34:00Z">
        <w:r w:rsidR="00680CF3">
          <w:rPr>
            <w:rFonts w:ascii="Arial" w:eastAsia="Times New Roman" w:hAnsi="Arial" w:cs="Arial"/>
            <w:color w:val="000000"/>
            <w:sz w:val="22"/>
            <w:szCs w:val="22"/>
          </w:rPr>
          <w:t xml:space="preserve"> reads</w:t>
        </w:r>
      </w:ins>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D</w:t>
      </w:r>
      <w:r w:rsidRPr="00F85D90">
        <w:rPr>
          <w:rFonts w:ascii="Arial" w:eastAsia="Times New Roman" w:hAnsi="Arial" w:cs="Arial"/>
          <w:color w:val="000000"/>
          <w:sz w:val="22"/>
          <w:szCs w:val="22"/>
        </w:rPr>
        <w:t xml:space="preserve">ifferential expression </w:t>
      </w:r>
      <w:r w:rsidR="003A2107" w:rsidRPr="00F85D90">
        <w:rPr>
          <w:rFonts w:ascii="Arial" w:eastAsia="Times New Roman" w:hAnsi="Arial" w:cs="Arial"/>
          <w:color w:val="000000"/>
          <w:sz w:val="22"/>
          <w:szCs w:val="22"/>
        </w:rPr>
        <w:t xml:space="preserve">was determine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Cuffdiff</w:t>
      </w:r>
      <w:proofErr w:type="spellEnd"/>
      <w:r w:rsidRPr="00F85D90">
        <w:rPr>
          <w:rFonts w:ascii="Arial" w:eastAsia="Times New Roman" w:hAnsi="Arial" w:cs="Arial"/>
          <w:color w:val="000000"/>
          <w:sz w:val="22"/>
          <w:szCs w:val="22"/>
        </w:rPr>
        <w:t xml:space="preserve"> v. 2.2.1 with def</w:t>
      </w:r>
      <w:r w:rsidR="005A0A0B" w:rsidRPr="00F85D90">
        <w:rPr>
          <w:rFonts w:ascii="Arial" w:eastAsia="Times New Roman" w:hAnsi="Arial" w:cs="Arial"/>
          <w:color w:val="000000"/>
          <w:sz w:val="22"/>
          <w:szCs w:val="22"/>
        </w:rPr>
        <w:t>a</w:t>
      </w:r>
      <w:r w:rsidRPr="00F85D90">
        <w:rPr>
          <w:rFonts w:ascii="Arial" w:eastAsia="Times New Roman" w:hAnsi="Arial" w:cs="Arial"/>
          <w:color w:val="000000"/>
          <w:sz w:val="22"/>
          <w:szCs w:val="22"/>
        </w:rPr>
        <w:t xml:space="preserve">ult parameters, and read counts </w:t>
      </w:r>
      <w:r w:rsidR="003A2107" w:rsidRPr="00F85D90">
        <w:rPr>
          <w:rFonts w:ascii="Arial" w:eastAsia="Times New Roman" w:hAnsi="Arial" w:cs="Arial"/>
          <w:color w:val="000000"/>
          <w:sz w:val="22"/>
          <w:szCs w:val="22"/>
        </w:rPr>
        <w:t xml:space="preserve">were foun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HTseq</w:t>
      </w:r>
      <w:proofErr w:type="spellEnd"/>
      <w:r w:rsidRPr="00F85D90">
        <w:rPr>
          <w:rFonts w:ascii="Arial" w:eastAsia="Times New Roman" w:hAnsi="Arial" w:cs="Arial"/>
          <w:color w:val="000000"/>
          <w:sz w:val="22"/>
          <w:szCs w:val="22"/>
        </w:rPr>
        <w:t xml:space="preserve"> v. 0.6.1pl (Python v. 2.7.8)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Anders</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5)</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r w:rsidR="005A0A0B" w:rsidRPr="00F85D90">
        <w:rPr>
          <w:rFonts w:ascii="Arial" w:eastAsia="Times New Roman" w:hAnsi="Arial" w:cs="Arial"/>
          <w:color w:val="000000"/>
          <w:sz w:val="22"/>
          <w:szCs w:val="22"/>
        </w:rPr>
        <w:t xml:space="preserve">Finally, we used </w:t>
      </w:r>
      <w:proofErr w:type="spellStart"/>
      <w:r w:rsidRPr="00F85D90">
        <w:rPr>
          <w:rFonts w:ascii="Arial" w:eastAsia="Times New Roman" w:hAnsi="Arial" w:cs="Arial"/>
          <w:color w:val="000000"/>
          <w:sz w:val="22"/>
          <w:szCs w:val="22"/>
        </w:rPr>
        <w:t>Samtools</w:t>
      </w:r>
      <w:proofErr w:type="spellEnd"/>
      <w:r w:rsidRPr="00F85D90">
        <w:rPr>
          <w:rFonts w:ascii="Arial" w:eastAsia="Times New Roman" w:hAnsi="Arial" w:cs="Arial"/>
          <w:color w:val="000000"/>
          <w:sz w:val="22"/>
          <w:szCs w:val="22"/>
        </w:rPr>
        <w:t xml:space="preserve"> </w:t>
      </w:r>
      <w:del w:id="165" w:author="Holly Celina Mcqueary" w:date="2020-07-16T13:35:00Z">
        <w:r w:rsidRPr="00F85D90" w:rsidDel="00082F33">
          <w:rPr>
            <w:rFonts w:ascii="Arial" w:eastAsia="Times New Roman" w:hAnsi="Arial" w:cs="Arial"/>
            <w:color w:val="000000"/>
            <w:sz w:val="22"/>
            <w:szCs w:val="22"/>
          </w:rPr>
          <w:delText>(</w:delText>
        </w:r>
      </w:del>
      <w:r w:rsidRPr="00F85D90">
        <w:rPr>
          <w:rFonts w:ascii="Arial" w:eastAsia="Times New Roman" w:hAnsi="Arial" w:cs="Arial"/>
          <w:color w:val="000000"/>
          <w:sz w:val="22"/>
          <w:szCs w:val="22"/>
        </w:rPr>
        <w:t>v</w:t>
      </w:r>
      <w:ins w:id="166" w:author="Holly Celina Mcqueary" w:date="2020-07-16T13:35:00Z">
        <w:r w:rsidR="00082F33">
          <w:rPr>
            <w:rFonts w:ascii="Arial" w:eastAsia="Times New Roman" w:hAnsi="Arial" w:cs="Arial"/>
            <w:color w:val="000000"/>
            <w:sz w:val="22"/>
            <w:szCs w:val="22"/>
          </w:rPr>
          <w:t>.</w:t>
        </w:r>
      </w:ins>
      <w:del w:id="167" w:author="Holly Celina Mcqueary" w:date="2020-07-16T13:35:00Z">
        <w:r w:rsidRPr="00F85D90" w:rsidDel="00082F33">
          <w:rPr>
            <w:rFonts w:ascii="Arial" w:eastAsia="Times New Roman" w:hAnsi="Arial" w:cs="Arial"/>
            <w:color w:val="000000"/>
            <w:sz w:val="22"/>
            <w:szCs w:val="22"/>
          </w:rPr>
          <w:delText>ersion</w:delText>
        </w:r>
      </w:del>
      <w:r w:rsidRPr="00F85D90">
        <w:rPr>
          <w:rFonts w:ascii="Arial" w:eastAsia="Times New Roman" w:hAnsi="Arial" w:cs="Arial"/>
          <w:color w:val="000000"/>
          <w:sz w:val="22"/>
          <w:szCs w:val="22"/>
        </w:rPr>
        <w:t xml:space="preserve"> 1.3.1</w:t>
      </w:r>
      <w:del w:id="168" w:author="Holly Celina Mcqueary" w:date="2020-07-16T13:35:00Z">
        <w:r w:rsidRPr="00F85D90" w:rsidDel="00082F33">
          <w:rPr>
            <w:rFonts w:ascii="Arial" w:eastAsia="Times New Roman" w:hAnsi="Arial" w:cs="Arial"/>
            <w:color w:val="000000"/>
            <w:sz w:val="22"/>
            <w:szCs w:val="22"/>
          </w:rPr>
          <w:delText>)</w:delText>
        </w:r>
      </w:del>
      <w:r w:rsidRPr="00F85D90">
        <w:rPr>
          <w:rFonts w:ascii="Arial" w:eastAsia="Times New Roman" w:hAnsi="Arial" w:cs="Arial"/>
          <w:color w:val="000000"/>
          <w:sz w:val="22"/>
          <w:szCs w:val="22"/>
        </w:rPr>
        <w:t xml:space="preserve"> to convert </w:t>
      </w:r>
      <w:r w:rsidRPr="00082F33">
        <w:rPr>
          <w:rFonts w:ascii="Arial" w:eastAsia="Times New Roman" w:hAnsi="Arial" w:cs="Arial"/>
          <w:i/>
          <w:iCs/>
          <w:color w:val="000000"/>
          <w:sz w:val="22"/>
          <w:szCs w:val="22"/>
          <w:rPrChange w:id="169" w:author="Holly Celina Mcqueary" w:date="2020-07-16T13:35:00Z">
            <w:rPr>
              <w:rFonts w:ascii="Arial" w:eastAsia="Times New Roman" w:hAnsi="Arial" w:cs="Arial"/>
              <w:color w:val="000000"/>
              <w:sz w:val="22"/>
              <w:szCs w:val="22"/>
            </w:rPr>
          </w:rPrChange>
        </w:rPr>
        <w:t>.</w:t>
      </w:r>
      <w:proofErr w:type="spellStart"/>
      <w:r w:rsidRPr="00082F33">
        <w:rPr>
          <w:rFonts w:ascii="Arial" w:eastAsia="Times New Roman" w:hAnsi="Arial" w:cs="Arial"/>
          <w:i/>
          <w:iCs/>
          <w:color w:val="000000"/>
          <w:sz w:val="22"/>
          <w:szCs w:val="22"/>
          <w:rPrChange w:id="170" w:author="Holly Celina Mcqueary" w:date="2020-07-16T13:35:00Z">
            <w:rPr>
              <w:rFonts w:ascii="Arial" w:eastAsia="Times New Roman" w:hAnsi="Arial" w:cs="Arial"/>
              <w:color w:val="000000"/>
              <w:sz w:val="22"/>
              <w:szCs w:val="22"/>
            </w:rPr>
          </w:rPrChange>
        </w:rPr>
        <w:t>sam</w:t>
      </w:r>
      <w:proofErr w:type="spellEnd"/>
      <w:r w:rsidRPr="00F85D90">
        <w:rPr>
          <w:rFonts w:ascii="Arial" w:eastAsia="Times New Roman" w:hAnsi="Arial" w:cs="Arial"/>
          <w:color w:val="000000"/>
          <w:sz w:val="22"/>
          <w:szCs w:val="22"/>
        </w:rPr>
        <w:t xml:space="preserve"> files into </w:t>
      </w:r>
      <w:r w:rsidRPr="00082F33">
        <w:rPr>
          <w:rFonts w:ascii="Arial" w:eastAsia="Times New Roman" w:hAnsi="Arial" w:cs="Arial"/>
          <w:i/>
          <w:iCs/>
          <w:color w:val="000000"/>
          <w:sz w:val="22"/>
          <w:szCs w:val="22"/>
          <w:rPrChange w:id="171" w:author="Holly Celina Mcqueary" w:date="2020-07-16T13:35:00Z">
            <w:rPr>
              <w:rFonts w:ascii="Arial" w:eastAsia="Times New Roman" w:hAnsi="Arial" w:cs="Arial"/>
              <w:color w:val="000000"/>
              <w:sz w:val="22"/>
              <w:szCs w:val="22"/>
            </w:rPr>
          </w:rPrChange>
        </w:rPr>
        <w:t>.bam</w:t>
      </w:r>
      <w:r w:rsidRPr="00F85D90">
        <w:rPr>
          <w:rFonts w:ascii="Arial" w:eastAsia="Times New Roman" w:hAnsi="Arial" w:cs="Arial"/>
          <w:color w:val="000000"/>
          <w:sz w:val="22"/>
          <w:szCs w:val="22"/>
        </w:rPr>
        <w:t xml:space="preserve"> files and sort the resulting </w:t>
      </w:r>
      <w:r w:rsidRPr="00082F33">
        <w:rPr>
          <w:rFonts w:ascii="Arial" w:eastAsia="Times New Roman" w:hAnsi="Arial" w:cs="Arial"/>
          <w:i/>
          <w:iCs/>
          <w:color w:val="000000"/>
          <w:sz w:val="22"/>
          <w:szCs w:val="22"/>
          <w:rPrChange w:id="172" w:author="Holly Celina Mcqueary" w:date="2020-07-16T13:35:00Z">
            <w:rPr>
              <w:rFonts w:ascii="Arial" w:eastAsia="Times New Roman" w:hAnsi="Arial" w:cs="Arial"/>
              <w:color w:val="000000"/>
              <w:sz w:val="22"/>
              <w:szCs w:val="22"/>
            </w:rPr>
          </w:rPrChange>
        </w:rPr>
        <w:t>.bam</w:t>
      </w:r>
      <w:r w:rsidRPr="00F85D90">
        <w:rPr>
          <w:rFonts w:ascii="Arial" w:eastAsia="Times New Roman" w:hAnsi="Arial" w:cs="Arial"/>
          <w:color w:val="000000"/>
          <w:sz w:val="22"/>
          <w:szCs w:val="22"/>
        </w:rPr>
        <w:t xml:space="preserve"> files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Li&lt;/Author&gt;&lt;Year&gt;2009&lt;/Year&gt;&lt;RecNum&gt;657&lt;/RecNum&gt;&lt;DisplayText&gt;(&lt;style face="smallcaps"&gt;Li&lt;/style&gt;&lt;style face="italic"&gt; et al.&lt;/style&gt; 2009)&lt;/DisplayText&gt;&lt;record&gt;&lt;rec-number&gt;657&lt;/rec-number&gt;&lt;foreign-keys&gt;&lt;key app="EN" db-id="5xpwr2023fw2aae2apfpftptvaxepvde9asw" timestamp="1587401079" guid="523c05ee-4516-439e-9b76-8396c956fdc0"&gt;65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Li</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09)</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Scripts can be found at</w:t>
      </w:r>
      <w:r w:rsidR="003A2107" w:rsidRPr="00F85D90">
        <w:rPr>
          <w:rFonts w:ascii="Arial" w:eastAsia="Times New Roman" w:hAnsi="Arial" w:cs="Arial"/>
          <w:color w:val="000000"/>
          <w:sz w:val="22"/>
          <w:szCs w:val="22"/>
        </w:rPr>
        <w:t xml:space="preserve"> </w:t>
      </w:r>
      <w:r w:rsidR="00A92ABA" w:rsidRPr="00F85D90">
        <w:rPr>
          <w:rFonts w:ascii="Arial" w:eastAsia="Times New Roman" w:hAnsi="Arial" w:cs="Arial"/>
          <w:sz w:val="22"/>
          <w:szCs w:val="22"/>
        </w:rPr>
        <w:t>https://github.com/hollygene/Dosage_Compensation/tree/master/bash_scripts.</w:t>
      </w:r>
      <w:r w:rsidR="003A2107" w:rsidRPr="00F85D90">
        <w:rPr>
          <w:rFonts w:ascii="Arial" w:eastAsia="Times New Roman" w:hAnsi="Arial" w:cs="Arial"/>
          <w:sz w:val="22"/>
          <w:szCs w:val="22"/>
        </w:rPr>
        <w:t xml:space="preserve"> </w:t>
      </w:r>
    </w:p>
    <w:p w14:paraId="683CD423" w14:textId="77777777" w:rsidR="00112965" w:rsidRDefault="00D543AC" w:rsidP="00F85D90">
      <w:pPr>
        <w:spacing w:line="480" w:lineRule="auto"/>
        <w:rPr>
          <w:ins w:id="173" w:author="Holly Celina Mcqueary" w:date="2020-07-16T13:37:00Z"/>
          <w:rFonts w:ascii="Arial" w:eastAsia="Times New Roman" w:hAnsi="Arial" w:cs="Arial"/>
          <w:sz w:val="22"/>
          <w:szCs w:val="22"/>
        </w:rPr>
      </w:pPr>
      <w:r w:rsidRPr="00F85D90">
        <w:rPr>
          <w:rFonts w:ascii="Arial" w:eastAsia="Times New Roman" w:hAnsi="Arial" w:cs="Arial"/>
          <w:sz w:val="22"/>
          <w:szCs w:val="22"/>
        </w:rPr>
        <w:tab/>
      </w:r>
      <w:r w:rsidR="00320E4C" w:rsidRPr="00F85D90">
        <w:rPr>
          <w:rFonts w:ascii="Arial" w:eastAsia="Times New Roman" w:hAnsi="Arial" w:cs="Arial"/>
          <w:sz w:val="22"/>
          <w:szCs w:val="22"/>
        </w:rPr>
        <w:t xml:space="preserve">To compare </w:t>
      </w:r>
      <w:r w:rsidR="00325E79" w:rsidRPr="00F85D90">
        <w:rPr>
          <w:rFonts w:ascii="Arial" w:eastAsia="Times New Roman" w:hAnsi="Arial" w:cs="Arial"/>
          <w:sz w:val="22"/>
          <w:szCs w:val="22"/>
        </w:rPr>
        <w:t xml:space="preserve">chromosome-level changes in gene </w:t>
      </w:r>
      <w:r w:rsidR="00320E4C" w:rsidRPr="00F85D90">
        <w:rPr>
          <w:rFonts w:ascii="Arial" w:eastAsia="Times New Roman" w:hAnsi="Arial" w:cs="Arial"/>
          <w:sz w:val="22"/>
          <w:szCs w:val="22"/>
        </w:rPr>
        <w:t xml:space="preserve">expression across strains </w:t>
      </w:r>
      <w:proofErr w:type="spellStart"/>
      <w:r w:rsidRPr="00F85D90">
        <w:rPr>
          <w:rFonts w:ascii="Arial" w:eastAsia="Times New Roman" w:hAnsi="Arial" w:cs="Arial"/>
          <w:sz w:val="22"/>
          <w:szCs w:val="22"/>
        </w:rPr>
        <w:t>Cuffnorm</w:t>
      </w:r>
      <w:proofErr w:type="spellEnd"/>
      <w:ins w:id="174" w:author="Holly Celina Mcqueary" w:date="2020-07-15T13:35:00Z">
        <w:r w:rsidR="00680CF3">
          <w:rPr>
            <w:rFonts w:ascii="Arial" w:eastAsia="Times New Roman" w:hAnsi="Arial" w:cs="Arial"/>
            <w:sz w:val="22"/>
            <w:szCs w:val="22"/>
          </w:rPr>
          <w:t xml:space="preserve"> </w:t>
        </w:r>
        <w:r w:rsidR="00680CF3" w:rsidRPr="00F85D90">
          <w:rPr>
            <w:rFonts w:ascii="Arial" w:eastAsia="Times New Roman" w:hAnsi="Arial" w:cs="Arial"/>
            <w:color w:val="000000"/>
            <w:sz w:val="22"/>
            <w:szCs w:val="22"/>
          </w:rPr>
          <w:t xml:space="preserve">v. 2.2.1 </w:t>
        </w:r>
      </w:ins>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rapnell</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was used </w:t>
      </w:r>
      <w:r w:rsidRPr="00F85D90">
        <w:rPr>
          <w:rFonts w:ascii="Arial" w:eastAsia="Times New Roman" w:hAnsi="Arial" w:cs="Arial"/>
          <w:sz w:val="22"/>
          <w:szCs w:val="22"/>
        </w:rPr>
        <w:t xml:space="preserve">to </w:t>
      </w:r>
      <w:r w:rsidR="00E4354D" w:rsidRPr="00F85D90">
        <w:rPr>
          <w:rFonts w:ascii="Arial" w:eastAsia="Times New Roman" w:hAnsi="Arial" w:cs="Arial"/>
          <w:sz w:val="22"/>
          <w:szCs w:val="22"/>
        </w:rPr>
        <w:t xml:space="preserve">calculate </w:t>
      </w:r>
      <w:r w:rsidRPr="00F85D90">
        <w:rPr>
          <w:rFonts w:ascii="Arial" w:eastAsia="Times New Roman" w:hAnsi="Arial" w:cs="Arial"/>
          <w:sz w:val="22"/>
          <w:szCs w:val="22"/>
        </w:rPr>
        <w:t>FPKM (fragments per kilobase per million reads)</w:t>
      </w:r>
      <w:r w:rsidR="00325E79" w:rsidRPr="00F85D90">
        <w:rPr>
          <w:rFonts w:ascii="Arial" w:eastAsia="Times New Roman" w:hAnsi="Arial" w:cs="Arial"/>
          <w:sz w:val="22"/>
          <w:szCs w:val="22"/>
        </w:rPr>
        <w:t xml:space="preserve"> for each RNAseq data set</w:t>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A </w:t>
      </w:r>
      <w:r w:rsidR="00E4354D" w:rsidRPr="00F85D90">
        <w:rPr>
          <w:rFonts w:ascii="Arial" w:eastAsia="Times New Roman" w:hAnsi="Arial" w:cs="Arial"/>
          <w:sz w:val="22"/>
          <w:szCs w:val="22"/>
        </w:rPr>
        <w:t xml:space="preserve">custom </w:t>
      </w:r>
      <w:r w:rsidRPr="00F85D90">
        <w:rPr>
          <w:rFonts w:ascii="Arial" w:eastAsia="Times New Roman" w:hAnsi="Arial" w:cs="Arial"/>
          <w:sz w:val="22"/>
          <w:szCs w:val="22"/>
        </w:rPr>
        <w:t>bash script</w:t>
      </w:r>
      <w:r w:rsidR="003A2107" w:rsidRPr="00F85D90">
        <w:rPr>
          <w:rFonts w:ascii="Arial" w:eastAsia="Times New Roman" w:hAnsi="Arial" w:cs="Arial"/>
          <w:sz w:val="22"/>
          <w:szCs w:val="22"/>
        </w:rPr>
        <w:t xml:space="preserve"> was then </w:t>
      </w:r>
      <w:del w:id="175" w:author="Holly Celina Mcqueary" w:date="2020-07-16T13:35:00Z">
        <w:r w:rsidR="003A2107" w:rsidRPr="00F85D90" w:rsidDel="00112965">
          <w:rPr>
            <w:rFonts w:ascii="Arial" w:eastAsia="Times New Roman" w:hAnsi="Arial" w:cs="Arial"/>
            <w:sz w:val="22"/>
            <w:szCs w:val="22"/>
          </w:rPr>
          <w:delText>produced</w:delText>
        </w:r>
        <w:r w:rsidRPr="00F85D90" w:rsidDel="00112965">
          <w:rPr>
            <w:rFonts w:ascii="Arial" w:eastAsia="Times New Roman" w:hAnsi="Arial" w:cs="Arial"/>
            <w:sz w:val="22"/>
            <w:szCs w:val="22"/>
          </w:rPr>
          <w:delText xml:space="preserve"> </w:delText>
        </w:r>
      </w:del>
      <w:ins w:id="176" w:author="Holly Celina Mcqueary" w:date="2020-07-16T13:35:00Z">
        <w:r w:rsidR="00112965">
          <w:rPr>
            <w:rFonts w:ascii="Arial" w:eastAsia="Times New Roman" w:hAnsi="Arial" w:cs="Arial"/>
            <w:sz w:val="22"/>
            <w:szCs w:val="22"/>
          </w:rPr>
          <w:t>generated</w:t>
        </w:r>
        <w:r w:rsidR="00112965"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to join the FPKM valu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ith the gene </w:t>
      </w:r>
      <w:ins w:id="177" w:author="Holly Celina Mcqueary" w:date="2020-07-11T18:05:00Z">
        <w:r w:rsidR="006278DA">
          <w:rPr>
            <w:rFonts w:ascii="Arial" w:eastAsia="Times New Roman" w:hAnsi="Arial" w:cs="Arial"/>
            <w:sz w:val="22"/>
            <w:szCs w:val="22"/>
          </w:rPr>
          <w:t xml:space="preserve">annotations </w:t>
        </w:r>
      </w:ins>
      <w:del w:id="178" w:author="Holly Celina Mcqueary" w:date="2020-07-11T18:05:00Z">
        <w:r w:rsidRPr="00F85D90" w:rsidDel="006278DA">
          <w:rPr>
            <w:rFonts w:ascii="Arial" w:eastAsia="Times New Roman" w:hAnsi="Arial" w:cs="Arial"/>
            <w:sz w:val="22"/>
            <w:szCs w:val="22"/>
          </w:rPr>
          <w:delText xml:space="preserve">attributes </w:delText>
        </w:r>
      </w:del>
      <w:r w:rsidRPr="00F85D90">
        <w:rPr>
          <w:rFonts w:ascii="Arial" w:eastAsia="Times New Roman" w:hAnsi="Arial" w:cs="Arial"/>
          <w:sz w:val="22"/>
          <w:szCs w:val="22"/>
        </w:rPr>
        <w:t xml:space="preserve">file, </w:t>
      </w:r>
      <w:r w:rsidR="00320E4C" w:rsidRPr="00F85D90">
        <w:rPr>
          <w:rFonts w:ascii="Arial" w:eastAsia="Times New Roman" w:hAnsi="Arial" w:cs="Arial"/>
          <w:sz w:val="22"/>
          <w:szCs w:val="22"/>
        </w:rPr>
        <w:t>convert</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resulting </w:t>
      </w:r>
      <w:r w:rsidRPr="00F85D90">
        <w:rPr>
          <w:rFonts w:ascii="Arial" w:eastAsia="Times New Roman" w:hAnsi="Arial" w:cs="Arial"/>
          <w:sz w:val="22"/>
          <w:szCs w:val="22"/>
        </w:rPr>
        <w:t xml:space="preserve">file into a </w:t>
      </w:r>
      <w:r w:rsidRPr="00112965">
        <w:rPr>
          <w:rFonts w:ascii="Arial" w:eastAsia="Times New Roman" w:hAnsi="Arial" w:cs="Arial"/>
          <w:i/>
          <w:iCs/>
          <w:sz w:val="22"/>
          <w:szCs w:val="22"/>
          <w:rPrChange w:id="179" w:author="Holly Celina Mcqueary" w:date="2020-07-16T13:36:00Z">
            <w:rPr>
              <w:rFonts w:ascii="Arial" w:eastAsia="Times New Roman" w:hAnsi="Arial" w:cs="Arial"/>
              <w:sz w:val="22"/>
              <w:szCs w:val="22"/>
            </w:rPr>
          </w:rPrChange>
        </w:rPr>
        <w:t>.csv</w:t>
      </w:r>
      <w:r w:rsidR="00320E4C" w:rsidRPr="00F85D90">
        <w:rPr>
          <w:rFonts w:ascii="Arial" w:eastAsia="Times New Roman" w:hAnsi="Arial" w:cs="Arial"/>
          <w:sz w:val="22"/>
          <w:szCs w:val="22"/>
        </w:rPr>
        <w:t xml:space="preserve"> formatted file</w:t>
      </w:r>
      <w:r w:rsidRPr="00F85D90">
        <w:rPr>
          <w:rFonts w:ascii="Arial" w:eastAsia="Times New Roman" w:hAnsi="Arial" w:cs="Arial"/>
          <w:sz w:val="22"/>
          <w:szCs w:val="22"/>
        </w:rPr>
        <w:t xml:space="preserve">, </w:t>
      </w:r>
      <w:commentRangeStart w:id="180"/>
      <w:r w:rsidRPr="00F85D90">
        <w:rPr>
          <w:rFonts w:ascii="Arial" w:eastAsia="Times New Roman" w:hAnsi="Arial" w:cs="Arial"/>
          <w:sz w:val="22"/>
          <w:szCs w:val="22"/>
        </w:rPr>
        <w:t>remove mitochondrial sequences</w:t>
      </w:r>
      <w:ins w:id="181" w:author="Holly Celina Mcqueary" w:date="2020-07-15T14:54:00Z">
        <w:r w:rsidR="00370E8D">
          <w:rPr>
            <w:rFonts w:ascii="Arial" w:eastAsia="Times New Roman" w:hAnsi="Arial" w:cs="Arial"/>
            <w:sz w:val="22"/>
            <w:szCs w:val="22"/>
          </w:rPr>
          <w:t xml:space="preserve"> (as we were not interested in gene expression changes in mitochondrial DNA)</w:t>
        </w:r>
      </w:ins>
      <w:r w:rsidRPr="00F85D90">
        <w:rPr>
          <w:rFonts w:ascii="Arial" w:eastAsia="Times New Roman" w:hAnsi="Arial" w:cs="Arial"/>
          <w:sz w:val="22"/>
          <w:szCs w:val="22"/>
        </w:rPr>
        <w:t xml:space="preserve">, </w:t>
      </w:r>
      <w:commentRangeEnd w:id="180"/>
      <w:r w:rsidR="008B5F31">
        <w:rPr>
          <w:rStyle w:val="CommentReference"/>
        </w:rPr>
        <w:commentReference w:id="180"/>
      </w:r>
      <w:r w:rsidRPr="00F85D90">
        <w:rPr>
          <w:rFonts w:ascii="Arial" w:eastAsia="Times New Roman" w:hAnsi="Arial" w:cs="Arial"/>
          <w:sz w:val="22"/>
          <w:szCs w:val="22"/>
        </w:rPr>
        <w:t xml:space="preserve">and change the chromosome names from Roman numerals to numbers (script can be found at </w:t>
      </w:r>
      <w:r w:rsidR="004113D8" w:rsidRPr="00F85D90">
        <w:rPr>
          <w:rFonts w:ascii="Arial" w:eastAsia="Times New Roman" w:hAnsi="Arial" w:cs="Arial"/>
          <w:sz w:val="22"/>
          <w:szCs w:val="22"/>
        </w:rPr>
        <w:t>https://github.com/hollygene/Dosage_Compensation/blob/master/bash_scripts/DC_workflow_April2017.sh</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For each gene, the a</w:t>
      </w:r>
      <w:r w:rsidRPr="00F85D90">
        <w:rPr>
          <w:rFonts w:ascii="Arial" w:eastAsia="Times New Roman" w:hAnsi="Arial" w:cs="Arial"/>
          <w:sz w:val="22"/>
          <w:szCs w:val="22"/>
        </w:rPr>
        <w:t xml:space="preserve">verage FPKM </w:t>
      </w:r>
      <w:r w:rsidR="00320E4C" w:rsidRPr="00F85D90">
        <w:rPr>
          <w:rFonts w:ascii="Arial" w:eastAsia="Times New Roman" w:hAnsi="Arial" w:cs="Arial"/>
          <w:sz w:val="22"/>
          <w:szCs w:val="22"/>
        </w:rPr>
        <w:t>across</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three </w:t>
      </w:r>
      <w:r w:rsidRPr="00F85D90">
        <w:rPr>
          <w:rFonts w:ascii="Arial" w:eastAsia="Times New Roman" w:hAnsi="Arial" w:cs="Arial"/>
          <w:sz w:val="22"/>
          <w:szCs w:val="22"/>
        </w:rPr>
        <w:t xml:space="preserve">replicat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as </w:t>
      </w:r>
      <w:r w:rsidR="00320E4C" w:rsidRPr="00F85D90">
        <w:rPr>
          <w:rFonts w:ascii="Arial" w:eastAsia="Times New Roman" w:hAnsi="Arial" w:cs="Arial"/>
          <w:sz w:val="22"/>
          <w:szCs w:val="22"/>
        </w:rPr>
        <w:t>calculated</w:t>
      </w:r>
      <w:r w:rsidRPr="00F85D90">
        <w:rPr>
          <w:rFonts w:ascii="Arial" w:eastAsia="Times New Roman" w:hAnsi="Arial" w:cs="Arial"/>
          <w:sz w:val="22"/>
          <w:szCs w:val="22"/>
        </w:rPr>
        <w:t xml:space="preserve">, followed by the average FPKM ratio (average FPKM </w:t>
      </w:r>
      <w:r w:rsidR="00320E4C" w:rsidRPr="00F85D90">
        <w:rPr>
          <w:rFonts w:ascii="Arial" w:eastAsia="Times New Roman" w:hAnsi="Arial" w:cs="Arial"/>
          <w:sz w:val="22"/>
          <w:szCs w:val="22"/>
        </w:rPr>
        <w:t>in an MA</w:t>
      </w:r>
      <w:r w:rsidRPr="00F85D90">
        <w:rPr>
          <w:rFonts w:ascii="Arial" w:eastAsia="Times New Roman" w:hAnsi="Arial" w:cs="Arial"/>
          <w:sz w:val="22"/>
          <w:szCs w:val="22"/>
        </w:rPr>
        <w:t xml:space="preserve"> line</w:t>
      </w:r>
      <w:r w:rsidR="00320E4C" w:rsidRPr="00F85D90">
        <w:rPr>
          <w:rFonts w:ascii="Arial" w:eastAsia="Times New Roman" w:hAnsi="Arial" w:cs="Arial"/>
          <w:sz w:val="22"/>
          <w:szCs w:val="22"/>
        </w:rPr>
        <w:t xml:space="preserve"> divided by the </w:t>
      </w:r>
      <w:r w:rsidRPr="00F85D90">
        <w:rPr>
          <w:rFonts w:ascii="Arial" w:eastAsia="Times New Roman" w:hAnsi="Arial" w:cs="Arial"/>
          <w:sz w:val="22"/>
          <w:szCs w:val="22"/>
        </w:rPr>
        <w:t xml:space="preserve">average FPKM </w:t>
      </w:r>
      <w:r w:rsidR="00320E4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the </w:t>
      </w:r>
      <w:r w:rsidRPr="00F85D90">
        <w:rPr>
          <w:rFonts w:ascii="Arial" w:eastAsia="Times New Roman" w:hAnsi="Arial" w:cs="Arial"/>
          <w:sz w:val="22"/>
          <w:szCs w:val="22"/>
        </w:rPr>
        <w:t>ancest</w:t>
      </w:r>
      <w:r w:rsidR="00320E4C" w:rsidRPr="00F85D90">
        <w:rPr>
          <w:rFonts w:ascii="Arial" w:eastAsia="Times New Roman" w:hAnsi="Arial" w:cs="Arial"/>
          <w:sz w:val="22"/>
          <w:szCs w:val="22"/>
        </w:rPr>
        <w:t>or</w:t>
      </w:r>
      <w:r w:rsidRPr="00F85D90">
        <w:rPr>
          <w:rFonts w:ascii="Arial" w:eastAsia="Times New Roman" w:hAnsi="Arial" w:cs="Arial"/>
          <w:sz w:val="22"/>
          <w:szCs w:val="22"/>
        </w:rPr>
        <w:t xml:space="preserve">). </w:t>
      </w:r>
      <w:commentRangeStart w:id="182"/>
      <w:r w:rsidR="00320E4C" w:rsidRPr="00F85D90">
        <w:rPr>
          <w:rFonts w:ascii="Arial" w:eastAsia="Times New Roman" w:hAnsi="Arial" w:cs="Arial"/>
          <w:sz w:val="22"/>
          <w:szCs w:val="22"/>
        </w:rPr>
        <w:t xml:space="preserve">We noticed that the FPKM ratio was highly variable across MA line replicates for genes with an average FPKM &lt; 5 across all euploid strains (ancestor + euploid MA lines), so we removed such genes, leaving a total </w:t>
      </w:r>
      <w:r w:rsidR="008F499E" w:rsidRPr="00F85D90">
        <w:rPr>
          <w:rFonts w:ascii="Arial" w:eastAsia="Times New Roman" w:hAnsi="Arial" w:cs="Arial"/>
          <w:sz w:val="22"/>
          <w:szCs w:val="22"/>
        </w:rPr>
        <w:t>of 6181 genes</w:t>
      </w:r>
      <w:ins w:id="183" w:author="Holly Celina Mcqueary" w:date="2020-07-15T15:46:00Z">
        <w:r w:rsidR="00621F38">
          <w:rPr>
            <w:rFonts w:ascii="Arial" w:eastAsia="Times New Roman" w:hAnsi="Arial" w:cs="Arial"/>
            <w:sz w:val="22"/>
            <w:szCs w:val="22"/>
          </w:rPr>
          <w:t xml:space="preserve"> (Supplemental Figure 2.1, Appendix I)</w:t>
        </w:r>
      </w:ins>
      <w:r w:rsidR="008F499E" w:rsidRPr="00F85D90">
        <w:rPr>
          <w:rFonts w:ascii="Arial" w:eastAsia="Times New Roman" w:hAnsi="Arial" w:cs="Arial"/>
          <w:sz w:val="22"/>
          <w:szCs w:val="22"/>
        </w:rPr>
        <w:t>.</w:t>
      </w:r>
      <w:commentRangeEnd w:id="182"/>
      <w:r w:rsidR="006278DA">
        <w:rPr>
          <w:rStyle w:val="CommentReference"/>
        </w:rPr>
        <w:commentReference w:id="182"/>
      </w:r>
      <w:r w:rsidR="008F499E" w:rsidRPr="00F85D90">
        <w:rPr>
          <w:rFonts w:ascii="Arial" w:eastAsia="Times New Roman" w:hAnsi="Arial" w:cs="Arial"/>
          <w:sz w:val="22"/>
          <w:szCs w:val="22"/>
        </w:rPr>
        <w:t xml:space="preserve"> </w:t>
      </w:r>
      <w:r w:rsidR="008A55E6" w:rsidRPr="00F85D90">
        <w:rPr>
          <w:rFonts w:ascii="Arial" w:eastAsia="Times New Roman" w:hAnsi="Arial" w:cs="Arial"/>
          <w:sz w:val="22"/>
          <w:szCs w:val="22"/>
        </w:rPr>
        <w:t xml:space="preserve">We also removed </w:t>
      </w:r>
      <w:del w:id="184" w:author="Holly Celina Mcqueary" w:date="2020-07-16T13:36:00Z">
        <w:r w:rsidR="008A55E6" w:rsidRPr="00F85D90" w:rsidDel="00112965">
          <w:rPr>
            <w:rFonts w:ascii="Arial" w:eastAsia="Times New Roman" w:hAnsi="Arial" w:cs="Arial"/>
            <w:sz w:val="22"/>
            <w:szCs w:val="22"/>
          </w:rPr>
          <w:delText xml:space="preserve">mitochondrial genes, </w:delText>
        </w:r>
      </w:del>
      <w:r w:rsidR="008A55E6" w:rsidRPr="00F85D90">
        <w:rPr>
          <w:rFonts w:ascii="Arial" w:eastAsia="Times New Roman" w:hAnsi="Arial" w:cs="Arial"/>
          <w:sz w:val="22"/>
          <w:szCs w:val="22"/>
        </w:rPr>
        <w:t>snRNA genes</w:t>
      </w:r>
      <w:ins w:id="185" w:author="Holly Celina Mcqueary" w:date="2020-07-16T13:36:00Z">
        <w:r w:rsidR="00112965">
          <w:rPr>
            <w:rFonts w:ascii="Arial" w:eastAsia="Times New Roman" w:hAnsi="Arial" w:cs="Arial"/>
            <w:sz w:val="22"/>
            <w:szCs w:val="22"/>
          </w:rPr>
          <w:t xml:space="preserve"> </w:t>
        </w:r>
      </w:ins>
      <w:del w:id="186" w:author="Holly Celina Mcqueary" w:date="2020-07-16T13:36:00Z">
        <w:r w:rsidR="008A55E6" w:rsidRPr="00F85D90" w:rsidDel="00112965">
          <w:rPr>
            <w:rFonts w:ascii="Arial" w:eastAsia="Times New Roman" w:hAnsi="Arial" w:cs="Arial"/>
            <w:sz w:val="22"/>
            <w:szCs w:val="22"/>
          </w:rPr>
          <w:delText xml:space="preserve">, </w:delText>
        </w:r>
      </w:del>
      <w:r w:rsidR="008A55E6" w:rsidRPr="00F85D90">
        <w:rPr>
          <w:rFonts w:ascii="Arial" w:eastAsia="Times New Roman" w:hAnsi="Arial" w:cs="Arial"/>
          <w:sz w:val="22"/>
          <w:szCs w:val="22"/>
        </w:rPr>
        <w:t>and tRNA genes</w:t>
      </w:r>
      <w:ins w:id="187" w:author="Holly Celina Mcqueary" w:date="2020-07-16T13:36:00Z">
        <w:r w:rsidR="00112965">
          <w:rPr>
            <w:rFonts w:ascii="Arial" w:eastAsia="Times New Roman" w:hAnsi="Arial" w:cs="Arial"/>
            <w:sz w:val="22"/>
            <w:szCs w:val="22"/>
          </w:rPr>
          <w:t>, as these are hard to map and can cause issues with data normalization</w:t>
        </w:r>
      </w:ins>
      <w:r w:rsidR="008A55E6" w:rsidRPr="00F85D90">
        <w:rPr>
          <w:rFonts w:ascii="Arial" w:eastAsia="Times New Roman" w:hAnsi="Arial" w:cs="Arial"/>
          <w:sz w:val="22"/>
          <w:szCs w:val="22"/>
        </w:rPr>
        <w:t xml:space="preserve">. </w:t>
      </w:r>
    </w:p>
    <w:p w14:paraId="6C1803A6" w14:textId="6C36AE15" w:rsidR="00D543AC" w:rsidRPr="00F85D90" w:rsidRDefault="00320E4C" w:rsidP="00112965">
      <w:pPr>
        <w:spacing w:line="480" w:lineRule="auto"/>
        <w:ind w:firstLine="720"/>
        <w:rPr>
          <w:rFonts w:ascii="Arial" w:eastAsia="Times New Roman" w:hAnsi="Arial" w:cs="Arial"/>
          <w:sz w:val="22"/>
          <w:szCs w:val="22"/>
        </w:rPr>
        <w:pPrChange w:id="188" w:author="Holly Celina Mcqueary" w:date="2020-07-16T13:37:00Z">
          <w:pPr>
            <w:spacing w:line="480" w:lineRule="auto"/>
          </w:pPr>
        </w:pPrChange>
      </w:pPr>
      <w:r w:rsidRPr="00F85D90">
        <w:rPr>
          <w:rFonts w:ascii="Arial" w:eastAsia="Times New Roman" w:hAnsi="Arial" w:cs="Arial"/>
          <w:sz w:val="22"/>
          <w:szCs w:val="22"/>
        </w:rPr>
        <w:t>To d</w:t>
      </w:r>
      <w:r w:rsidR="00E828EB" w:rsidRPr="00F85D90">
        <w:rPr>
          <w:rFonts w:ascii="Arial" w:eastAsia="Times New Roman" w:hAnsi="Arial" w:cs="Arial"/>
          <w:sz w:val="22"/>
          <w:szCs w:val="22"/>
        </w:rPr>
        <w:t>e</w:t>
      </w:r>
      <w:r w:rsidRPr="00F85D90">
        <w:rPr>
          <w:rFonts w:ascii="Arial" w:eastAsia="Times New Roman" w:hAnsi="Arial" w:cs="Arial"/>
          <w:sz w:val="22"/>
          <w:szCs w:val="22"/>
        </w:rPr>
        <w:t>termine whether there was evidence for dosage compensation</w:t>
      </w:r>
      <w:r w:rsidR="00325E79" w:rsidRPr="00F85D90">
        <w:rPr>
          <w:rFonts w:ascii="Arial" w:eastAsia="Times New Roman" w:hAnsi="Arial" w:cs="Arial"/>
          <w:sz w:val="22"/>
          <w:szCs w:val="22"/>
        </w:rPr>
        <w:t xml:space="preserve"> at the </w:t>
      </w:r>
      <w:ins w:id="189" w:author="Holly Celina Mcqueary" w:date="2020-07-16T13:37:00Z">
        <w:r w:rsidR="00112965">
          <w:rPr>
            <w:rFonts w:ascii="Arial" w:eastAsia="Times New Roman" w:hAnsi="Arial" w:cs="Arial"/>
            <w:sz w:val="22"/>
            <w:szCs w:val="22"/>
          </w:rPr>
          <w:t>whole-</w:t>
        </w:r>
      </w:ins>
      <w:r w:rsidR="00325E79" w:rsidRPr="00F85D90">
        <w:rPr>
          <w:rFonts w:ascii="Arial" w:eastAsia="Times New Roman" w:hAnsi="Arial" w:cs="Arial"/>
          <w:sz w:val="22"/>
          <w:szCs w:val="22"/>
        </w:rPr>
        <w:t>chromosome level</w:t>
      </w:r>
      <w:r w:rsidRPr="00F85D90">
        <w:rPr>
          <w:rFonts w:ascii="Arial" w:eastAsia="Times New Roman" w:hAnsi="Arial" w:cs="Arial"/>
          <w:sz w:val="22"/>
          <w:szCs w:val="22"/>
        </w:rPr>
        <w:t xml:space="preserve">, we compared the </w:t>
      </w:r>
      <w:r w:rsidR="00E828EB" w:rsidRPr="00F85D90">
        <w:rPr>
          <w:rFonts w:ascii="Arial" w:eastAsia="Times New Roman" w:hAnsi="Arial" w:cs="Arial"/>
          <w:sz w:val="22"/>
          <w:szCs w:val="22"/>
        </w:rPr>
        <w:t xml:space="preserve">average FPKM ratio for genes on an aneuploid chromosome to the expectation from gene dose. Thus, a trisomic chromosome would be </w:t>
      </w:r>
      <w:r w:rsidR="00E828EB" w:rsidRPr="00F85D90">
        <w:rPr>
          <w:rFonts w:ascii="Arial" w:eastAsia="Times New Roman" w:hAnsi="Arial" w:cs="Arial"/>
          <w:sz w:val="22"/>
          <w:szCs w:val="22"/>
        </w:rPr>
        <w:lastRenderedPageBreak/>
        <w:t xml:space="preserve">expected to show a </w:t>
      </w:r>
      <w:r w:rsidR="00D7397B" w:rsidRPr="00F85D90">
        <w:rPr>
          <w:rFonts w:ascii="Arial" w:eastAsia="Times New Roman" w:hAnsi="Arial" w:cs="Arial"/>
          <w:sz w:val="22"/>
          <w:szCs w:val="22"/>
        </w:rPr>
        <w:t>1.5-fold</w:t>
      </w:r>
      <w:r w:rsidR="00E828EB" w:rsidRPr="00F85D90">
        <w:rPr>
          <w:rFonts w:ascii="Arial" w:eastAsia="Times New Roman" w:hAnsi="Arial" w:cs="Arial"/>
          <w:sz w:val="22"/>
          <w:szCs w:val="22"/>
        </w:rPr>
        <w:t xml:space="preserve"> increase in gene expression and an average FPKM ratio = 1.5</w:t>
      </w:r>
      <w:r w:rsidR="003A2107" w:rsidRPr="00F85D90">
        <w:rPr>
          <w:rFonts w:ascii="Arial" w:eastAsia="Times New Roman" w:hAnsi="Arial" w:cs="Arial"/>
          <w:sz w:val="22"/>
          <w:szCs w:val="22"/>
        </w:rPr>
        <w:t xml:space="preserve"> (log2ratio</w:t>
      </w:r>
      <w:ins w:id="190"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1"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0.585)</w:t>
      </w:r>
      <w:r w:rsidR="00E828EB" w:rsidRPr="00F85D90">
        <w:rPr>
          <w:rFonts w:ascii="Arial" w:eastAsia="Times New Roman" w:hAnsi="Arial" w:cs="Arial"/>
          <w:sz w:val="22"/>
          <w:szCs w:val="22"/>
        </w:rPr>
        <w:t>. Similarly, monosomic and tetrasomic chromosomes should show average FPKM ratios of 0.5</w:t>
      </w:r>
      <w:r w:rsidR="003A2107" w:rsidRPr="00F85D90">
        <w:rPr>
          <w:rFonts w:ascii="Arial" w:eastAsia="Times New Roman" w:hAnsi="Arial" w:cs="Arial"/>
          <w:sz w:val="22"/>
          <w:szCs w:val="22"/>
        </w:rPr>
        <w:t xml:space="preserve"> (log2ratio</w:t>
      </w:r>
      <w:ins w:id="192"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3"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1)</w:t>
      </w:r>
      <w:r w:rsidR="00E828EB" w:rsidRPr="00F85D90">
        <w:rPr>
          <w:rFonts w:ascii="Arial" w:eastAsia="Times New Roman" w:hAnsi="Arial" w:cs="Arial"/>
          <w:sz w:val="22"/>
          <w:szCs w:val="22"/>
        </w:rPr>
        <w:t xml:space="preserve"> and 2</w:t>
      </w:r>
      <w:r w:rsidR="003A2107" w:rsidRPr="00F85D90">
        <w:rPr>
          <w:rFonts w:ascii="Arial" w:eastAsia="Times New Roman" w:hAnsi="Arial" w:cs="Arial"/>
          <w:sz w:val="22"/>
          <w:szCs w:val="22"/>
        </w:rPr>
        <w:t xml:space="preserve"> (log2ratio</w:t>
      </w:r>
      <w:ins w:id="194"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5"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1),</w:t>
      </w:r>
      <w:r w:rsidR="00325E79" w:rsidRPr="00F85D90">
        <w:rPr>
          <w:rFonts w:ascii="Arial" w:eastAsia="Times New Roman" w:hAnsi="Arial" w:cs="Arial"/>
          <w:sz w:val="22"/>
          <w:szCs w:val="22"/>
        </w:rPr>
        <w:t xml:space="preserve"> respectively</w:t>
      </w:r>
      <w:r w:rsidR="00E828EB" w:rsidRPr="00F85D90">
        <w:rPr>
          <w:rFonts w:ascii="Arial" w:eastAsia="Times New Roman" w:hAnsi="Arial" w:cs="Arial"/>
          <w:sz w:val="22"/>
          <w:szCs w:val="22"/>
        </w:rPr>
        <w:t>.</w:t>
      </w:r>
      <w:r w:rsidRPr="00F85D90">
        <w:rPr>
          <w:rFonts w:ascii="Arial" w:eastAsia="Times New Roman" w:hAnsi="Arial" w:cs="Arial"/>
          <w:sz w:val="22"/>
          <w:szCs w:val="22"/>
        </w:rPr>
        <w:t xml:space="preserve"> </w:t>
      </w:r>
      <w:r w:rsidR="00E828EB" w:rsidRPr="00F85D90">
        <w:rPr>
          <w:rFonts w:ascii="Arial" w:eastAsia="Times New Roman" w:hAnsi="Arial" w:cs="Arial"/>
          <w:sz w:val="22"/>
          <w:szCs w:val="22"/>
        </w:rPr>
        <w:t>We asked whether the observed distribution was consistent with the expected FPKM ratio by calculating the mean and confidence interval of the average FPKM ratio</w:t>
      </w:r>
      <w:r w:rsidR="00325E79" w:rsidRPr="00F85D90">
        <w:rPr>
          <w:rFonts w:ascii="Arial" w:eastAsia="Times New Roman" w:hAnsi="Arial" w:cs="Arial"/>
          <w:sz w:val="22"/>
          <w:szCs w:val="22"/>
        </w:rPr>
        <w:t xml:space="preserve"> (a one-sample t-test)</w:t>
      </w:r>
      <w:r w:rsidR="00E828EB"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All analyses </w:t>
      </w:r>
      <w:r w:rsidR="00D543AC" w:rsidRPr="00F85D90">
        <w:rPr>
          <w:rFonts w:ascii="Arial" w:eastAsia="Times New Roman" w:hAnsi="Arial" w:cs="Arial"/>
          <w:sz w:val="22"/>
          <w:szCs w:val="22"/>
        </w:rPr>
        <w:t>were done in R</w:t>
      </w:r>
      <w:r w:rsidR="003A2107" w:rsidRPr="00F85D90">
        <w:rPr>
          <w:rFonts w:ascii="Arial" w:eastAsia="Times New Roman" w:hAnsi="Arial" w:cs="Arial"/>
          <w:sz w:val="22"/>
          <w:szCs w:val="22"/>
        </w:rPr>
        <w:t>Studio</w:t>
      </w:r>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eam&lt;/Author&gt;&lt;Year&gt;2013&lt;/Year&gt;&lt;RecNum&gt;653&lt;/RecNum&gt;&lt;DisplayText&gt;(&lt;style face="smallcaps"&gt;Team&lt;/style&gt; 2013)&lt;/DisplayText&gt;&lt;record&gt;&lt;rec-number&gt;653&lt;/rec-number&gt;&lt;foreign-keys&gt;&lt;key app="EN" db-id="5xpwr2023fw2aae2apfpftptvaxepvde9asw" timestamp="1587401069" guid="1fcd3781-46c3-4520-9a1f-4c164b563642"&gt;653&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eam</w:t>
      </w:r>
      <w:r w:rsidR="00F43469">
        <w:rPr>
          <w:rFonts w:ascii="Arial" w:eastAsia="Times New Roman" w:hAnsi="Arial" w:cs="Arial"/>
          <w:noProof/>
          <w:sz w:val="22"/>
          <w:szCs w:val="22"/>
        </w:rPr>
        <w:t xml:space="preserve"> 2013)</w:t>
      </w:r>
      <w:r w:rsidRPr="00F85D90">
        <w:rPr>
          <w:rFonts w:ascii="Arial" w:eastAsia="Times New Roman" w:hAnsi="Arial" w:cs="Arial"/>
          <w:sz w:val="22"/>
          <w:szCs w:val="22"/>
        </w:rPr>
        <w:fldChar w:fldCharType="end"/>
      </w:r>
      <w:r w:rsidRPr="00F85D90">
        <w:rPr>
          <w:rFonts w:ascii="Arial" w:eastAsia="Times New Roman" w:hAnsi="Arial" w:cs="Arial"/>
          <w:sz w:val="22"/>
          <w:szCs w:val="22"/>
        </w:rPr>
        <w:t>.</w:t>
      </w:r>
      <w:r w:rsidR="00D543AC" w:rsidRPr="00F85D90">
        <w:rPr>
          <w:rFonts w:ascii="Arial" w:eastAsia="Times New Roman" w:hAnsi="Arial" w:cs="Arial"/>
          <w:sz w:val="22"/>
          <w:szCs w:val="22"/>
        </w:rPr>
        <w:t xml:space="preserve"> R scripts are </w:t>
      </w:r>
      <w:r w:rsidR="00325E79" w:rsidRPr="00F85D90">
        <w:rPr>
          <w:rFonts w:ascii="Arial" w:eastAsia="Times New Roman" w:hAnsi="Arial" w:cs="Arial"/>
          <w:sz w:val="22"/>
          <w:szCs w:val="22"/>
        </w:rPr>
        <w:t>available</w:t>
      </w:r>
      <w:r w:rsidR="00D543AC" w:rsidRPr="00F85D90">
        <w:rPr>
          <w:rFonts w:ascii="Arial" w:eastAsia="Times New Roman" w:hAnsi="Arial" w:cs="Arial"/>
          <w:sz w:val="22"/>
          <w:szCs w:val="22"/>
        </w:rPr>
        <w:t xml:space="preserve"> at</w:t>
      </w:r>
      <w:r w:rsidR="00D7397B" w:rsidRPr="00F85D90">
        <w:rPr>
          <w:rFonts w:ascii="Arial" w:eastAsia="Times New Roman" w:hAnsi="Arial" w:cs="Arial"/>
          <w:sz w:val="22"/>
          <w:szCs w:val="22"/>
        </w:rPr>
        <w:t xml:space="preserve"> https://github.com/hollygene/Dosage_Compensation/tree/master/R/scripts/R_scripts</w:t>
      </w:r>
      <w:r w:rsidR="00D543AC" w:rsidRPr="00F85D90">
        <w:rPr>
          <w:rFonts w:ascii="Arial" w:eastAsia="Times New Roman" w:hAnsi="Arial" w:cs="Arial"/>
          <w:sz w:val="22"/>
          <w:szCs w:val="22"/>
        </w:rPr>
        <w:t xml:space="preserve">.  </w:t>
      </w:r>
    </w:p>
    <w:p w14:paraId="78729410" w14:textId="4AC42931" w:rsidR="00823C5B" w:rsidRPr="00F85D90" w:rsidRDefault="004C5A54"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386D24" w:rsidRPr="00F85D90">
        <w:rPr>
          <w:rFonts w:ascii="Arial" w:eastAsia="Times New Roman" w:hAnsi="Arial" w:cs="Arial"/>
          <w:sz w:val="22"/>
          <w:szCs w:val="22"/>
        </w:rPr>
        <w:t>As we did for chromosome-level gene expression analysis, previous studies have almost exclusively used FPKM to measure gene expression to compare across strains or treatments. However, the use of FPKMs has been criticized because of loss of po</w:t>
      </w:r>
      <w:r w:rsidR="0006507C" w:rsidRPr="00F85D90">
        <w:rPr>
          <w:rFonts w:ascii="Arial" w:eastAsia="Times New Roman" w:hAnsi="Arial" w:cs="Arial"/>
          <w:sz w:val="22"/>
          <w:szCs w:val="22"/>
        </w:rPr>
        <w:t>w</w:t>
      </w:r>
      <w:r w:rsidR="00386D24" w:rsidRPr="00F85D90">
        <w:rPr>
          <w:rFonts w:ascii="Arial" w:eastAsia="Times New Roman" w:hAnsi="Arial" w:cs="Arial"/>
          <w:sz w:val="22"/>
          <w:szCs w:val="22"/>
        </w:rPr>
        <w:t>er due to relatively few replicates (three in our experiments). A possible loss of statistical power</w:t>
      </w:r>
      <w:r w:rsidR="0006507C" w:rsidRPr="00F85D90">
        <w:rPr>
          <w:rFonts w:ascii="Arial" w:eastAsia="Times New Roman" w:hAnsi="Arial" w:cs="Arial"/>
          <w:sz w:val="22"/>
          <w:szCs w:val="22"/>
        </w:rPr>
        <w:t xml:space="preserve"> for individual genes</w:t>
      </w:r>
      <w:r w:rsidR="00386D24" w:rsidRPr="00F85D90">
        <w:rPr>
          <w:rFonts w:ascii="Arial" w:eastAsia="Times New Roman" w:hAnsi="Arial" w:cs="Arial"/>
          <w:sz w:val="22"/>
          <w:szCs w:val="22"/>
        </w:rPr>
        <w:t xml:space="preserve"> is not an issue when comparing tens or hundreds of genes for each chromosome as we did in the chromosome-wide gene expression analysis above, and </w:t>
      </w:r>
      <w:r w:rsidR="00F3069A" w:rsidRPr="00F85D90">
        <w:rPr>
          <w:rFonts w:ascii="Arial" w:eastAsia="Times New Roman" w:hAnsi="Arial" w:cs="Arial"/>
          <w:sz w:val="22"/>
          <w:szCs w:val="22"/>
        </w:rPr>
        <w:t xml:space="preserve">so </w:t>
      </w:r>
      <w:r w:rsidR="0006507C" w:rsidRPr="00F85D90">
        <w:rPr>
          <w:rFonts w:ascii="Arial" w:eastAsia="Times New Roman" w:hAnsi="Arial" w:cs="Arial"/>
          <w:sz w:val="22"/>
          <w:szCs w:val="22"/>
        </w:rPr>
        <w:t xml:space="preserve">there </w:t>
      </w:r>
      <w:r w:rsidR="00386D24" w:rsidRPr="00F85D90">
        <w:rPr>
          <w:rFonts w:ascii="Arial" w:eastAsia="Times New Roman" w:hAnsi="Arial" w:cs="Arial"/>
          <w:sz w:val="22"/>
          <w:szCs w:val="22"/>
        </w:rPr>
        <w:t xml:space="preserve">we used FPKMs to make our data more comparable to previous data. However, when examining individual genes, power becomes a more serious concern. As such, we used a method, </w:t>
      </w:r>
      <w:r w:rsidR="00386D24" w:rsidRPr="00F85D90">
        <w:rPr>
          <w:rFonts w:ascii="Arial" w:eastAsia="Times New Roman" w:hAnsi="Arial" w:cs="Arial"/>
          <w:i/>
          <w:iCs/>
          <w:sz w:val="22"/>
          <w:szCs w:val="22"/>
        </w:rPr>
        <w:t>DESeq2</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D713A5"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ov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D713A5" w:rsidRPr="00F85D90">
        <w:rPr>
          <w:rFonts w:ascii="Arial" w:eastAsia="Times New Roman" w:hAnsi="Arial" w:cs="Arial"/>
          <w:sz w:val="22"/>
          <w:szCs w:val="22"/>
        </w:rPr>
        <w:fldChar w:fldCharType="end"/>
      </w:r>
      <w:r w:rsidR="00D713A5" w:rsidRPr="00F85D90">
        <w:rPr>
          <w:rFonts w:ascii="Arial" w:eastAsia="Times New Roman" w:hAnsi="Arial" w:cs="Arial"/>
          <w:sz w:val="22"/>
          <w:szCs w:val="22"/>
        </w:rPr>
        <w:t xml:space="preserve">, </w:t>
      </w:r>
      <w:r w:rsidR="00386D24" w:rsidRPr="00F85D90">
        <w:rPr>
          <w:rFonts w:ascii="Arial" w:eastAsia="Times New Roman" w:hAnsi="Arial" w:cs="Arial"/>
          <w:sz w:val="22"/>
          <w:szCs w:val="22"/>
        </w:rPr>
        <w:t xml:space="preserve">that models the </w:t>
      </w:r>
      <w:r w:rsidR="00823C5B" w:rsidRPr="00F85D90">
        <w:rPr>
          <w:rFonts w:ascii="Arial" w:eastAsia="Times New Roman" w:hAnsi="Arial" w:cs="Arial"/>
          <w:sz w:val="22"/>
          <w:szCs w:val="22"/>
        </w:rPr>
        <w:t>expression level for a gene</w:t>
      </w:r>
      <w:r w:rsidR="00386D24" w:rsidRPr="00F85D90">
        <w:rPr>
          <w:rFonts w:ascii="Arial" w:eastAsia="Times New Roman" w:hAnsi="Arial" w:cs="Arial"/>
          <w:sz w:val="22"/>
          <w:szCs w:val="22"/>
        </w:rPr>
        <w:t xml:space="preserve"> </w:t>
      </w:r>
      <w:r w:rsidR="00823C5B" w:rsidRPr="00F85D90">
        <w:rPr>
          <w:rFonts w:ascii="Arial" w:eastAsia="Times New Roman" w:hAnsi="Arial" w:cs="Arial"/>
          <w:sz w:val="22"/>
          <w:szCs w:val="22"/>
        </w:rPr>
        <w:t>in a particular</w:t>
      </w:r>
      <w:r w:rsidR="00386D24" w:rsidRPr="00F85D90">
        <w:rPr>
          <w:rFonts w:ascii="Arial" w:eastAsia="Times New Roman" w:hAnsi="Arial" w:cs="Arial"/>
          <w:sz w:val="22"/>
          <w:szCs w:val="22"/>
        </w:rPr>
        <w:t xml:space="preserve"> repli</w:t>
      </w:r>
      <w:r w:rsidR="00823C5B" w:rsidRPr="00F85D90">
        <w:rPr>
          <w:rFonts w:ascii="Arial" w:eastAsia="Times New Roman" w:hAnsi="Arial" w:cs="Arial"/>
          <w:sz w:val="22"/>
          <w:szCs w:val="22"/>
        </w:rPr>
        <w:t>ca</w:t>
      </w:r>
      <w:r w:rsidR="00386D24" w:rsidRPr="00F85D90">
        <w:rPr>
          <w:rFonts w:ascii="Arial" w:eastAsia="Times New Roman" w:hAnsi="Arial" w:cs="Arial"/>
          <w:sz w:val="22"/>
          <w:szCs w:val="22"/>
        </w:rPr>
        <w:t xml:space="preserve">te and </w:t>
      </w:r>
      <w:r w:rsidR="00823C5B" w:rsidRPr="00F85D90">
        <w:rPr>
          <w:rFonts w:ascii="Arial" w:eastAsia="Times New Roman" w:hAnsi="Arial" w:cs="Arial"/>
          <w:sz w:val="22"/>
          <w:szCs w:val="22"/>
        </w:rPr>
        <w:t xml:space="preserve">treatment (in our case ancestor versus MA line). Importantly, the method also models the dispersion of the read depth, assuming the distribution of the read depth can be accurately represented by a negative binomial with </w:t>
      </w:r>
      <w:r w:rsidR="00823C5B" w:rsidRPr="0026453A">
        <w:rPr>
          <w:rFonts w:ascii="Arial" w:eastAsia="Times New Roman" w:hAnsi="Arial" w:cs="Arial"/>
          <w:sz w:val="22"/>
          <w:szCs w:val="22"/>
          <w:rPrChange w:id="196" w:author="Holly Celina Mcqueary" w:date="2020-07-16T13:38:00Z">
            <w:rPr>
              <w:rFonts w:ascii="Arial" w:eastAsia="Times New Roman" w:hAnsi="Arial" w:cs="Arial"/>
              <w:i/>
              <w:iCs/>
              <w:sz w:val="22"/>
              <w:szCs w:val="22"/>
            </w:rPr>
          </w:rPrChange>
        </w:rPr>
        <w:t>genes of similar expression having similar dispersion</w:t>
      </w:r>
      <w:r w:rsidR="00823C5B" w:rsidRPr="00F85D90">
        <w:rPr>
          <w:rFonts w:ascii="Arial" w:eastAsia="Times New Roman" w:hAnsi="Arial" w:cs="Arial"/>
          <w:sz w:val="22"/>
          <w:szCs w:val="22"/>
        </w:rPr>
        <w:t>. This method is thus expected to more accurately predict the actual read depth by explicitly considering the variance in the read depth across replicates</w:t>
      </w:r>
      <w:r w:rsidR="00267A91" w:rsidRPr="00F85D90">
        <w:rPr>
          <w:rFonts w:ascii="Arial" w:eastAsia="Times New Roman" w:hAnsi="Arial" w:cs="Arial"/>
          <w:sz w:val="22"/>
          <w:szCs w:val="22"/>
        </w:rPr>
        <w:t>. Thus, a</w:t>
      </w:r>
      <w:r w:rsidR="00823C5B" w:rsidRPr="00F85D90">
        <w:rPr>
          <w:rFonts w:ascii="Arial" w:eastAsia="Times New Roman" w:hAnsi="Arial" w:cs="Arial"/>
          <w:sz w:val="22"/>
          <w:szCs w:val="22"/>
        </w:rPr>
        <w:t xml:space="preserve">s a result, an </w:t>
      </w:r>
      <w:r w:rsidR="006B4343" w:rsidRPr="00F85D90">
        <w:rPr>
          <w:rFonts w:ascii="Arial" w:eastAsia="Times New Roman" w:hAnsi="Arial" w:cs="Arial"/>
          <w:sz w:val="22"/>
          <w:szCs w:val="22"/>
        </w:rPr>
        <w:t xml:space="preserve">unusually high or low </w:t>
      </w:r>
      <w:r w:rsidR="00823C5B" w:rsidRPr="00F85D90">
        <w:rPr>
          <w:rFonts w:ascii="Arial" w:eastAsia="Times New Roman" w:hAnsi="Arial" w:cs="Arial"/>
          <w:sz w:val="22"/>
          <w:szCs w:val="22"/>
        </w:rPr>
        <w:t xml:space="preserve">depth for one replicate </w:t>
      </w:r>
      <w:r w:rsidR="006B4343" w:rsidRPr="00F85D90">
        <w:rPr>
          <w:rFonts w:ascii="Arial" w:eastAsia="Times New Roman" w:hAnsi="Arial" w:cs="Arial"/>
          <w:sz w:val="22"/>
          <w:szCs w:val="22"/>
        </w:rPr>
        <w:t>will</w:t>
      </w:r>
      <w:r w:rsidR="00823C5B" w:rsidRPr="00F85D90">
        <w:rPr>
          <w:rFonts w:ascii="Arial" w:eastAsia="Times New Roman" w:hAnsi="Arial" w:cs="Arial"/>
          <w:sz w:val="22"/>
          <w:szCs w:val="22"/>
        </w:rPr>
        <w:t xml:space="preserve"> not have equal weight compared to the depths for the other replicates.</w:t>
      </w:r>
      <w:r w:rsidR="0006507C" w:rsidRPr="00F85D90">
        <w:rPr>
          <w:rFonts w:ascii="Arial" w:eastAsia="Times New Roman" w:hAnsi="Arial" w:cs="Arial"/>
          <w:sz w:val="22"/>
          <w:szCs w:val="22"/>
        </w:rPr>
        <w:t xml:space="preserve"> The method should thus be able to better </w:t>
      </w:r>
      <w:r w:rsidR="00D7397B" w:rsidRPr="00F85D90">
        <w:rPr>
          <w:rFonts w:ascii="Arial" w:eastAsia="Times New Roman" w:hAnsi="Arial" w:cs="Arial"/>
          <w:sz w:val="22"/>
          <w:szCs w:val="22"/>
        </w:rPr>
        <w:t>detect</w:t>
      </w:r>
      <w:r w:rsidR="0006507C" w:rsidRPr="00F85D90">
        <w:rPr>
          <w:rFonts w:ascii="Arial" w:eastAsia="Times New Roman" w:hAnsi="Arial" w:cs="Arial"/>
          <w:sz w:val="22"/>
          <w:szCs w:val="22"/>
        </w:rPr>
        <w:t xml:space="preserve"> genes that are differentially expressed (DE) in an MA line versus its ancestor.</w:t>
      </w:r>
    </w:p>
    <w:p w14:paraId="6B531D5C" w14:textId="017E485C" w:rsidR="00267A91"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del w:id="197" w:author="Holly Celina Mcqueary" w:date="2020-07-11T18:05:00Z">
        <w:r w:rsidRPr="00F85D90" w:rsidDel="006278DA">
          <w:rPr>
            <w:rFonts w:ascii="Arial" w:eastAsia="Times New Roman" w:hAnsi="Arial" w:cs="Arial"/>
            <w:sz w:val="22"/>
            <w:szCs w:val="22"/>
          </w:rPr>
          <w:delText xml:space="preserve">Individual gene analysis was performed using raw count data obtained from </w:delText>
        </w:r>
        <w:r w:rsidRPr="00F85D90" w:rsidDel="006278DA">
          <w:rPr>
            <w:rFonts w:ascii="Arial" w:eastAsia="Times New Roman" w:hAnsi="Arial" w:cs="Arial"/>
            <w:i/>
            <w:iCs/>
            <w:sz w:val="22"/>
            <w:szCs w:val="22"/>
          </w:rPr>
          <w:delText>HTseq</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D713A5" w:rsidRPr="00F85D90" w:rsidDel="006278DA">
          <w:rPr>
            <w:rFonts w:ascii="Arial" w:eastAsia="Times New Roman" w:hAnsi="Arial" w:cs="Arial"/>
            <w:sz w:val="22"/>
            <w:szCs w:val="22"/>
          </w:rPr>
          <w:del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Anders</w:delText>
        </w:r>
        <w:r w:rsidR="00D713A5" w:rsidRPr="00F85D90" w:rsidDel="006278DA">
          <w:rPr>
            <w:rFonts w:ascii="Arial" w:eastAsia="Times New Roman" w:hAnsi="Arial" w:cs="Arial"/>
            <w:i/>
            <w:noProof/>
            <w:sz w:val="22"/>
            <w:szCs w:val="22"/>
          </w:rPr>
          <w:delText xml:space="preserve"> et al.</w:delText>
        </w:r>
        <w:r w:rsidR="00D713A5" w:rsidRPr="00F85D90" w:rsidDel="006278DA">
          <w:rPr>
            <w:rFonts w:ascii="Arial" w:eastAsia="Times New Roman" w:hAnsi="Arial" w:cs="Arial"/>
            <w:noProof/>
            <w:sz w:val="22"/>
            <w:szCs w:val="22"/>
          </w:rPr>
          <w:delText xml:space="preserve"> 2015)</w:delText>
        </w:r>
        <w:r w:rsidR="00D713A5" w:rsidRPr="00F85D90" w:rsidDel="006278DA">
          <w:rPr>
            <w:rFonts w:ascii="Arial" w:eastAsia="Times New Roman" w:hAnsi="Arial" w:cs="Arial"/>
            <w:sz w:val="22"/>
            <w:szCs w:val="22"/>
          </w:rPr>
          <w:fldChar w:fldCharType="end"/>
        </w:r>
        <w:r w:rsidR="00D713A5" w:rsidRPr="00F85D90" w:rsidDel="006278DA">
          <w:rPr>
            <w:rFonts w:ascii="Arial" w:eastAsia="Times New Roman" w:hAnsi="Arial" w:cs="Arial"/>
            <w:sz w:val="22"/>
            <w:szCs w:val="22"/>
          </w:rPr>
          <w:delText xml:space="preserve"> </w:delText>
        </w:r>
        <w:r w:rsidRPr="00F85D90" w:rsidDel="006278DA">
          <w:rPr>
            <w:rFonts w:ascii="Arial" w:eastAsia="Times New Roman" w:hAnsi="Arial" w:cs="Arial"/>
            <w:sz w:val="22"/>
            <w:szCs w:val="22"/>
          </w:rPr>
          <w:delText xml:space="preserve"> and </w:delText>
        </w:r>
        <w:r w:rsidRPr="00F85D90" w:rsidDel="006278DA">
          <w:rPr>
            <w:rFonts w:ascii="Arial" w:eastAsia="Times New Roman" w:hAnsi="Arial" w:cs="Arial"/>
            <w:i/>
            <w:iCs/>
            <w:sz w:val="22"/>
            <w:szCs w:val="22"/>
          </w:rPr>
          <w:delText>DESeq2</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290D51" w:rsidRPr="00F85D90" w:rsidDel="006278DA">
          <w:rPr>
            <w:rFonts w:ascii="Arial" w:eastAsia="Times New Roman" w:hAnsi="Arial" w:cs="Arial"/>
            <w:sz w:val="22"/>
            <w:szCs w:val="22"/>
          </w:rPr>
          <w:del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Love</w:delText>
        </w:r>
        <w:r w:rsidR="00D713A5" w:rsidRPr="00F85D90" w:rsidDel="006278DA">
          <w:rPr>
            <w:rFonts w:ascii="Arial" w:eastAsia="Times New Roman" w:hAnsi="Arial" w:cs="Arial"/>
            <w:noProof/>
            <w:sz w:val="22"/>
            <w:szCs w:val="22"/>
          </w:rPr>
          <w:delText xml:space="preserve"> et al. 2014)</w:delText>
        </w:r>
        <w:r w:rsidR="00D713A5" w:rsidRPr="00F85D90" w:rsidDel="006278DA">
          <w:rPr>
            <w:rFonts w:ascii="Arial" w:eastAsia="Times New Roman" w:hAnsi="Arial" w:cs="Arial"/>
            <w:sz w:val="22"/>
            <w:szCs w:val="22"/>
          </w:rPr>
          <w:fldChar w:fldCharType="end"/>
        </w:r>
        <w:r w:rsidRPr="00F85D90" w:rsidDel="006278DA">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Raw read counts obtained from </w:t>
      </w:r>
      <w:proofErr w:type="spellStart"/>
      <w:r w:rsidRPr="00F85D90">
        <w:rPr>
          <w:rFonts w:ascii="Arial" w:eastAsia="Times New Roman" w:hAnsi="Arial" w:cs="Arial"/>
          <w:sz w:val="22"/>
          <w:szCs w:val="22"/>
        </w:rPr>
        <w:t>htseq</w:t>
      </w:r>
      <w:proofErr w:type="spellEnd"/>
      <w:r w:rsidRPr="00F85D90">
        <w:rPr>
          <w:rFonts w:ascii="Arial" w:eastAsia="Times New Roman" w:hAnsi="Arial" w:cs="Arial"/>
          <w:sz w:val="22"/>
          <w:szCs w:val="22"/>
        </w:rPr>
        <w:t>-count were used as input</w:t>
      </w:r>
      <w:ins w:id="198" w:author="Holly Celina Mcqueary" w:date="2020-07-11T18:06:00Z">
        <w:r w:rsidR="006278DA">
          <w:rPr>
            <w:rFonts w:ascii="Arial" w:eastAsia="Times New Roman" w:hAnsi="Arial" w:cs="Arial"/>
            <w:sz w:val="22"/>
            <w:szCs w:val="22"/>
          </w:rPr>
          <w:t xml:space="preserve"> for DESeq2 </w:t>
        </w:r>
      </w:ins>
      <w:r w:rsidR="006278DA">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6278DA">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ov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6278DA">
        <w:rPr>
          <w:rFonts w:ascii="Arial" w:eastAsia="Times New Roman" w:hAnsi="Arial" w:cs="Arial"/>
          <w:sz w:val="22"/>
          <w:szCs w:val="22"/>
        </w:rPr>
        <w:fldChar w:fldCharType="end"/>
      </w:r>
      <w:r w:rsidRPr="00F85D90">
        <w:rPr>
          <w:rFonts w:ascii="Arial" w:eastAsia="Times New Roman" w:hAnsi="Arial" w:cs="Arial"/>
          <w:sz w:val="22"/>
          <w:szCs w:val="22"/>
        </w:rPr>
        <w:t xml:space="preserve">. Individual </w:t>
      </w:r>
      <w:proofErr w:type="spellStart"/>
      <w:r w:rsidRPr="002462A9">
        <w:rPr>
          <w:rFonts w:ascii="Arial" w:eastAsia="Times New Roman" w:hAnsi="Arial" w:cs="Arial"/>
          <w:i/>
          <w:iCs/>
          <w:sz w:val="22"/>
          <w:szCs w:val="22"/>
          <w:rPrChange w:id="199" w:author="Holly Celina Mcqueary" w:date="2020-07-16T13:39:00Z">
            <w:rPr>
              <w:rFonts w:ascii="Arial" w:eastAsia="Times New Roman" w:hAnsi="Arial" w:cs="Arial"/>
              <w:sz w:val="22"/>
              <w:szCs w:val="22"/>
            </w:rPr>
          </w:rPrChange>
        </w:rPr>
        <w:t>DESeqDataSets</w:t>
      </w:r>
      <w:proofErr w:type="spellEnd"/>
      <w:r w:rsidRPr="00F85D90">
        <w:rPr>
          <w:rFonts w:ascii="Arial" w:eastAsia="Times New Roman" w:hAnsi="Arial" w:cs="Arial"/>
          <w:sz w:val="22"/>
          <w:szCs w:val="22"/>
        </w:rPr>
        <w:t xml:space="preserve"> were produced for each </w:t>
      </w:r>
      <w:r w:rsidR="00267A91" w:rsidRPr="00F85D90">
        <w:rPr>
          <w:rFonts w:ascii="Arial" w:eastAsia="Times New Roman" w:hAnsi="Arial" w:cs="Arial"/>
          <w:sz w:val="22"/>
          <w:szCs w:val="22"/>
        </w:rPr>
        <w:t>strain</w:t>
      </w:r>
      <w:r w:rsidRPr="00F85D90">
        <w:rPr>
          <w:rFonts w:ascii="Arial" w:eastAsia="Times New Roman" w:hAnsi="Arial" w:cs="Arial"/>
          <w:sz w:val="22"/>
          <w:szCs w:val="22"/>
        </w:rPr>
        <w:t xml:space="preserve">, due to the high variation found </w:t>
      </w:r>
      <w:r w:rsidR="00267A91" w:rsidRPr="00F85D90">
        <w:rPr>
          <w:rFonts w:ascii="Arial" w:eastAsia="Times New Roman" w:hAnsi="Arial" w:cs="Arial"/>
          <w:sz w:val="22"/>
          <w:szCs w:val="22"/>
        </w:rPr>
        <w:lastRenderedPageBreak/>
        <w:t>across</w:t>
      </w:r>
      <w:r w:rsidRPr="00F85D90">
        <w:rPr>
          <w:rFonts w:ascii="Arial" w:eastAsia="Times New Roman" w:hAnsi="Arial" w:cs="Arial"/>
          <w:sz w:val="22"/>
          <w:szCs w:val="22"/>
        </w:rPr>
        <w:t xml:space="preserve"> </w:t>
      </w:r>
      <w:r w:rsidR="00267A91" w:rsidRPr="00F85D90">
        <w:rPr>
          <w:rFonts w:ascii="Arial" w:eastAsia="Times New Roman" w:hAnsi="Arial" w:cs="Arial"/>
          <w:sz w:val="22"/>
          <w:szCs w:val="22"/>
        </w:rPr>
        <w:t xml:space="preserve">strains, </w:t>
      </w:r>
      <w:commentRangeStart w:id="200"/>
      <w:r w:rsidR="00267A91" w:rsidRPr="00F85D90">
        <w:rPr>
          <w:rFonts w:ascii="Arial" w:eastAsia="Times New Roman" w:hAnsi="Arial" w:cs="Arial"/>
          <w:sz w:val="22"/>
          <w:szCs w:val="22"/>
        </w:rPr>
        <w:t>as determined by principal component analysis</w:t>
      </w:r>
      <w:ins w:id="201" w:author="Holly Celina Mcqueary" w:date="2020-07-16T13:40:00Z">
        <w:r w:rsidR="004000DB">
          <w:rPr>
            <w:rFonts w:ascii="Arial" w:eastAsia="Times New Roman" w:hAnsi="Arial" w:cs="Arial"/>
            <w:sz w:val="22"/>
            <w:szCs w:val="22"/>
          </w:rPr>
          <w:t xml:space="preserve"> (PCA)</w:t>
        </w:r>
      </w:ins>
      <w:r w:rsidR="00267A91" w:rsidRPr="00F85D90">
        <w:rPr>
          <w:rFonts w:ascii="Arial" w:eastAsia="Times New Roman" w:hAnsi="Arial" w:cs="Arial"/>
          <w:sz w:val="22"/>
          <w:szCs w:val="22"/>
        </w:rPr>
        <w:t xml:space="preserve"> (</w:t>
      </w:r>
      <w:ins w:id="202" w:author="Holly Celina Mcqueary" w:date="2020-07-15T15:47:00Z">
        <w:r w:rsidR="00621F38">
          <w:rPr>
            <w:rFonts w:ascii="Arial" w:eastAsia="Times New Roman" w:hAnsi="Arial" w:cs="Arial"/>
            <w:sz w:val="22"/>
            <w:szCs w:val="22"/>
          </w:rPr>
          <w:t>Supplemental Figure 2.2, Appendix I</w:t>
        </w:r>
      </w:ins>
      <w:del w:id="203" w:author="Holly Celina Mcqueary" w:date="2020-07-15T15:46:00Z">
        <w:r w:rsidR="00267A91" w:rsidRPr="00F85D90" w:rsidDel="00621F38">
          <w:rPr>
            <w:rFonts w:ascii="Arial" w:eastAsia="Times New Roman" w:hAnsi="Arial" w:cs="Arial"/>
            <w:sz w:val="22"/>
            <w:szCs w:val="22"/>
          </w:rPr>
          <w:delText>data not shown</w:delText>
        </w:r>
      </w:del>
      <w:r w:rsidR="00267A91" w:rsidRPr="00F85D90">
        <w:rPr>
          <w:rFonts w:ascii="Arial" w:eastAsia="Times New Roman" w:hAnsi="Arial" w:cs="Arial"/>
          <w:sz w:val="22"/>
          <w:szCs w:val="22"/>
        </w:rPr>
        <w:t>)</w:t>
      </w:r>
      <w:r w:rsidRPr="00F85D90">
        <w:rPr>
          <w:rFonts w:ascii="Arial" w:eastAsia="Times New Roman" w:hAnsi="Arial" w:cs="Arial"/>
          <w:sz w:val="22"/>
          <w:szCs w:val="22"/>
        </w:rPr>
        <w:t xml:space="preserve">. </w:t>
      </w:r>
      <w:commentRangeEnd w:id="200"/>
      <w:r w:rsidR="006278DA">
        <w:rPr>
          <w:rStyle w:val="CommentReference"/>
        </w:rPr>
        <w:commentReference w:id="200"/>
      </w:r>
      <w:ins w:id="204" w:author="Holly Celina Mcqueary" w:date="2020-07-16T13:39:00Z">
        <w:r w:rsidR="002462A9" w:rsidRPr="002462A9">
          <w:rPr>
            <w:rFonts w:ascii="Arial" w:eastAsia="Times New Roman" w:hAnsi="Arial" w:cs="Arial"/>
            <w:sz w:val="22"/>
            <w:szCs w:val="22"/>
          </w:rPr>
          <w:t xml:space="preserve"> </w:t>
        </w:r>
      </w:ins>
      <w:moveToRangeStart w:id="205" w:author="Holly Celina Mcqueary" w:date="2020-07-16T13:39:00Z" w:name="move45799192"/>
      <w:moveTo w:id="206" w:author="Holly Celina Mcqueary" w:date="2020-07-16T13:39:00Z">
        <w:r w:rsidR="002462A9" w:rsidRPr="00F85D90">
          <w:rPr>
            <w:rFonts w:ascii="Arial" w:eastAsia="Times New Roman" w:hAnsi="Arial" w:cs="Arial"/>
            <w:sz w:val="22"/>
            <w:szCs w:val="22"/>
          </w:rPr>
          <w:t xml:space="preserve">Genes expressed at low levels tend to have high variance and there is thus low power to detect changes in expression. </w:t>
        </w:r>
      </w:moveTo>
      <w:moveToRangeEnd w:id="205"/>
      <w:ins w:id="207" w:author="Holly Celina Mcqueary" w:date="2020-07-11T18:07:00Z">
        <w:r w:rsidR="006278DA">
          <w:rPr>
            <w:rFonts w:ascii="Arial" w:eastAsia="Times New Roman" w:hAnsi="Arial" w:cs="Arial"/>
            <w:sz w:val="22"/>
            <w:szCs w:val="22"/>
          </w:rPr>
          <w:t xml:space="preserve">Reads with counts less than 10 in every replicate were removed from further analysis. </w:t>
        </w:r>
      </w:ins>
      <w:del w:id="208" w:author="Holly Celina Mcqueary" w:date="2020-07-11T18:07:00Z">
        <w:r w:rsidRPr="00F85D90" w:rsidDel="006278DA">
          <w:rPr>
            <w:rFonts w:ascii="Arial" w:eastAsia="Times New Roman" w:hAnsi="Arial" w:cs="Arial"/>
            <w:sz w:val="22"/>
            <w:szCs w:val="22"/>
          </w:rPr>
          <w:delText>Reads were filtered by only keeping those genes in the ancestor with read counts greater than 10</w:delText>
        </w:r>
        <w:r w:rsidR="00267A91" w:rsidRPr="00F85D90" w:rsidDel="006278DA">
          <w:rPr>
            <w:rFonts w:ascii="Arial" w:eastAsia="Times New Roman" w:hAnsi="Arial" w:cs="Arial"/>
            <w:sz w:val="22"/>
            <w:szCs w:val="22"/>
          </w:rPr>
          <w:delText xml:space="preserve"> in every replicate</w:delText>
        </w:r>
        <w:r w:rsidRPr="00F85D90" w:rsidDel="006278DA">
          <w:rPr>
            <w:rFonts w:ascii="Arial" w:eastAsia="Times New Roman" w:hAnsi="Arial" w:cs="Arial"/>
            <w:sz w:val="22"/>
            <w:szCs w:val="22"/>
          </w:rPr>
          <w:delText xml:space="preserve">. </w:delText>
        </w:r>
      </w:del>
      <w:r w:rsidR="00267A91" w:rsidRPr="00F85D90">
        <w:rPr>
          <w:rFonts w:ascii="Arial" w:eastAsia="Times New Roman" w:hAnsi="Arial" w:cs="Arial"/>
          <w:sz w:val="22"/>
          <w:szCs w:val="22"/>
        </w:rPr>
        <w:t>We used a more stringent cutoff in this analysis to focus on genes for which we have the most power for detecting a change in expression</w:t>
      </w:r>
      <w:r w:rsidR="006D271A" w:rsidRPr="00F85D90">
        <w:rPr>
          <w:rFonts w:ascii="Arial" w:eastAsia="Times New Roman" w:hAnsi="Arial" w:cs="Arial"/>
          <w:sz w:val="22"/>
          <w:szCs w:val="22"/>
        </w:rPr>
        <w:t>, since we are analyzing individual genes</w:t>
      </w:r>
      <w:r w:rsidR="00267A91" w:rsidRPr="00F85D90">
        <w:rPr>
          <w:rFonts w:ascii="Arial" w:eastAsia="Times New Roman" w:hAnsi="Arial" w:cs="Arial"/>
          <w:sz w:val="22"/>
          <w:szCs w:val="22"/>
        </w:rPr>
        <w:t xml:space="preserve">. </w:t>
      </w:r>
      <w:moveFromRangeStart w:id="209" w:author="Holly Celina Mcqueary" w:date="2020-07-16T13:39:00Z" w:name="move45799192"/>
      <w:moveFrom w:id="210" w:author="Holly Celina Mcqueary" w:date="2020-07-16T13:39:00Z">
        <w:r w:rsidR="00267A91" w:rsidRPr="00F85D90" w:rsidDel="002462A9">
          <w:rPr>
            <w:rFonts w:ascii="Arial" w:eastAsia="Times New Roman" w:hAnsi="Arial" w:cs="Arial"/>
            <w:sz w:val="22"/>
            <w:szCs w:val="22"/>
          </w:rPr>
          <w:t xml:space="preserve">Genes expressed at low levels tend to have high variance and there is thus low power to detect changes in expression. </w:t>
        </w:r>
      </w:moveFrom>
      <w:moveFromRangeEnd w:id="209"/>
      <w:commentRangeStart w:id="211"/>
      <w:r w:rsidR="006D271A" w:rsidRPr="00F85D90">
        <w:rPr>
          <w:rFonts w:ascii="Arial" w:eastAsia="Times New Roman" w:hAnsi="Arial" w:cs="Arial"/>
          <w:sz w:val="22"/>
          <w:szCs w:val="22"/>
        </w:rPr>
        <w:t>R</w:t>
      </w:r>
      <w:r w:rsidR="00267A91" w:rsidRPr="00F85D90">
        <w:rPr>
          <w:rFonts w:ascii="Arial" w:eastAsia="Times New Roman" w:hAnsi="Arial" w:cs="Arial"/>
          <w:sz w:val="22"/>
          <w:szCs w:val="22"/>
        </w:rPr>
        <w:t xml:space="preserve">emoving such genes from the data set resulted in </w:t>
      </w:r>
      <w:r w:rsidRPr="00F85D90">
        <w:rPr>
          <w:rFonts w:ascii="Arial" w:eastAsia="Times New Roman" w:hAnsi="Arial" w:cs="Arial"/>
          <w:sz w:val="22"/>
          <w:szCs w:val="22"/>
        </w:rPr>
        <w:t xml:space="preserve">5532 genes </w:t>
      </w:r>
      <w:r w:rsidR="00267A91" w:rsidRPr="00F85D90">
        <w:rPr>
          <w:rFonts w:ascii="Arial" w:eastAsia="Times New Roman" w:hAnsi="Arial" w:cs="Arial"/>
          <w:sz w:val="22"/>
          <w:szCs w:val="22"/>
        </w:rPr>
        <w:t>being</w:t>
      </w:r>
      <w:r w:rsidRPr="00F85D90">
        <w:rPr>
          <w:rFonts w:ascii="Arial" w:eastAsia="Times New Roman" w:hAnsi="Arial" w:cs="Arial"/>
          <w:sz w:val="22"/>
          <w:szCs w:val="22"/>
        </w:rPr>
        <w:t xml:space="preserve"> analyzed</w:t>
      </w:r>
      <w:ins w:id="212" w:author="Holly Celina Mcqueary" w:date="2020-07-15T15:47:00Z">
        <w:r w:rsidR="00621F38">
          <w:rPr>
            <w:rFonts w:ascii="Arial" w:eastAsia="Times New Roman" w:hAnsi="Arial" w:cs="Arial"/>
            <w:sz w:val="22"/>
            <w:szCs w:val="22"/>
          </w:rPr>
          <w:t xml:space="preserve"> (Supplemental Figure 2.1, Appendix I)</w:t>
        </w:r>
      </w:ins>
      <w:r w:rsidRPr="00F85D90">
        <w:rPr>
          <w:rFonts w:ascii="Arial" w:eastAsia="Times New Roman" w:hAnsi="Arial" w:cs="Arial"/>
          <w:sz w:val="22"/>
          <w:szCs w:val="22"/>
        </w:rPr>
        <w:t xml:space="preserve">. </w:t>
      </w:r>
      <w:commentRangeEnd w:id="211"/>
      <w:r w:rsidR="006278DA">
        <w:rPr>
          <w:rStyle w:val="CommentReference"/>
        </w:rPr>
        <w:commentReference w:id="211"/>
      </w:r>
    </w:p>
    <w:p w14:paraId="281BBE71" w14:textId="27007849" w:rsidR="00003175" w:rsidRPr="00F85D90" w:rsidDel="004000DB" w:rsidRDefault="00D543AC" w:rsidP="00F85D90">
      <w:pPr>
        <w:spacing w:line="480" w:lineRule="auto"/>
        <w:ind w:firstLine="720"/>
        <w:rPr>
          <w:del w:id="213" w:author="Holly Celina Mcqueary" w:date="2020-07-16T13:41:00Z"/>
          <w:rFonts w:ascii="Arial" w:eastAsia="Times New Roman" w:hAnsi="Arial" w:cs="Arial"/>
          <w:sz w:val="22"/>
          <w:szCs w:val="22"/>
        </w:rPr>
      </w:pPr>
      <w:r w:rsidRPr="00F85D90">
        <w:rPr>
          <w:rFonts w:ascii="Arial" w:eastAsia="Times New Roman" w:hAnsi="Arial" w:cs="Arial"/>
          <w:sz w:val="22"/>
          <w:szCs w:val="22"/>
        </w:rPr>
        <w:t xml:space="preserve">The </w:t>
      </w:r>
      <w:proofErr w:type="spellStart"/>
      <w:r w:rsidRPr="00F85D90">
        <w:rPr>
          <w:rFonts w:ascii="Arial" w:eastAsia="Times New Roman" w:hAnsi="Arial" w:cs="Arial"/>
          <w:i/>
          <w:iCs/>
          <w:sz w:val="22"/>
          <w:szCs w:val="22"/>
        </w:rPr>
        <w:t>DESeq</w:t>
      </w:r>
      <w:proofErr w:type="spellEnd"/>
      <w:ins w:id="214" w:author="Holly Celina Mcqueary" w:date="2020-07-16T13:39:00Z">
        <w:r w:rsidR="002462A9">
          <w:rPr>
            <w:rFonts w:ascii="Arial" w:eastAsia="Times New Roman" w:hAnsi="Arial" w:cs="Arial"/>
            <w:i/>
            <w:iCs/>
            <w:sz w:val="22"/>
            <w:szCs w:val="22"/>
          </w:rPr>
          <w:t>()</w:t>
        </w:r>
      </w:ins>
      <w:r w:rsidRPr="00F85D90">
        <w:rPr>
          <w:rFonts w:ascii="Arial" w:eastAsia="Times New Roman" w:hAnsi="Arial" w:cs="Arial"/>
          <w:sz w:val="22"/>
          <w:szCs w:val="22"/>
        </w:rPr>
        <w:t xml:space="preserve"> function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on all datasets with default parameters. Annotations were added using the </w:t>
      </w:r>
      <w:r w:rsidRPr="00F85D90">
        <w:rPr>
          <w:rFonts w:ascii="Arial" w:eastAsia="Times New Roman" w:hAnsi="Arial" w:cs="Arial"/>
          <w:i/>
          <w:iCs/>
          <w:sz w:val="22"/>
          <w:szCs w:val="22"/>
        </w:rPr>
        <w:t>S</w:t>
      </w:r>
      <w:r w:rsidR="006D271A" w:rsidRPr="00F85D90">
        <w:rPr>
          <w:rFonts w:ascii="Arial" w:eastAsia="Times New Roman" w:hAnsi="Arial" w:cs="Arial"/>
          <w:i/>
          <w:iCs/>
          <w:sz w:val="22"/>
          <w:szCs w:val="22"/>
        </w:rPr>
        <w:t>.</w:t>
      </w:r>
      <w:r w:rsidRPr="00F85D90">
        <w:rPr>
          <w:rFonts w:ascii="Arial" w:eastAsia="Times New Roman" w:hAnsi="Arial" w:cs="Arial"/>
          <w:i/>
          <w:iCs/>
          <w:sz w:val="22"/>
          <w:szCs w:val="22"/>
        </w:rPr>
        <w:t xml:space="preserve"> cerevisiae</w:t>
      </w:r>
      <w:r w:rsidRPr="00F85D90">
        <w:rPr>
          <w:rFonts w:ascii="Arial" w:eastAsia="Times New Roman" w:hAnsi="Arial" w:cs="Arial"/>
          <w:sz w:val="22"/>
          <w:szCs w:val="22"/>
        </w:rPr>
        <w:t xml:space="preserve"> database</w:t>
      </w:r>
      <w:r w:rsidR="00C608B1" w:rsidRPr="00F85D90">
        <w:rPr>
          <w:rFonts w:ascii="Arial" w:eastAsia="Times New Roman" w:hAnsi="Arial" w:cs="Arial"/>
          <w:sz w:val="22"/>
          <w:szCs w:val="22"/>
        </w:rPr>
        <w:t xml:space="preserve"> from Bioconductor</w:t>
      </w:r>
      <w:r w:rsidRPr="00F85D90">
        <w:rPr>
          <w:rFonts w:ascii="Arial" w:eastAsia="Times New Roman" w:hAnsi="Arial" w:cs="Arial"/>
          <w:sz w:val="22"/>
          <w:szCs w:val="22"/>
        </w:rPr>
        <w:t xml:space="preserve"> </w:t>
      </w:r>
      <w:commentRangeStart w:id="215"/>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arlson M&lt;/Author&gt;&lt;Year&gt;2015&lt;/Year&gt;&lt;RecNum&gt;718&lt;/RecNum&gt;&lt;DisplayText&gt;(&lt;style face="smallcaps"&gt;Carlson M&lt;/style&gt; 2015)&lt;/DisplayText&gt;&lt;record&gt;&lt;rec-number&gt;718&lt;/rec-number&gt;&lt;foreign-keys&gt;&lt;key app="EN" db-id="5xpwr2023fw2aae2apfpftptvaxepvde9asw" timestamp="1587401297" guid="ef7c0774-2fe4-490f-8dff-98f5ed1c9970"&gt;718&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arlson M</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commentRangeEnd w:id="215"/>
      <w:r w:rsidR="002462A9">
        <w:rPr>
          <w:rStyle w:val="CommentReference"/>
        </w:rPr>
        <w:commentReference w:id="215"/>
      </w:r>
      <w:r w:rsidRPr="00F85D90">
        <w:rPr>
          <w:rFonts w:ascii="Arial" w:eastAsia="Times New Roman" w:hAnsi="Arial" w:cs="Arial"/>
          <w:sz w:val="22"/>
          <w:szCs w:val="22"/>
        </w:rPr>
        <w:t xml:space="preserve">. The </w:t>
      </w:r>
      <w:r w:rsidRPr="00F85D90">
        <w:rPr>
          <w:rFonts w:ascii="Arial" w:eastAsia="Times New Roman" w:hAnsi="Arial" w:cs="Arial"/>
          <w:i/>
          <w:iCs/>
          <w:sz w:val="22"/>
          <w:szCs w:val="22"/>
        </w:rPr>
        <w:t>results()</w:t>
      </w:r>
      <w:r w:rsidRPr="00F85D90">
        <w:rPr>
          <w:rFonts w:ascii="Arial" w:eastAsia="Times New Roman" w:hAnsi="Arial" w:cs="Arial"/>
          <w:sz w:val="22"/>
          <w:szCs w:val="22"/>
        </w:rPr>
        <w:t xml:space="preserve"> function in </w:t>
      </w:r>
      <w:r w:rsidRPr="00F85D90">
        <w:rPr>
          <w:rFonts w:ascii="Arial" w:eastAsia="Times New Roman" w:hAnsi="Arial" w:cs="Arial"/>
          <w:i/>
          <w:iCs/>
          <w:sz w:val="22"/>
          <w:szCs w:val="22"/>
        </w:rPr>
        <w:t>DESeq2</w:t>
      </w:r>
      <w:r w:rsidRPr="00F85D90">
        <w:rPr>
          <w:rFonts w:ascii="Arial" w:eastAsia="Times New Roman" w:hAnsi="Arial" w:cs="Arial"/>
          <w:sz w:val="22"/>
          <w:szCs w:val="22"/>
        </w:rPr>
        <w:t xml:space="preserve">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with default parameters, using a F</w:t>
      </w:r>
      <w:r w:rsidR="006D271A" w:rsidRPr="00F85D90">
        <w:rPr>
          <w:rFonts w:ascii="Arial" w:eastAsia="Times New Roman" w:hAnsi="Arial" w:cs="Arial"/>
          <w:sz w:val="22"/>
          <w:szCs w:val="22"/>
        </w:rPr>
        <w:t xml:space="preserve">alse </w:t>
      </w:r>
      <w:r w:rsidRPr="00F85D90">
        <w:rPr>
          <w:rFonts w:ascii="Arial" w:eastAsia="Times New Roman" w:hAnsi="Arial" w:cs="Arial"/>
          <w:sz w:val="22"/>
          <w:szCs w:val="22"/>
        </w:rPr>
        <w:t>D</w:t>
      </w:r>
      <w:r w:rsidR="006D271A" w:rsidRPr="00F85D90">
        <w:rPr>
          <w:rFonts w:ascii="Arial" w:eastAsia="Times New Roman" w:hAnsi="Arial" w:cs="Arial"/>
          <w:sz w:val="22"/>
          <w:szCs w:val="22"/>
        </w:rPr>
        <w:t xml:space="preserve">iscovery </w:t>
      </w:r>
      <w:r w:rsidRPr="00F85D90">
        <w:rPr>
          <w:rFonts w:ascii="Arial" w:eastAsia="Times New Roman" w:hAnsi="Arial" w:cs="Arial"/>
          <w:sz w:val="22"/>
          <w:szCs w:val="22"/>
        </w:rPr>
        <w:t>R</w:t>
      </w:r>
      <w:r w:rsidR="006D271A" w:rsidRPr="00F85D90">
        <w:rPr>
          <w:rFonts w:ascii="Arial" w:eastAsia="Times New Roman" w:hAnsi="Arial" w:cs="Arial"/>
          <w:sz w:val="22"/>
          <w:szCs w:val="22"/>
        </w:rPr>
        <w:t>ate (FDR)</w:t>
      </w:r>
      <w:r w:rsidRPr="00F85D90">
        <w:rPr>
          <w:rFonts w:ascii="Arial" w:eastAsia="Times New Roman" w:hAnsi="Arial" w:cs="Arial"/>
          <w:sz w:val="22"/>
          <w:szCs w:val="22"/>
        </w:rPr>
        <w:t xml:space="preserve"> of 0.1. </w:t>
      </w:r>
      <w:r w:rsidR="006D271A" w:rsidRPr="00F85D90">
        <w:rPr>
          <w:rFonts w:ascii="Arial" w:eastAsia="Times New Roman" w:hAnsi="Arial" w:cs="Arial"/>
          <w:sz w:val="22"/>
          <w:szCs w:val="22"/>
        </w:rPr>
        <w:t>Analyses were performed with</w:t>
      </w:r>
      <w:r w:rsidR="00003175"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 MA line and</w:t>
      </w:r>
      <w:r w:rsidR="00003175" w:rsidRPr="00F85D90">
        <w:rPr>
          <w:rFonts w:ascii="Arial" w:eastAsia="Times New Roman" w:hAnsi="Arial" w:cs="Arial"/>
          <w:sz w:val="22"/>
          <w:szCs w:val="22"/>
        </w:rPr>
        <w:t xml:space="preserve"> the ancestor </w:t>
      </w:r>
      <w:r w:rsidR="006D271A" w:rsidRPr="00F85D90">
        <w:rPr>
          <w:rFonts w:ascii="Arial" w:eastAsia="Times New Roman" w:hAnsi="Arial" w:cs="Arial"/>
          <w:sz w:val="22"/>
          <w:szCs w:val="22"/>
        </w:rPr>
        <w:t>at a time</w:t>
      </w:r>
      <w:r w:rsidR="00003175" w:rsidRPr="00F85D90">
        <w:rPr>
          <w:rFonts w:ascii="Arial" w:eastAsia="Times New Roman" w:hAnsi="Arial" w:cs="Arial"/>
          <w:sz w:val="22"/>
          <w:szCs w:val="22"/>
        </w:rPr>
        <w:t xml:space="preserve">, since </w:t>
      </w:r>
      <w:r w:rsidR="006D271A" w:rsidRPr="00F85D90">
        <w:rPr>
          <w:rFonts w:ascii="Arial" w:eastAsia="Times New Roman" w:hAnsi="Arial" w:cs="Arial"/>
          <w:sz w:val="22"/>
          <w:szCs w:val="22"/>
        </w:rPr>
        <w:t xml:space="preserve">running all strains </w:t>
      </w:r>
      <w:r w:rsidR="0006507C" w:rsidRPr="00F85D90">
        <w:rPr>
          <w:rFonts w:ascii="Arial" w:eastAsia="Times New Roman" w:hAnsi="Arial" w:cs="Arial"/>
          <w:sz w:val="22"/>
          <w:szCs w:val="22"/>
        </w:rPr>
        <w:t>together</w:t>
      </w:r>
      <w:r w:rsidR="006D271A" w:rsidRPr="00F85D90">
        <w:rPr>
          <w:rFonts w:ascii="Arial" w:eastAsia="Times New Roman" w:hAnsi="Arial" w:cs="Arial"/>
          <w:sz w:val="22"/>
          <w:szCs w:val="22"/>
        </w:rPr>
        <w:t xml:space="preserve"> would </w:t>
      </w:r>
      <w:r w:rsidR="0006507C" w:rsidRPr="00F85D90">
        <w:rPr>
          <w:rFonts w:ascii="Arial" w:eastAsia="Times New Roman" w:hAnsi="Arial" w:cs="Arial"/>
          <w:sz w:val="22"/>
          <w:szCs w:val="22"/>
        </w:rPr>
        <w:t>lead to</w:t>
      </w:r>
      <w:r w:rsidR="006D271A" w:rsidRPr="00F85D90">
        <w:rPr>
          <w:rFonts w:ascii="Arial" w:eastAsia="Times New Roman" w:hAnsi="Arial" w:cs="Arial"/>
          <w:sz w:val="22"/>
          <w:szCs w:val="22"/>
        </w:rPr>
        <w:t xml:space="preserve"> an overestimate of dispersion because of the numerous</w:t>
      </w:r>
      <w:r w:rsidR="00003175" w:rsidRPr="00F85D90">
        <w:rPr>
          <w:rFonts w:ascii="Arial" w:eastAsia="Times New Roman" w:hAnsi="Arial" w:cs="Arial"/>
          <w:sz w:val="22"/>
          <w:szCs w:val="22"/>
        </w:rPr>
        <w:t xml:space="preserve"> aneuploid </w:t>
      </w:r>
      <w:r w:rsidR="0006507C" w:rsidRPr="00F85D90">
        <w:rPr>
          <w:rFonts w:ascii="Arial" w:eastAsia="Times New Roman" w:hAnsi="Arial" w:cs="Arial"/>
          <w:sz w:val="22"/>
          <w:szCs w:val="22"/>
        </w:rPr>
        <w:t xml:space="preserve">chromosomes in </w:t>
      </w:r>
      <w:r w:rsidR="006D271A" w:rsidRPr="00F85D90">
        <w:rPr>
          <w:rFonts w:ascii="Arial" w:eastAsia="Times New Roman" w:hAnsi="Arial" w:cs="Arial"/>
          <w:sz w:val="22"/>
          <w:szCs w:val="22"/>
        </w:rPr>
        <w:t>MA lines</w:t>
      </w:r>
      <w:ins w:id="216" w:author="Holly Celina Mcqueary" w:date="2020-07-16T13:40:00Z">
        <w:r w:rsidR="004000DB">
          <w:rPr>
            <w:rFonts w:ascii="Arial" w:eastAsia="Times New Roman" w:hAnsi="Arial" w:cs="Arial"/>
            <w:sz w:val="22"/>
            <w:szCs w:val="22"/>
          </w:rPr>
          <w:t xml:space="preserve"> (see above)</w:t>
        </w:r>
      </w:ins>
      <w:r w:rsidR="00003175" w:rsidRPr="00F85D90">
        <w:rPr>
          <w:rFonts w:ascii="Arial" w:eastAsia="Times New Roman" w:hAnsi="Arial" w:cs="Arial"/>
          <w:sz w:val="22"/>
          <w:szCs w:val="22"/>
        </w:rPr>
        <w:t>.</w:t>
      </w:r>
      <w:r w:rsidR="008F499E" w:rsidRPr="00F85D90">
        <w:rPr>
          <w:rFonts w:ascii="Arial" w:eastAsia="Times New Roman" w:hAnsi="Arial" w:cs="Arial"/>
          <w:sz w:val="22"/>
          <w:szCs w:val="22"/>
        </w:rPr>
        <w:t xml:space="preserve"> </w:t>
      </w:r>
      <w:commentRangeStart w:id="217"/>
      <w:r w:rsidR="0006507C" w:rsidRPr="00F85D90">
        <w:rPr>
          <w:rFonts w:ascii="Arial" w:eastAsia="Times New Roman" w:hAnsi="Arial" w:cs="Arial"/>
          <w:sz w:val="22"/>
          <w:szCs w:val="22"/>
        </w:rPr>
        <w:t>For one of the two batches of the homozygous strain,</w:t>
      </w:r>
      <w:r w:rsidR="008F499E"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w:t>
      </w:r>
      <w:r w:rsidR="008F499E" w:rsidRPr="00F85D90">
        <w:rPr>
          <w:rFonts w:ascii="Arial" w:eastAsia="Times New Roman" w:hAnsi="Arial" w:cs="Arial"/>
          <w:sz w:val="22"/>
          <w:szCs w:val="22"/>
        </w:rPr>
        <w:t xml:space="preserve"> of the </w:t>
      </w:r>
      <w:r w:rsidR="006D271A" w:rsidRPr="00F85D90">
        <w:rPr>
          <w:rFonts w:ascii="Arial" w:eastAsia="Times New Roman" w:hAnsi="Arial" w:cs="Arial"/>
          <w:sz w:val="22"/>
          <w:szCs w:val="22"/>
        </w:rPr>
        <w:t xml:space="preserve">ancestor </w:t>
      </w:r>
      <w:r w:rsidR="008F499E" w:rsidRPr="00F85D90">
        <w:rPr>
          <w:rFonts w:ascii="Arial" w:eastAsia="Times New Roman" w:hAnsi="Arial" w:cs="Arial"/>
          <w:sz w:val="22"/>
          <w:szCs w:val="22"/>
        </w:rPr>
        <w:t>replicates</w:t>
      </w:r>
      <w:r w:rsidR="006D271A" w:rsidRPr="00F85D90">
        <w:rPr>
          <w:rFonts w:ascii="Arial" w:eastAsia="Times New Roman" w:hAnsi="Arial" w:cs="Arial"/>
          <w:sz w:val="22"/>
          <w:szCs w:val="22"/>
        </w:rPr>
        <w:t xml:space="preserve"> was substantially different based on a </w:t>
      </w:r>
      <w:del w:id="218" w:author="Holly Celina Mcqueary" w:date="2020-07-16T13:40:00Z">
        <w:r w:rsidR="006D271A" w:rsidRPr="00F85D90" w:rsidDel="004000DB">
          <w:rPr>
            <w:rFonts w:ascii="Arial" w:eastAsia="Times New Roman" w:hAnsi="Arial" w:cs="Arial"/>
            <w:sz w:val="22"/>
            <w:szCs w:val="22"/>
          </w:rPr>
          <w:delText>Principal Component Analysis</w:delText>
        </w:r>
      </w:del>
      <w:ins w:id="219" w:author="Holly Celina Mcqueary" w:date="2020-07-16T13:40:00Z">
        <w:r w:rsidR="004000DB">
          <w:rPr>
            <w:rFonts w:ascii="Arial" w:eastAsia="Times New Roman" w:hAnsi="Arial" w:cs="Arial"/>
            <w:sz w:val="22"/>
            <w:szCs w:val="22"/>
          </w:rPr>
          <w:t>PCA</w:t>
        </w:r>
      </w:ins>
      <w:r w:rsidR="008F499E"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 xml:space="preserve">and so </w:t>
      </w:r>
      <w:r w:rsidR="008F499E" w:rsidRPr="00F85D90">
        <w:rPr>
          <w:rFonts w:ascii="Arial" w:eastAsia="Times New Roman" w:hAnsi="Arial" w:cs="Arial"/>
          <w:sz w:val="22"/>
          <w:szCs w:val="22"/>
        </w:rPr>
        <w:t xml:space="preserve">only 2 </w:t>
      </w:r>
      <w:ins w:id="220" w:author="Holly Celina Mcqueary" w:date="2020-07-16T13:41:00Z">
        <w:r w:rsidR="004000DB">
          <w:rPr>
            <w:rFonts w:ascii="Arial" w:eastAsia="Times New Roman" w:hAnsi="Arial" w:cs="Arial"/>
            <w:sz w:val="22"/>
            <w:szCs w:val="22"/>
          </w:rPr>
          <w:t xml:space="preserve">of the 3 </w:t>
        </w:r>
      </w:ins>
      <w:r w:rsidR="008F499E" w:rsidRPr="00F85D90">
        <w:rPr>
          <w:rFonts w:ascii="Arial" w:eastAsia="Times New Roman" w:hAnsi="Arial" w:cs="Arial"/>
          <w:sz w:val="22"/>
          <w:szCs w:val="22"/>
        </w:rPr>
        <w:t>ancestor replicates were used</w:t>
      </w:r>
      <w:ins w:id="221" w:author="Holly Celina Mcqueary" w:date="2020-07-15T15:47:00Z">
        <w:r w:rsidR="00621F38">
          <w:rPr>
            <w:rFonts w:ascii="Arial" w:eastAsia="Times New Roman" w:hAnsi="Arial" w:cs="Arial"/>
            <w:sz w:val="22"/>
            <w:szCs w:val="22"/>
          </w:rPr>
          <w:t xml:space="preserve"> (</w:t>
        </w:r>
      </w:ins>
      <w:ins w:id="222" w:author="Holly Celina Mcqueary" w:date="2020-07-15T15:48:00Z">
        <w:r w:rsidR="00621F38">
          <w:rPr>
            <w:rFonts w:ascii="Arial" w:eastAsia="Times New Roman" w:hAnsi="Arial" w:cs="Arial"/>
            <w:sz w:val="22"/>
            <w:szCs w:val="22"/>
          </w:rPr>
          <w:t>Supplemental Figure 2.2, Appendix I)</w:t>
        </w:r>
      </w:ins>
      <w:r w:rsidR="008F499E" w:rsidRPr="00F85D90">
        <w:rPr>
          <w:rFonts w:ascii="Arial" w:eastAsia="Times New Roman" w:hAnsi="Arial" w:cs="Arial"/>
          <w:sz w:val="22"/>
          <w:szCs w:val="22"/>
        </w:rPr>
        <w:t xml:space="preserve">. </w:t>
      </w:r>
      <w:commentRangeEnd w:id="217"/>
      <w:r w:rsidR="006278DA">
        <w:rPr>
          <w:rStyle w:val="CommentReference"/>
        </w:rPr>
        <w:commentReference w:id="217"/>
      </w:r>
    </w:p>
    <w:p w14:paraId="251782D7" w14:textId="1B4D5CBA" w:rsidR="0006470E" w:rsidRPr="00F85D90" w:rsidRDefault="00D543AC" w:rsidP="004000DB">
      <w:pPr>
        <w:spacing w:line="480" w:lineRule="auto"/>
        <w:ind w:firstLine="720"/>
        <w:rPr>
          <w:rFonts w:ascii="Arial" w:eastAsia="Times New Roman" w:hAnsi="Arial" w:cs="Arial"/>
          <w:sz w:val="22"/>
          <w:szCs w:val="22"/>
        </w:rPr>
        <w:pPrChange w:id="223" w:author="Holly Celina Mcqueary" w:date="2020-07-16T13:41:00Z">
          <w:pPr>
            <w:spacing w:line="480" w:lineRule="auto"/>
          </w:pPr>
        </w:pPrChange>
      </w:pPr>
      <w:del w:id="224" w:author="Holly Celina Mcqueary" w:date="2020-07-16T13:41:00Z">
        <w:r w:rsidRPr="00F85D90" w:rsidDel="004000DB">
          <w:rPr>
            <w:rFonts w:ascii="Arial" w:eastAsia="Times New Roman" w:hAnsi="Arial" w:cs="Arial"/>
            <w:sz w:val="22"/>
            <w:szCs w:val="22"/>
          </w:rPr>
          <w:tab/>
        </w:r>
      </w:del>
      <w:r w:rsidR="0006507C" w:rsidRPr="00F85D90">
        <w:rPr>
          <w:rFonts w:ascii="Arial" w:eastAsia="Times New Roman" w:hAnsi="Arial" w:cs="Arial"/>
          <w:sz w:val="22"/>
          <w:szCs w:val="22"/>
        </w:rPr>
        <w:t xml:space="preserve">Similar to </w:t>
      </w:r>
      <w:r w:rsidR="003929A1" w:rsidRPr="00F85D90">
        <w:rPr>
          <w:rFonts w:ascii="Arial" w:eastAsia="Times New Roman" w:hAnsi="Arial" w:cs="Arial"/>
          <w:sz w:val="22"/>
          <w:szCs w:val="22"/>
        </w:rPr>
        <w:t>the</w:t>
      </w:r>
      <w:r w:rsidR="0006507C" w:rsidRPr="00F85D90">
        <w:rPr>
          <w:rFonts w:ascii="Arial" w:eastAsia="Times New Roman" w:hAnsi="Arial" w:cs="Arial"/>
          <w:sz w:val="22"/>
          <w:szCs w:val="22"/>
        </w:rPr>
        <w:t xml:space="preserve"> whole chromosome analysis, r</w:t>
      </w:r>
      <w:r w:rsidRPr="00F85D90">
        <w:rPr>
          <w:rFonts w:ascii="Arial" w:eastAsia="Times New Roman" w:hAnsi="Arial" w:cs="Arial"/>
          <w:sz w:val="22"/>
          <w:szCs w:val="22"/>
        </w:rPr>
        <w:t xml:space="preserve">atio distributions </w:t>
      </w:r>
      <w:r w:rsidR="0006507C" w:rsidRPr="00F85D90">
        <w:rPr>
          <w:rFonts w:ascii="Arial" w:eastAsia="Times New Roman" w:hAnsi="Arial" w:cs="Arial"/>
          <w:sz w:val="22"/>
          <w:szCs w:val="22"/>
        </w:rPr>
        <w:t>equal to</w:t>
      </w:r>
      <w:r w:rsidRPr="00F85D90">
        <w:rPr>
          <w:rFonts w:ascii="Arial" w:eastAsia="Times New Roman" w:hAnsi="Arial" w:cs="Arial"/>
          <w:sz w:val="22"/>
          <w:szCs w:val="22"/>
        </w:rPr>
        <w:t xml:space="preserve"> the sample mean divided by the ancestral mean</w:t>
      </w:r>
      <w:r w:rsidR="0006507C" w:rsidRPr="00F85D90">
        <w:rPr>
          <w:rFonts w:ascii="Arial" w:eastAsia="Times New Roman" w:hAnsi="Arial" w:cs="Arial"/>
          <w:sz w:val="22"/>
          <w:szCs w:val="22"/>
        </w:rPr>
        <w:t xml:space="preserve"> for the normalized counts </w:t>
      </w:r>
      <w:r w:rsidR="003929A1" w:rsidRPr="00F85D90">
        <w:rPr>
          <w:rFonts w:ascii="Arial" w:eastAsia="Times New Roman" w:hAnsi="Arial" w:cs="Arial"/>
          <w:sz w:val="22"/>
          <w:szCs w:val="22"/>
        </w:rPr>
        <w:t xml:space="preserve">were </w:t>
      </w:r>
      <w:r w:rsidR="0006507C" w:rsidRPr="00F85D90">
        <w:rPr>
          <w:rFonts w:ascii="Arial" w:eastAsia="Times New Roman" w:hAnsi="Arial" w:cs="Arial"/>
          <w:sz w:val="22"/>
          <w:szCs w:val="22"/>
        </w:rPr>
        <w:t xml:space="preserve">obtained from </w:t>
      </w:r>
      <w:r w:rsidR="0006507C" w:rsidRPr="00F85D90">
        <w:rPr>
          <w:rFonts w:ascii="Arial" w:eastAsia="Times New Roman" w:hAnsi="Arial" w:cs="Arial"/>
          <w:i/>
          <w:iCs/>
          <w:sz w:val="22"/>
          <w:szCs w:val="22"/>
        </w:rPr>
        <w:t>DESeq2</w:t>
      </w:r>
      <w:r w:rsidR="003929A1" w:rsidRPr="00F85D90">
        <w:rPr>
          <w:rFonts w:ascii="Arial" w:eastAsia="Times New Roman" w:hAnsi="Arial" w:cs="Arial"/>
          <w:sz w:val="22"/>
          <w:szCs w:val="22"/>
        </w:rPr>
        <w:t xml:space="preserve"> estimated read counts</w:t>
      </w:r>
      <w:r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To visualize the data, h</w:t>
      </w:r>
      <w:r w:rsidRPr="00F85D90">
        <w:rPr>
          <w:rFonts w:ascii="Arial" w:eastAsia="Times New Roman" w:hAnsi="Arial" w:cs="Arial"/>
          <w:sz w:val="22"/>
          <w:szCs w:val="22"/>
        </w:rPr>
        <w:t>istograms</w:t>
      </w:r>
      <w:ins w:id="225" w:author="Holly Celina Mcqueary" w:date="2020-07-11T18:08:00Z">
        <w:r w:rsidR="006278DA">
          <w:rPr>
            <w:rFonts w:ascii="Arial" w:eastAsia="Times New Roman" w:hAnsi="Arial" w:cs="Arial"/>
            <w:sz w:val="22"/>
            <w:szCs w:val="22"/>
          </w:rPr>
          <w:t xml:space="preserve"> for both cis (present on aneuploid ch</w:t>
        </w:r>
      </w:ins>
      <w:ins w:id="226" w:author="Holly Celina Mcqueary" w:date="2020-07-11T18:09:00Z">
        <w:r w:rsidR="006278DA">
          <w:rPr>
            <w:rFonts w:ascii="Arial" w:eastAsia="Times New Roman" w:hAnsi="Arial" w:cs="Arial"/>
            <w:sz w:val="22"/>
            <w:szCs w:val="22"/>
          </w:rPr>
          <w:t xml:space="preserve">romosome) </w:t>
        </w:r>
      </w:ins>
      <w:ins w:id="227" w:author="Holly Celina Mcqueary" w:date="2020-07-11T18:08:00Z">
        <w:r w:rsidR="006278DA">
          <w:rPr>
            <w:rFonts w:ascii="Arial" w:eastAsia="Times New Roman" w:hAnsi="Arial" w:cs="Arial"/>
            <w:sz w:val="22"/>
            <w:szCs w:val="22"/>
          </w:rPr>
          <w:t xml:space="preserve">and trans </w:t>
        </w:r>
      </w:ins>
      <w:ins w:id="228" w:author="Holly Celina Mcqueary" w:date="2020-07-11T18:09:00Z">
        <w:r w:rsidR="006278DA">
          <w:rPr>
            <w:rFonts w:ascii="Arial" w:eastAsia="Times New Roman" w:hAnsi="Arial" w:cs="Arial"/>
            <w:sz w:val="22"/>
            <w:szCs w:val="22"/>
          </w:rPr>
          <w:t xml:space="preserve">(present on remainder of chromosomes) </w:t>
        </w:r>
      </w:ins>
      <w:ins w:id="229" w:author="Holly Celina Mcqueary" w:date="2020-07-11T18:08:00Z">
        <w:r w:rsidR="006278DA">
          <w:rPr>
            <w:rFonts w:ascii="Arial" w:eastAsia="Times New Roman" w:hAnsi="Arial" w:cs="Arial"/>
            <w:sz w:val="22"/>
            <w:szCs w:val="22"/>
          </w:rPr>
          <w:t>genes</w:t>
        </w:r>
      </w:ins>
      <w:r w:rsidRPr="00F85D90">
        <w:rPr>
          <w:rFonts w:ascii="Arial" w:eastAsia="Times New Roman" w:hAnsi="Arial" w:cs="Arial"/>
          <w:sz w:val="22"/>
          <w:szCs w:val="22"/>
        </w:rPr>
        <w:t xml:space="preserve"> were generated using ggplot2 in R </w:t>
      </w:r>
      <w:commentRangeStart w:id="230"/>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Wickham&lt;/Author&gt;&lt;Year&gt;2016&lt;/Year&gt;&lt;RecNum&gt;711&lt;/RecNum&gt;&lt;DisplayText&gt;(&lt;style face="smallcaps"&gt;Wickham&lt;/style&gt; 2016)&lt;/DisplayText&gt;&lt;record&gt;&lt;rec-number&gt;711&lt;/rec-number&gt;&lt;foreign-keys&gt;&lt;key app="EN" db-id="5xpwr2023fw2aae2apfpftptvaxepvde9asw" timestamp="1587401277" guid="86c215c8-c708-43da-849f-04296728ce72"&gt;71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Wickham</w:t>
      </w:r>
      <w:r w:rsidR="00F43469">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commentRangeEnd w:id="230"/>
      <w:r w:rsidR="004000DB">
        <w:rPr>
          <w:rStyle w:val="CommentReference"/>
        </w:rPr>
        <w:commentReference w:id="230"/>
      </w:r>
    </w:p>
    <w:p w14:paraId="011142D0" w14:textId="100BFE31" w:rsidR="00E14A9A" w:rsidRPr="00F85D90" w:rsidRDefault="00E14A9A"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In addition to looking at all genes in the genome</w:t>
      </w:r>
      <w:r w:rsidR="003929A1" w:rsidRPr="00F85D90">
        <w:rPr>
          <w:rFonts w:ascii="Arial" w:eastAsia="Times New Roman" w:hAnsi="Arial" w:cs="Arial"/>
          <w:sz w:val="22"/>
          <w:szCs w:val="22"/>
        </w:rPr>
        <w:t xml:space="preserve"> to identify those that were differentially expressed</w:t>
      </w:r>
      <w:r w:rsidRPr="00F85D90">
        <w:rPr>
          <w:rFonts w:ascii="Arial" w:eastAsia="Times New Roman" w:hAnsi="Arial" w:cs="Arial"/>
          <w:sz w:val="22"/>
          <w:szCs w:val="22"/>
        </w:rPr>
        <w:t xml:space="preserve">, we also specifically concentrated on a few classes of genes that have been identified in previous work as </w:t>
      </w:r>
      <w:r w:rsidR="003929A1" w:rsidRPr="00F85D90">
        <w:rPr>
          <w:rFonts w:ascii="Arial" w:eastAsia="Times New Roman" w:hAnsi="Arial" w:cs="Arial"/>
          <w:sz w:val="22"/>
          <w:szCs w:val="22"/>
        </w:rPr>
        <w:t xml:space="preserve">either </w:t>
      </w:r>
      <w:r w:rsidRPr="00F85D90">
        <w:rPr>
          <w:rFonts w:ascii="Arial" w:eastAsia="Times New Roman" w:hAnsi="Arial" w:cs="Arial"/>
          <w:sz w:val="22"/>
          <w:szCs w:val="22"/>
        </w:rPr>
        <w:t xml:space="preserve">being dosage </w:t>
      </w:r>
      <w:r w:rsidR="00AD20C4" w:rsidRPr="00F85D90">
        <w:rPr>
          <w:rFonts w:ascii="Arial" w:eastAsia="Times New Roman" w:hAnsi="Arial" w:cs="Arial"/>
          <w:sz w:val="22"/>
          <w:szCs w:val="22"/>
        </w:rPr>
        <w:t>sensitive</w:t>
      </w:r>
      <w:r w:rsidR="003929A1" w:rsidRPr="00F85D90">
        <w:rPr>
          <w:rFonts w:ascii="Arial" w:eastAsia="Times New Roman" w:hAnsi="Arial" w:cs="Arial"/>
          <w:sz w:val="22"/>
          <w:szCs w:val="22"/>
        </w:rPr>
        <w:t xml:space="preserve"> </w:t>
      </w:r>
      <w:r w:rsidR="005B0E68" w:rsidRPr="00F85D90">
        <w:rPr>
          <w:rFonts w:ascii="Arial" w:eastAsia="Times New Roman" w:hAnsi="Arial" w:cs="Arial"/>
          <w:sz w:val="22"/>
          <w:szCs w:val="22"/>
        </w:rPr>
        <w:t xml:space="preserve">(DS) </w:t>
      </w:r>
      <w:r w:rsidR="006C38C2" w:rsidRPr="00F85D90">
        <w:rPr>
          <w:rFonts w:ascii="Arial" w:eastAsia="Times New Roman" w:hAnsi="Arial" w:cs="Arial"/>
          <w:sz w:val="22"/>
          <w:szCs w:val="22"/>
        </w:rPr>
        <w:t>(115 genes</w:t>
      </w:r>
      <w:r w:rsidR="003929A1"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Makanae</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13</w:t>
      </w:r>
      <w:r w:rsidR="003929A1" w:rsidRPr="00F85D90">
        <w:rPr>
          <w:rFonts w:ascii="Arial" w:eastAsia="Times New Roman" w:hAnsi="Arial" w:cs="Arial"/>
          <w:sz w:val="22"/>
          <w:szCs w:val="22"/>
        </w:rPr>
        <w:t>)</w:t>
      </w:r>
      <w:r w:rsidRPr="00F85D90">
        <w:rPr>
          <w:rFonts w:ascii="Arial" w:eastAsia="Times New Roman" w:hAnsi="Arial" w:cs="Arial"/>
          <w:sz w:val="22"/>
          <w:szCs w:val="22"/>
        </w:rPr>
        <w:t>, or particularly likely to alter expression in re</w:t>
      </w:r>
      <w:r w:rsidR="003929A1" w:rsidRPr="00F85D90">
        <w:rPr>
          <w:rFonts w:ascii="Arial" w:eastAsia="Times New Roman" w:hAnsi="Arial" w:cs="Arial"/>
          <w:sz w:val="22"/>
          <w:szCs w:val="22"/>
        </w:rPr>
        <w:t>sp</w:t>
      </w:r>
      <w:r w:rsidRPr="00F85D90">
        <w:rPr>
          <w:rFonts w:ascii="Arial" w:eastAsia="Times New Roman" w:hAnsi="Arial" w:cs="Arial"/>
          <w:sz w:val="22"/>
          <w:szCs w:val="22"/>
        </w:rPr>
        <w:t>onse to stress</w:t>
      </w:r>
      <w:r w:rsidR="003929A1" w:rsidRPr="00F85D90">
        <w:rPr>
          <w:rFonts w:ascii="Arial" w:eastAsia="Times New Roman" w:hAnsi="Arial" w:cs="Arial"/>
          <w:sz w:val="22"/>
          <w:szCs w:val="22"/>
        </w:rPr>
        <w:t xml:space="preserve">. These latter genes include those in the environmental stress response (ESR) pathway </w:t>
      </w:r>
      <w:r w:rsidR="006C38C2" w:rsidRPr="00F85D90">
        <w:rPr>
          <w:rFonts w:ascii="Arial" w:eastAsia="Times New Roman" w:hAnsi="Arial" w:cs="Arial"/>
          <w:sz w:val="22"/>
          <w:szCs w:val="22"/>
        </w:rPr>
        <w:t>(139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Gasch</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0</w:t>
      </w:r>
      <w:r w:rsidR="003929A1" w:rsidRPr="00F85D90">
        <w:rPr>
          <w:rFonts w:ascii="Arial" w:eastAsia="Times New Roman" w:hAnsi="Arial" w:cs="Arial"/>
          <w:sz w:val="22"/>
          <w:szCs w:val="22"/>
        </w:rPr>
        <w:t xml:space="preserve">) and those thought to play a role in aneuploidy stress response </w:t>
      </w:r>
      <w:r w:rsidR="005B0E68" w:rsidRPr="00F85D90">
        <w:rPr>
          <w:rFonts w:ascii="Arial" w:eastAsia="Times New Roman" w:hAnsi="Arial" w:cs="Arial"/>
          <w:sz w:val="22"/>
          <w:szCs w:val="22"/>
        </w:rPr>
        <w:t xml:space="preserve">(ASR) </w:t>
      </w:r>
      <w:r w:rsidR="006C38C2" w:rsidRPr="00F85D90">
        <w:rPr>
          <w:rFonts w:ascii="Arial" w:eastAsia="Times New Roman" w:hAnsi="Arial" w:cs="Arial"/>
          <w:sz w:val="22"/>
          <w:szCs w:val="22"/>
        </w:rPr>
        <w:t>(201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Torres</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w:t>
      </w:r>
      <w:r w:rsidR="003929A1" w:rsidRPr="00F85D90">
        <w:rPr>
          <w:rFonts w:ascii="Arial" w:eastAsia="Times New Roman" w:hAnsi="Arial" w:cs="Arial"/>
          <w:noProof/>
          <w:sz w:val="22"/>
          <w:szCs w:val="22"/>
        </w:rPr>
        <w:lastRenderedPageBreak/>
        <w:t>2007</w:t>
      </w:r>
      <w:r w:rsidR="003929A1" w:rsidRPr="00F85D90">
        <w:rPr>
          <w:rFonts w:ascii="Arial" w:eastAsia="Times New Roman" w:hAnsi="Arial" w:cs="Arial"/>
          <w:sz w:val="22"/>
          <w:szCs w:val="22"/>
        </w:rPr>
        <w:t xml:space="preserve">). </w:t>
      </w:r>
      <w:del w:id="231" w:author="Holly Celina Mcqueary" w:date="2020-07-11T18:09:00Z">
        <w:r w:rsidR="003929A1" w:rsidRPr="00F85D90" w:rsidDel="006278DA">
          <w:rPr>
            <w:rFonts w:ascii="Arial" w:eastAsia="Times New Roman" w:hAnsi="Arial" w:cs="Arial"/>
            <w:sz w:val="22"/>
            <w:szCs w:val="22"/>
          </w:rPr>
          <w:delText>These latter</w:delText>
        </w:r>
      </w:del>
      <w:ins w:id="232" w:author="Holly Celina Mcqueary" w:date="2020-07-11T18:09:00Z">
        <w:r w:rsidR="006278DA">
          <w:rPr>
            <w:rFonts w:ascii="Arial" w:eastAsia="Times New Roman" w:hAnsi="Arial" w:cs="Arial"/>
            <w:sz w:val="22"/>
            <w:szCs w:val="22"/>
          </w:rPr>
          <w:t>ASR</w:t>
        </w:r>
      </w:ins>
      <w:r w:rsidR="003929A1" w:rsidRPr="00F85D90">
        <w:rPr>
          <w:rFonts w:ascii="Arial" w:eastAsia="Times New Roman" w:hAnsi="Arial" w:cs="Arial"/>
          <w:sz w:val="22"/>
          <w:szCs w:val="22"/>
        </w:rPr>
        <w:t xml:space="preserve"> genes were</w:t>
      </w:r>
      <w:ins w:id="233" w:author="Holly Celina Mcqueary" w:date="2020-07-11T18:09:00Z">
        <w:r w:rsidR="006278DA">
          <w:rPr>
            <w:rFonts w:ascii="Arial" w:eastAsia="Times New Roman" w:hAnsi="Arial" w:cs="Arial"/>
            <w:sz w:val="22"/>
            <w:szCs w:val="22"/>
          </w:rPr>
          <w:t xml:space="preserve"> previously shown to be</w:t>
        </w:r>
      </w:ins>
      <w:r w:rsidR="003929A1" w:rsidRPr="00F85D90">
        <w:rPr>
          <w:rFonts w:ascii="Arial" w:eastAsia="Times New Roman" w:hAnsi="Arial" w:cs="Arial"/>
          <w:sz w:val="22"/>
          <w:szCs w:val="22"/>
        </w:rPr>
        <w:t xml:space="preserve"> significantly differentially expressed in aneuploid but not euploid strains. To identify significant DE for genes from these categories, we tested each gene’s expression against the expected expression for a disomic gene, and determined which genes were significantly different, then parsed those genes into what matches the ESR/DS/ASR genes. We then counted how many times each gene appeared </w:t>
      </w:r>
      <w:r w:rsidR="005B0E68" w:rsidRPr="00F85D90">
        <w:rPr>
          <w:rFonts w:ascii="Arial" w:eastAsia="Times New Roman" w:hAnsi="Arial" w:cs="Arial"/>
          <w:sz w:val="22"/>
          <w:szCs w:val="22"/>
        </w:rPr>
        <w:t>as a measure of its degree of consistent DE across aneuploid MA lines.</w:t>
      </w:r>
      <w:r w:rsidR="003929A1" w:rsidRPr="00F85D90">
        <w:rPr>
          <w:rFonts w:ascii="Arial" w:eastAsia="Times New Roman" w:hAnsi="Arial" w:cs="Arial"/>
          <w:sz w:val="22"/>
          <w:szCs w:val="22"/>
        </w:rPr>
        <w:t xml:space="preserve"> </w:t>
      </w:r>
    </w:p>
    <w:p w14:paraId="0FABF571" w14:textId="5D99C270" w:rsidR="006D1603" w:rsidRPr="00F85D90" w:rsidRDefault="00771372" w:rsidP="00F85D90">
      <w:pPr>
        <w:spacing w:line="480" w:lineRule="auto"/>
        <w:rPr>
          <w:rFonts w:ascii="Arial" w:hAnsi="Arial" w:cs="Arial"/>
          <w:sz w:val="22"/>
          <w:szCs w:val="22"/>
        </w:rPr>
      </w:pPr>
      <w:r w:rsidRPr="00F85D90">
        <w:rPr>
          <w:rFonts w:ascii="Arial" w:eastAsia="Times New Roman" w:hAnsi="Arial" w:cs="Arial"/>
          <w:sz w:val="22"/>
          <w:szCs w:val="22"/>
        </w:rPr>
        <w:tab/>
      </w:r>
      <w:r w:rsidR="005B0E68" w:rsidRPr="00F85D90">
        <w:rPr>
          <w:rFonts w:ascii="Arial" w:eastAsia="Times New Roman" w:hAnsi="Arial" w:cs="Arial"/>
          <w:sz w:val="22"/>
          <w:szCs w:val="22"/>
        </w:rPr>
        <w:t>In these analyses, we paid particular attention to MA lines carrying the same chromosome aneuploidy</w:t>
      </w:r>
      <w:r w:rsidR="00504816" w:rsidRPr="00F85D90">
        <w:rPr>
          <w:rFonts w:ascii="Arial" w:eastAsia="Times New Roman" w:hAnsi="Arial" w:cs="Arial"/>
          <w:sz w:val="22"/>
          <w:szCs w:val="22"/>
        </w:rPr>
        <w:t xml:space="preserve"> to see if they</w:t>
      </w:r>
      <w:r w:rsidRPr="00F85D90">
        <w:rPr>
          <w:rFonts w:ascii="Arial" w:eastAsia="Times New Roman" w:hAnsi="Arial" w:cs="Arial"/>
          <w:sz w:val="22"/>
          <w:szCs w:val="22"/>
        </w:rPr>
        <w:t xml:space="preserve"> </w:t>
      </w:r>
      <w:r w:rsidR="00E4354D" w:rsidRPr="00F85D90">
        <w:rPr>
          <w:rFonts w:ascii="Arial" w:eastAsia="Times New Roman" w:hAnsi="Arial" w:cs="Arial"/>
          <w:sz w:val="22"/>
          <w:szCs w:val="22"/>
        </w:rPr>
        <w:t>show</w:t>
      </w:r>
      <w:r w:rsidR="00504816" w:rsidRPr="00F85D90">
        <w:rPr>
          <w:rFonts w:ascii="Arial" w:eastAsia="Times New Roman" w:hAnsi="Arial" w:cs="Arial"/>
          <w:sz w:val="22"/>
          <w:szCs w:val="22"/>
        </w:rPr>
        <w:t>ed</w:t>
      </w:r>
      <w:r w:rsidR="00E4354D" w:rsidRPr="00F85D90">
        <w:rPr>
          <w:rFonts w:ascii="Arial" w:eastAsia="Times New Roman" w:hAnsi="Arial" w:cs="Arial"/>
          <w:sz w:val="22"/>
          <w:szCs w:val="22"/>
        </w:rPr>
        <w:t xml:space="preserve"> similar changes in gene expression</w:t>
      </w:r>
      <w:r w:rsidR="005B0E68" w:rsidRPr="00F85D90">
        <w:rPr>
          <w:rFonts w:ascii="Arial" w:eastAsia="Times New Roman" w:hAnsi="Arial" w:cs="Arial"/>
          <w:sz w:val="22"/>
          <w:szCs w:val="22"/>
        </w:rPr>
        <w:t xml:space="preserve"> of identical genes. We performed gene ontology analysis on genes that we identified in these analyses using the PANTHER GO system </w:t>
      </w:r>
      <w:r w:rsidR="005B0E68"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homas&lt;/Author&gt;&lt;Year&gt;2003&lt;/Year&gt;&lt;RecNum&gt;713&lt;/RecNum&gt;&lt;DisplayText&gt;(&lt;style face="smallcaps"&gt;Thomas&lt;/style&gt;&lt;style face="italic"&gt; et al.&lt;/style&gt; 2003)&lt;/DisplayText&gt;&lt;record&gt;&lt;rec-number&gt;713&lt;/rec-number&gt;&lt;foreign-keys&gt;&lt;key app="EN" db-id="5xpwr2023fw2aae2apfpftptvaxepvde9asw" timestamp="1587401277" guid="264ce97e-7961-462e-ab6a-debe7dcb2430"&gt;713&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5B0E68"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homa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3)</w:t>
      </w:r>
      <w:r w:rsidR="005B0E68" w:rsidRPr="00F85D90">
        <w:rPr>
          <w:rFonts w:ascii="Arial" w:eastAsia="Times New Roman" w:hAnsi="Arial" w:cs="Arial"/>
          <w:sz w:val="22"/>
          <w:szCs w:val="22"/>
        </w:rPr>
        <w:fldChar w:fldCharType="end"/>
      </w:r>
      <w:r w:rsidR="005B0E68" w:rsidRPr="00F85D90">
        <w:rPr>
          <w:rFonts w:ascii="Arial" w:eastAsia="Times New Roman" w:hAnsi="Arial" w:cs="Arial"/>
          <w:sz w:val="22"/>
          <w:szCs w:val="22"/>
        </w:rPr>
        <w:t xml:space="preserve"> to </w:t>
      </w:r>
      <w:r w:rsidR="00D8295C" w:rsidRPr="00F85D90">
        <w:rPr>
          <w:rFonts w:ascii="Arial" w:eastAsia="Times New Roman" w:hAnsi="Arial" w:cs="Arial"/>
          <w:sz w:val="22"/>
          <w:szCs w:val="22"/>
        </w:rPr>
        <w:t>determine</w:t>
      </w:r>
      <w:r w:rsidR="005B0E68" w:rsidRPr="00F85D90">
        <w:rPr>
          <w:rFonts w:ascii="Arial" w:eastAsia="Times New Roman" w:hAnsi="Arial" w:cs="Arial"/>
          <w:sz w:val="22"/>
          <w:szCs w:val="22"/>
        </w:rPr>
        <w:t xml:space="preserve"> whether particular functional categories were especially prone to DE.</w:t>
      </w:r>
      <w:r w:rsidRPr="00F85D90">
        <w:rPr>
          <w:rFonts w:ascii="Arial" w:eastAsia="Times New Roman" w:hAnsi="Arial" w:cs="Arial"/>
          <w:sz w:val="22"/>
          <w:szCs w:val="22"/>
        </w:rPr>
        <w:t xml:space="preserve"> </w:t>
      </w:r>
    </w:p>
    <w:p w14:paraId="49D97ED0" w14:textId="65C99B29" w:rsidR="006D1603" w:rsidRPr="00F85D90" w:rsidRDefault="006D1603" w:rsidP="00F85D90">
      <w:pPr>
        <w:spacing w:line="480" w:lineRule="auto"/>
        <w:rPr>
          <w:rFonts w:ascii="Arial" w:eastAsia="Times New Roman" w:hAnsi="Arial" w:cs="Arial"/>
          <w:b/>
          <w:sz w:val="22"/>
          <w:szCs w:val="22"/>
        </w:rPr>
      </w:pPr>
    </w:p>
    <w:p w14:paraId="5DF725F7" w14:textId="6D7859CE" w:rsidR="0024396C" w:rsidRPr="00F85D90" w:rsidRDefault="004F7BC0" w:rsidP="00F85D90">
      <w:pPr>
        <w:spacing w:line="480" w:lineRule="auto"/>
        <w:rPr>
          <w:rFonts w:ascii="Arial" w:hAnsi="Arial" w:cs="Arial"/>
          <w:b/>
          <w:color w:val="000000"/>
          <w:sz w:val="22"/>
          <w:szCs w:val="22"/>
        </w:rPr>
      </w:pPr>
      <w:r w:rsidRPr="00F85D90">
        <w:rPr>
          <w:rFonts w:ascii="Arial" w:eastAsia="Times New Roman" w:hAnsi="Arial" w:cs="Arial"/>
          <w:b/>
          <w:sz w:val="22"/>
          <w:szCs w:val="22"/>
        </w:rPr>
        <w:t>Result</w:t>
      </w:r>
      <w:r w:rsidRPr="00F85D90">
        <w:rPr>
          <w:rFonts w:ascii="Arial" w:hAnsi="Arial" w:cs="Arial"/>
          <w:b/>
          <w:color w:val="000000"/>
          <w:sz w:val="22"/>
          <w:szCs w:val="22"/>
        </w:rPr>
        <w:t>s</w:t>
      </w:r>
    </w:p>
    <w:p w14:paraId="7E002026" w14:textId="2F4CBAF3" w:rsidR="000B5E37" w:rsidRPr="00F85D90" w:rsidRDefault="005A3693" w:rsidP="00F85D90">
      <w:pPr>
        <w:spacing w:line="480" w:lineRule="auto"/>
        <w:rPr>
          <w:rFonts w:ascii="Arial" w:hAnsi="Arial" w:cs="Arial"/>
          <w:color w:val="000000"/>
          <w:sz w:val="22"/>
          <w:szCs w:val="22"/>
        </w:rPr>
      </w:pPr>
      <w:del w:id="234" w:author="Holly Celina Mcqueary" w:date="2020-07-12T16:57:00Z">
        <w:r w:rsidRPr="00F85D90" w:rsidDel="00BF657B">
          <w:rPr>
            <w:rFonts w:ascii="Arial" w:hAnsi="Arial" w:cs="Arial"/>
            <w:noProof/>
            <w:color w:val="000000"/>
            <w:sz w:val="22"/>
            <w:szCs w:val="22"/>
          </w:rPr>
          <mc:AlternateContent>
            <mc:Choice Requires="wps">
              <w:drawing>
                <wp:anchor distT="0" distB="0" distL="114300" distR="114300" simplePos="0" relativeHeight="251661312" behindDoc="0" locked="0" layoutInCell="1" allowOverlap="1" wp14:anchorId="710C6418" wp14:editId="2DACBBD1">
                  <wp:simplePos x="0" y="0"/>
                  <wp:positionH relativeFrom="column">
                    <wp:posOffset>-18889</wp:posOffset>
                  </wp:positionH>
                  <wp:positionV relativeFrom="paragraph">
                    <wp:posOffset>497944</wp:posOffset>
                  </wp:positionV>
                  <wp:extent cx="5663565" cy="4721860"/>
                  <wp:effectExtent l="0" t="0" r="13335" b="15240"/>
                  <wp:wrapSquare wrapText="bothSides"/>
                  <wp:docPr id="6" name="Text Box 6"/>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16889204" w14:textId="1082E459" w:rsidR="0026453A" w:rsidRPr="00607DF8" w:rsidRDefault="0026453A"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26453A"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26453A" w:rsidRPr="003550E4" w:rsidRDefault="0026453A"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26453A"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26453A" w:rsidRPr="003550E4" w:rsidRDefault="0026453A"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26453A"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26453A"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26453A"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26453A"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26453A"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26453A" w:rsidRPr="00607DF8" w:rsidRDefault="0026453A" w:rsidP="00216C5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C6418" id="_x0000_t202" coordsize="21600,21600" o:spt="202" path="m,l,21600r21600,l21600,xe">
                  <v:stroke joinstyle="miter"/>
                  <v:path gradientshapeok="t" o:connecttype="rect"/>
                </v:shapetype>
                <v:shape id="Text Box 6" o:spid="_x0000_s1026" type="#_x0000_t202" style="position:absolute;margin-left:-1.5pt;margin-top:39.2pt;width:445.95pt;height:37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" fillcolor="white [3201]" strokeweight=".5pt">
                  <v:textbox>
                    <w:txbxContent>
                      <w:p w14:paraId="16889204" w14:textId="1082E459" w:rsidR="0026453A" w:rsidRPr="00607DF8" w:rsidRDefault="0026453A"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26453A"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26453A" w:rsidRPr="003550E4" w:rsidRDefault="0026453A"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26453A"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26453A" w:rsidRPr="003550E4" w:rsidRDefault="0026453A"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26453A"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26453A"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26453A"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26453A"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26453A"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26453A" w:rsidRPr="00607DF8" w:rsidRDefault="0026453A" w:rsidP="00216C56">
                        <w:pPr>
                          <w:rPr>
                            <w:sz w:val="20"/>
                            <w:szCs w:val="20"/>
                          </w:rPr>
                        </w:pPr>
                      </w:p>
                    </w:txbxContent>
                  </v:textbox>
                  <w10:wrap type="square"/>
                </v:shape>
              </w:pict>
            </mc:Fallback>
          </mc:AlternateContent>
        </w:r>
      </w:del>
      <w:r w:rsidR="00B702CA" w:rsidRPr="00F85D90">
        <w:rPr>
          <w:rFonts w:ascii="Arial" w:hAnsi="Arial" w:cs="Arial"/>
          <w:i/>
          <w:color w:val="000000"/>
          <w:sz w:val="22"/>
          <w:szCs w:val="22"/>
        </w:rPr>
        <w:t>The r</w:t>
      </w:r>
      <w:r w:rsidR="004F7BC0" w:rsidRPr="00F85D90">
        <w:rPr>
          <w:rFonts w:ascii="Arial" w:hAnsi="Arial" w:cs="Arial"/>
          <w:i/>
          <w:color w:val="000000"/>
          <w:sz w:val="22"/>
          <w:szCs w:val="22"/>
        </w:rPr>
        <w:t xml:space="preserve">ate of spontaneous aneuploidy is nearly twice as high in </w:t>
      </w:r>
      <w:r w:rsidR="00B30802" w:rsidRPr="00F85D90">
        <w:rPr>
          <w:rFonts w:ascii="Arial" w:hAnsi="Arial" w:cs="Arial"/>
          <w:i/>
          <w:color w:val="000000"/>
          <w:sz w:val="22"/>
          <w:szCs w:val="22"/>
        </w:rPr>
        <w:t xml:space="preserve">the heterozygous </w:t>
      </w:r>
      <w:r w:rsidR="004F7BC0" w:rsidRPr="00F85D90">
        <w:rPr>
          <w:rFonts w:ascii="Arial" w:hAnsi="Arial" w:cs="Arial"/>
          <w:i/>
          <w:color w:val="000000"/>
          <w:sz w:val="22"/>
          <w:szCs w:val="22"/>
        </w:rPr>
        <w:t xml:space="preserve">strain </w:t>
      </w:r>
      <w:r w:rsidR="00B30802" w:rsidRPr="00F85D90">
        <w:rPr>
          <w:rFonts w:ascii="Arial" w:hAnsi="Arial" w:cs="Arial"/>
          <w:i/>
          <w:color w:val="000000"/>
          <w:sz w:val="22"/>
          <w:szCs w:val="22"/>
        </w:rPr>
        <w:t>as the homozygous</w:t>
      </w:r>
      <w:r w:rsidR="004F7BC0" w:rsidRPr="00F85D90">
        <w:rPr>
          <w:rFonts w:ascii="Arial" w:hAnsi="Arial" w:cs="Arial"/>
          <w:i/>
          <w:color w:val="000000"/>
          <w:sz w:val="22"/>
          <w:szCs w:val="22"/>
        </w:rPr>
        <w:t xml:space="preserve"> </w:t>
      </w:r>
      <w:commentRangeStart w:id="235"/>
      <w:r w:rsidR="004F7BC0" w:rsidRPr="00F85D90">
        <w:rPr>
          <w:rFonts w:ascii="Arial" w:hAnsi="Arial" w:cs="Arial"/>
          <w:i/>
          <w:color w:val="000000"/>
          <w:sz w:val="22"/>
          <w:szCs w:val="22"/>
        </w:rPr>
        <w:t>strain</w:t>
      </w:r>
      <w:commentRangeEnd w:id="235"/>
      <w:r w:rsidR="006278DA">
        <w:rPr>
          <w:rStyle w:val="CommentReference"/>
        </w:rPr>
        <w:commentReference w:id="235"/>
      </w:r>
      <w:r w:rsidR="00F7614B" w:rsidRPr="00F85D90">
        <w:rPr>
          <w:rFonts w:ascii="Arial" w:hAnsi="Arial" w:cs="Arial"/>
          <w:color w:val="000000"/>
          <w:sz w:val="22"/>
          <w:szCs w:val="22"/>
        </w:rPr>
        <w:tab/>
      </w:r>
    </w:p>
    <w:p w14:paraId="4EA3BD8D" w14:textId="74F95B0A" w:rsidR="006A4293" w:rsidRPr="00F85D90" w:rsidDel="006278DA" w:rsidRDefault="00B702CA" w:rsidP="00621F38">
      <w:pPr>
        <w:spacing w:line="480" w:lineRule="auto"/>
        <w:ind w:firstLine="720"/>
        <w:rPr>
          <w:del w:id="236" w:author="Holly Celina Mcqueary" w:date="2020-07-11T18:10:00Z"/>
          <w:rFonts w:ascii="Arial" w:hAnsi="Arial" w:cs="Arial"/>
          <w:color w:val="000000"/>
          <w:sz w:val="22"/>
          <w:szCs w:val="22"/>
        </w:rPr>
        <w:pPrChange w:id="237" w:author="Holly Celina Mcqueary" w:date="2020-07-15T15:48:00Z">
          <w:pPr>
            <w:spacing w:line="480" w:lineRule="auto"/>
          </w:pPr>
        </w:pPrChange>
      </w:pPr>
      <w:r w:rsidRPr="00F85D90">
        <w:rPr>
          <w:rFonts w:ascii="Arial" w:hAnsi="Arial" w:cs="Arial"/>
          <w:color w:val="000000"/>
          <w:sz w:val="22"/>
          <w:szCs w:val="22"/>
        </w:rPr>
        <w:t xml:space="preserve">The number of aneuploidy events by chromosome is shown in </w:t>
      </w:r>
      <w:r w:rsidR="00607DF8" w:rsidRPr="00F85D90">
        <w:rPr>
          <w:rFonts w:ascii="Arial" w:hAnsi="Arial" w:cs="Arial"/>
          <w:color w:val="000000"/>
          <w:sz w:val="22"/>
          <w:szCs w:val="22"/>
        </w:rPr>
        <w:t xml:space="preserve">Table </w:t>
      </w:r>
      <w:ins w:id="238" w:author="Holly Celina Mcqueary" w:date="2020-07-16T14:01:00Z">
        <w:r w:rsidR="004428FA">
          <w:rPr>
            <w:rFonts w:ascii="Arial" w:hAnsi="Arial" w:cs="Arial"/>
            <w:color w:val="000000"/>
            <w:sz w:val="22"/>
            <w:szCs w:val="22"/>
          </w:rPr>
          <w:t>2.</w:t>
        </w:r>
      </w:ins>
      <w:r w:rsidR="00607DF8" w:rsidRPr="00F85D90">
        <w:rPr>
          <w:rFonts w:ascii="Arial" w:hAnsi="Arial" w:cs="Arial"/>
          <w:color w:val="000000"/>
          <w:sz w:val="22"/>
          <w:szCs w:val="22"/>
        </w:rPr>
        <w:t>1</w:t>
      </w:r>
      <w:r w:rsidRPr="00F85D90">
        <w:rPr>
          <w:rFonts w:ascii="Arial" w:hAnsi="Arial" w:cs="Arial"/>
          <w:color w:val="000000"/>
          <w:sz w:val="22"/>
          <w:szCs w:val="22"/>
        </w:rPr>
        <w:t>.</w:t>
      </w:r>
      <w:r w:rsidR="000043FD" w:rsidRPr="00F85D90">
        <w:rPr>
          <w:rFonts w:ascii="Arial" w:hAnsi="Arial" w:cs="Arial"/>
          <w:color w:val="000000"/>
          <w:sz w:val="22"/>
          <w:szCs w:val="22"/>
        </w:rPr>
        <w:t xml:space="preserve"> We assume that aneuploidy is caused by mitotic nondisjunction since cells are kept asexual. A</w:t>
      </w:r>
      <w:ins w:id="239" w:author="Holly Celina Mcqueary" w:date="2020-07-11T18:10:00Z">
        <w:r w:rsidR="006278DA">
          <w:rPr>
            <w:rFonts w:ascii="Arial" w:hAnsi="Arial" w:cs="Arial"/>
            <w:color w:val="000000"/>
            <w:sz w:val="22"/>
            <w:szCs w:val="22"/>
          </w:rPr>
          <w:t xml:space="preserve"> </w:t>
        </w:r>
      </w:ins>
    </w:p>
    <w:p w14:paraId="04AC705A" w14:textId="5236F5E7" w:rsidR="002A0964" w:rsidRPr="00F85D90" w:rsidRDefault="000043FD" w:rsidP="00621F38">
      <w:pPr>
        <w:spacing w:line="480" w:lineRule="auto"/>
        <w:ind w:firstLine="720"/>
        <w:rPr>
          <w:rFonts w:ascii="Arial" w:hAnsi="Arial" w:cs="Arial"/>
          <w:color w:val="000000"/>
          <w:sz w:val="22"/>
          <w:szCs w:val="22"/>
        </w:rPr>
        <w:pPrChange w:id="240" w:author="Holly Celina Mcqueary" w:date="2020-07-15T15:48:00Z">
          <w:pPr>
            <w:spacing w:line="480" w:lineRule="auto"/>
          </w:pPr>
        </w:pPrChange>
      </w:pPr>
      <w:del w:id="241" w:author="Holly Celina Mcqueary" w:date="2020-07-11T18:10:00Z">
        <w:r w:rsidRPr="00F85D90" w:rsidDel="006278DA">
          <w:rPr>
            <w:rFonts w:ascii="Arial" w:hAnsi="Arial" w:cs="Arial"/>
            <w:color w:val="000000"/>
            <w:sz w:val="22"/>
            <w:szCs w:val="22"/>
          </w:rPr>
          <w:delText xml:space="preserve"> </w:delText>
        </w:r>
      </w:del>
      <w:r w:rsidRPr="00F85D90">
        <w:rPr>
          <w:rFonts w:ascii="Arial" w:hAnsi="Arial" w:cs="Arial"/>
          <w:color w:val="000000"/>
          <w:sz w:val="22"/>
          <w:szCs w:val="22"/>
        </w:rPr>
        <w:t xml:space="preserve">single non-disjunction event can produce </w:t>
      </w:r>
      <w:ins w:id="242" w:author="Holly Celina Mcqueary" w:date="2020-07-11T18:10:00Z">
        <w:r w:rsidR="006278DA">
          <w:rPr>
            <w:rFonts w:ascii="Arial" w:hAnsi="Arial" w:cs="Arial"/>
            <w:color w:val="000000"/>
            <w:sz w:val="22"/>
            <w:szCs w:val="22"/>
          </w:rPr>
          <w:t xml:space="preserve">both </w:t>
        </w:r>
      </w:ins>
      <w:r w:rsidRPr="00F85D90">
        <w:rPr>
          <w:rFonts w:ascii="Arial" w:hAnsi="Arial" w:cs="Arial"/>
          <w:color w:val="000000"/>
          <w:sz w:val="22"/>
          <w:szCs w:val="22"/>
        </w:rPr>
        <w:t>a mono</w:t>
      </w:r>
      <w:r w:rsidR="000B5E37" w:rsidRPr="00F85D90">
        <w:rPr>
          <w:rFonts w:ascii="Arial" w:hAnsi="Arial" w:cs="Arial"/>
          <w:color w:val="000000"/>
          <w:sz w:val="22"/>
          <w:szCs w:val="22"/>
        </w:rPr>
        <w:t>somic</w:t>
      </w:r>
      <w:r w:rsidRPr="00F85D90">
        <w:rPr>
          <w:rFonts w:ascii="Arial" w:hAnsi="Arial" w:cs="Arial"/>
          <w:color w:val="000000"/>
          <w:sz w:val="22"/>
          <w:szCs w:val="22"/>
        </w:rPr>
        <w:t xml:space="preserve"> </w:t>
      </w:r>
      <w:ins w:id="243" w:author="Holly Celina Mcqueary" w:date="2020-07-11T18:10:00Z">
        <w:r w:rsidR="006278DA">
          <w:rPr>
            <w:rFonts w:ascii="Arial" w:hAnsi="Arial" w:cs="Arial"/>
            <w:color w:val="000000"/>
            <w:sz w:val="22"/>
            <w:szCs w:val="22"/>
          </w:rPr>
          <w:t xml:space="preserve">and a </w:t>
        </w:r>
      </w:ins>
      <w:del w:id="244" w:author="Holly Celina Mcqueary" w:date="2020-07-11T18:10:00Z">
        <w:r w:rsidRPr="00F85D90" w:rsidDel="006278DA">
          <w:rPr>
            <w:rFonts w:ascii="Arial" w:hAnsi="Arial" w:cs="Arial"/>
            <w:color w:val="000000"/>
            <w:sz w:val="22"/>
            <w:szCs w:val="22"/>
          </w:rPr>
          <w:delText xml:space="preserve">or </w:delText>
        </w:r>
      </w:del>
      <w:r w:rsidRPr="00F85D90">
        <w:rPr>
          <w:rFonts w:ascii="Arial" w:hAnsi="Arial" w:cs="Arial"/>
          <w:color w:val="000000"/>
          <w:sz w:val="22"/>
          <w:szCs w:val="22"/>
        </w:rPr>
        <w:t>trisom</w:t>
      </w:r>
      <w:r w:rsidR="000B5E37" w:rsidRPr="00F85D90">
        <w:rPr>
          <w:rFonts w:ascii="Arial" w:hAnsi="Arial" w:cs="Arial"/>
          <w:color w:val="000000"/>
          <w:sz w:val="22"/>
          <w:szCs w:val="22"/>
        </w:rPr>
        <w:t>ic chromosome</w:t>
      </w:r>
      <w:r w:rsidRPr="00F85D90">
        <w:rPr>
          <w:rFonts w:ascii="Arial" w:hAnsi="Arial" w:cs="Arial"/>
          <w:color w:val="000000"/>
          <w:sz w:val="22"/>
          <w:szCs w:val="22"/>
        </w:rPr>
        <w:t xml:space="preserve"> in a diploid strain. Thus, </w:t>
      </w:r>
      <w:ins w:id="245" w:author="Holly Celina Mcqueary" w:date="2020-07-16T13:59:00Z">
        <w:r w:rsidR="0096646E">
          <w:rPr>
            <w:rFonts w:ascii="Arial" w:hAnsi="Arial" w:cs="Arial"/>
            <w:color w:val="000000"/>
            <w:sz w:val="22"/>
            <w:szCs w:val="22"/>
          </w:rPr>
          <w:t xml:space="preserve">two events would be required </w:t>
        </w:r>
      </w:ins>
      <w:r w:rsidRPr="00F85D90">
        <w:rPr>
          <w:rFonts w:ascii="Arial" w:hAnsi="Arial" w:cs="Arial"/>
          <w:color w:val="000000"/>
          <w:sz w:val="22"/>
          <w:szCs w:val="22"/>
        </w:rPr>
        <w:t>to obtain the one tetrasomic MA line</w:t>
      </w:r>
      <w:del w:id="246" w:author="Holly Celina Mcqueary" w:date="2020-07-16T13:59:00Z">
        <w:r w:rsidRPr="00F85D90" w:rsidDel="0096646E">
          <w:rPr>
            <w:rFonts w:ascii="Arial" w:hAnsi="Arial" w:cs="Arial"/>
            <w:color w:val="000000"/>
            <w:sz w:val="22"/>
            <w:szCs w:val="22"/>
          </w:rPr>
          <w:delText xml:space="preserve"> would require two events</w:delText>
        </w:r>
      </w:del>
      <w:r w:rsidRPr="00F85D90">
        <w:rPr>
          <w:rFonts w:ascii="Arial" w:hAnsi="Arial" w:cs="Arial"/>
          <w:color w:val="000000"/>
          <w:sz w:val="22"/>
          <w:szCs w:val="22"/>
        </w:rPr>
        <w:t xml:space="preserve">. The total number of events in the homozygous ancestor </w:t>
      </w:r>
      <w:r w:rsidR="000B5E37" w:rsidRPr="00F85D90">
        <w:rPr>
          <w:rFonts w:ascii="Arial" w:hAnsi="Arial" w:cs="Arial"/>
          <w:color w:val="000000"/>
          <w:sz w:val="22"/>
          <w:szCs w:val="22"/>
        </w:rPr>
        <w:t xml:space="preserve">strain </w:t>
      </w:r>
      <w:r w:rsidRPr="00F85D90">
        <w:rPr>
          <w:rFonts w:ascii="Arial" w:hAnsi="Arial" w:cs="Arial"/>
          <w:color w:val="000000"/>
          <w:sz w:val="22"/>
          <w:szCs w:val="22"/>
        </w:rPr>
        <w:t>varie</w:t>
      </w:r>
      <w:r w:rsidR="000B5E37" w:rsidRPr="00F85D90">
        <w:rPr>
          <w:rFonts w:ascii="Arial" w:hAnsi="Arial" w:cs="Arial"/>
          <w:color w:val="000000"/>
          <w:sz w:val="22"/>
          <w:szCs w:val="22"/>
        </w:rPr>
        <w:t>d</w:t>
      </w:r>
      <w:r w:rsidRPr="00F85D90">
        <w:rPr>
          <w:rFonts w:ascii="Arial" w:hAnsi="Arial" w:cs="Arial"/>
          <w:color w:val="000000"/>
          <w:sz w:val="22"/>
          <w:szCs w:val="22"/>
        </w:rPr>
        <w:t xml:space="preserve"> between 0 and 5 per chromosome, which implies a maximal </w:t>
      </w:r>
      <w:r w:rsidR="00337898" w:rsidRPr="00F85D90">
        <w:rPr>
          <w:rFonts w:ascii="Arial" w:hAnsi="Arial" w:cs="Arial"/>
          <w:color w:val="000000"/>
          <w:sz w:val="22"/>
          <w:szCs w:val="22"/>
        </w:rPr>
        <w:t xml:space="preserve">observed </w:t>
      </w:r>
      <w:r w:rsidRPr="00F85D90">
        <w:rPr>
          <w:rFonts w:ascii="Arial" w:hAnsi="Arial" w:cs="Arial"/>
          <w:color w:val="000000"/>
          <w:sz w:val="22"/>
          <w:szCs w:val="22"/>
        </w:rPr>
        <w:t xml:space="preserve">rate of nondisjunction for a </w:t>
      </w:r>
      <w:r w:rsidR="00337898" w:rsidRPr="00F85D90">
        <w:rPr>
          <w:rFonts w:ascii="Arial" w:hAnsi="Arial" w:cs="Arial"/>
          <w:color w:val="000000"/>
          <w:sz w:val="22"/>
          <w:szCs w:val="22"/>
        </w:rPr>
        <w:t xml:space="preserve">single </w:t>
      </w:r>
      <w:r w:rsidRPr="00F85D90">
        <w:rPr>
          <w:rFonts w:ascii="Arial" w:hAnsi="Arial" w:cs="Arial"/>
          <w:color w:val="000000"/>
          <w:sz w:val="22"/>
          <w:szCs w:val="22"/>
        </w:rPr>
        <w:t xml:space="preserve">chromosome of </w:t>
      </w:r>
      <w:r w:rsidR="00337898" w:rsidRPr="00F85D90">
        <w:rPr>
          <w:rFonts w:ascii="Arial" w:hAnsi="Arial" w:cs="Arial"/>
          <w:color w:val="000000"/>
          <w:sz w:val="22"/>
          <w:szCs w:val="22"/>
        </w:rPr>
        <w:t>1.</w:t>
      </w:r>
      <w:r w:rsidR="00A921B0" w:rsidRPr="00F85D90">
        <w:rPr>
          <w:rFonts w:ascii="Arial" w:hAnsi="Arial" w:cs="Arial"/>
          <w:color w:val="000000"/>
          <w:sz w:val="22"/>
          <w:szCs w:val="22"/>
        </w:rPr>
        <w:t>70</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14</w:t>
      </w:r>
      <w:r w:rsidR="00A921B0" w:rsidRPr="00F85D90">
        <w:rPr>
          <w:rFonts w:ascii="Arial" w:hAnsi="Arial" w:cs="Arial"/>
          <w:color w:val="000000"/>
          <w:sz w:val="22"/>
          <w:szCs w:val="22"/>
        </w:rPr>
        <w:t>0</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and a minimum of zero. The o</w:t>
      </w:r>
      <w:r w:rsidRPr="00F85D90">
        <w:rPr>
          <w:rFonts w:ascii="Arial" w:hAnsi="Arial" w:cs="Arial"/>
          <w:color w:val="000000"/>
          <w:sz w:val="22"/>
          <w:szCs w:val="22"/>
        </w:rPr>
        <w:t xml:space="preserve">bserved rate of </w:t>
      </w:r>
      <w:r w:rsidR="00337898" w:rsidRPr="00F85D90">
        <w:rPr>
          <w:rFonts w:ascii="Arial" w:hAnsi="Arial" w:cs="Arial"/>
          <w:color w:val="000000"/>
          <w:sz w:val="22"/>
          <w:szCs w:val="22"/>
        </w:rPr>
        <w:t>an</w:t>
      </w:r>
      <w:r w:rsidRPr="00F85D90">
        <w:rPr>
          <w:rFonts w:ascii="Arial" w:hAnsi="Arial" w:cs="Arial"/>
          <w:color w:val="000000"/>
          <w:sz w:val="22"/>
          <w:szCs w:val="22"/>
        </w:rPr>
        <w:t xml:space="preserve"> event</w:t>
      </w:r>
      <w:r w:rsidR="00337898" w:rsidRPr="00F85D90">
        <w:rPr>
          <w:rFonts w:ascii="Arial" w:hAnsi="Arial" w:cs="Arial"/>
          <w:color w:val="000000"/>
          <w:sz w:val="22"/>
          <w:szCs w:val="22"/>
        </w:rPr>
        <w:t xml:space="preserve"> for any chromosome (i.e. the genome-wide rate) is </w:t>
      </w:r>
      <w:r w:rsidR="00D633AF" w:rsidRPr="00F85D90">
        <w:rPr>
          <w:rFonts w:ascii="Arial" w:hAnsi="Arial" w:cs="Arial"/>
          <w:color w:val="000000"/>
          <w:sz w:val="22"/>
          <w:szCs w:val="22"/>
        </w:rPr>
        <w:t>6.</w:t>
      </w:r>
      <w:r w:rsidR="001427BF" w:rsidRPr="00F85D90">
        <w:rPr>
          <w:rFonts w:ascii="Arial" w:hAnsi="Arial" w:cs="Arial"/>
          <w:color w:val="000000"/>
          <w:sz w:val="22"/>
          <w:szCs w:val="22"/>
        </w:rPr>
        <w:t>73</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6</w:t>
      </w:r>
      <w:r w:rsidR="00A66D42" w:rsidRPr="00F85D90">
        <w:rPr>
          <w:rFonts w:ascii="Arial" w:hAnsi="Arial" w:cs="Arial"/>
          <w:color w:val="000000"/>
          <w:sz w:val="22"/>
          <w:szCs w:val="22"/>
        </w:rPr>
        <w:t xml:space="preserve"> </w:t>
      </w:r>
      <w:r w:rsidR="00337898" w:rsidRPr="00F85D90">
        <w:rPr>
          <w:rFonts w:ascii="Arial" w:hAnsi="Arial" w:cs="Arial"/>
          <w:color w:val="000000"/>
          <w:sz w:val="22"/>
          <w:szCs w:val="22"/>
        </w:rPr>
        <w:t>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w:t>
      </w:r>
      <w:r w:rsidR="009F6CB9" w:rsidRPr="00F85D90">
        <w:rPr>
          <w:rFonts w:ascii="Arial" w:hAnsi="Arial" w:cs="Arial"/>
          <w:color w:val="000000"/>
          <w:sz w:val="22"/>
          <w:szCs w:val="22"/>
        </w:rPr>
        <w:t>–</w:t>
      </w:r>
      <w:r w:rsidR="00D633AF" w:rsidRPr="00F85D90">
        <w:rPr>
          <w:rFonts w:ascii="Arial" w:hAnsi="Arial" w:cs="Arial"/>
          <w:color w:val="000000"/>
          <w:sz w:val="22"/>
          <w:szCs w:val="22"/>
        </w:rPr>
        <w:t xml:space="preserve"> 3</w:t>
      </w:r>
      <w:r w:rsidR="009F6CB9" w:rsidRPr="00F85D90">
        <w:rPr>
          <w:rFonts w:ascii="Arial" w:hAnsi="Arial" w:cs="Arial"/>
          <w:color w:val="000000"/>
          <w:sz w:val="22"/>
          <w:szCs w:val="22"/>
        </w:rPr>
        <w:t>2</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The total number of events in the heterozygous ancestor varie</w:t>
      </w:r>
      <w:r w:rsidR="000B5E37" w:rsidRPr="00F85D90">
        <w:rPr>
          <w:rFonts w:ascii="Arial" w:hAnsi="Arial" w:cs="Arial"/>
          <w:color w:val="000000"/>
          <w:sz w:val="22"/>
          <w:szCs w:val="22"/>
        </w:rPr>
        <w:t>d</w:t>
      </w:r>
      <w:r w:rsidR="00337898" w:rsidRPr="00F85D90">
        <w:rPr>
          <w:rFonts w:ascii="Arial" w:hAnsi="Arial" w:cs="Arial"/>
          <w:color w:val="000000"/>
          <w:sz w:val="22"/>
          <w:szCs w:val="22"/>
        </w:rPr>
        <w:t xml:space="preserve"> between 0 and 7 per chromosome, which implies a maximal observed rate of nondisjunction for a single chromosome of 1.56 x 10</w:t>
      </w:r>
      <w:r w:rsidR="00337898" w:rsidRPr="00F85D90">
        <w:rPr>
          <w:rFonts w:ascii="Arial" w:hAnsi="Arial" w:cs="Arial"/>
          <w:color w:val="000000"/>
          <w:sz w:val="22"/>
          <w:szCs w:val="22"/>
          <w:vertAlign w:val="superscript"/>
        </w:rPr>
        <w:t>-4</w:t>
      </w:r>
      <w:r w:rsidR="00337898" w:rsidRPr="00F85D90">
        <w:rPr>
          <w:rFonts w:ascii="Arial" w:hAnsi="Arial" w:cs="Arial"/>
          <w:color w:val="000000"/>
          <w:sz w:val="22"/>
          <w:szCs w:val="22"/>
        </w:rPr>
        <w:t xml:space="preserve"> events/division </w:t>
      </w:r>
      <w:r w:rsidR="00337898" w:rsidRPr="00F85D90">
        <w:rPr>
          <w:rFonts w:ascii="Arial" w:hAnsi="Arial" w:cs="Arial"/>
          <w:color w:val="000000"/>
          <w:sz w:val="22"/>
          <w:szCs w:val="22"/>
        </w:rPr>
        <w:lastRenderedPageBreak/>
        <w:t>(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69/76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xml:space="preserve">), and a minimum of zero. The observed rate of an event for any chromosome is </w:t>
      </w:r>
      <w:r w:rsidR="00D633AF" w:rsidRPr="00F85D90">
        <w:rPr>
          <w:rFonts w:ascii="Arial" w:hAnsi="Arial" w:cs="Arial"/>
          <w:color w:val="000000"/>
          <w:sz w:val="22"/>
          <w:szCs w:val="22"/>
        </w:rPr>
        <w:t>1.</w:t>
      </w:r>
      <w:r w:rsidR="0006744B" w:rsidRPr="00F85D90">
        <w:rPr>
          <w:rFonts w:ascii="Arial" w:hAnsi="Arial" w:cs="Arial"/>
          <w:color w:val="000000"/>
          <w:sz w:val="22"/>
          <w:szCs w:val="22"/>
        </w:rPr>
        <w:t>51</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 </w:t>
      </w:r>
      <w:r w:rsidR="0006744B" w:rsidRPr="00F85D90">
        <w:rPr>
          <w:rFonts w:ascii="Arial" w:hAnsi="Arial" w:cs="Arial"/>
          <w:color w:val="000000"/>
          <w:sz w:val="22"/>
          <w:szCs w:val="22"/>
        </w:rPr>
        <w:t>38</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76</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which is over two-fold higher than the homozygous strain</w:t>
      </w:r>
      <w:r w:rsidR="000B5E37" w:rsidRPr="00F85D90">
        <w:rPr>
          <w:rFonts w:ascii="Arial" w:hAnsi="Arial" w:cs="Arial"/>
          <w:color w:val="000000"/>
          <w:sz w:val="22"/>
          <w:szCs w:val="22"/>
        </w:rPr>
        <w:t xml:space="preserve">. </w:t>
      </w:r>
      <w:r w:rsidR="00D8295C" w:rsidRPr="00F85D90">
        <w:rPr>
          <w:rFonts w:ascii="Arial" w:hAnsi="Arial" w:cs="Arial"/>
          <w:color w:val="000000"/>
          <w:sz w:val="22"/>
          <w:szCs w:val="22"/>
        </w:rPr>
        <w:t>Examination</w:t>
      </w:r>
      <w:r w:rsidR="000B5E37" w:rsidRPr="00F85D90">
        <w:rPr>
          <w:rFonts w:ascii="Arial" w:hAnsi="Arial" w:cs="Arial"/>
          <w:color w:val="000000"/>
          <w:sz w:val="22"/>
          <w:szCs w:val="22"/>
        </w:rPr>
        <w:t xml:space="preserve"> of the number of euploid versus aneuploid lines indicates that this is a highly</w:t>
      </w:r>
      <w:r w:rsidR="00337898" w:rsidRPr="00F85D90">
        <w:rPr>
          <w:rFonts w:ascii="Arial" w:hAnsi="Arial" w:cs="Arial"/>
          <w:color w:val="000000"/>
          <w:sz w:val="22"/>
          <w:szCs w:val="22"/>
        </w:rPr>
        <w:t xml:space="preserve"> significant difference (</w:t>
      </w:r>
      <w:r w:rsidR="000B5E37" w:rsidRPr="00F85D90">
        <w:rPr>
          <w:rFonts w:ascii="Arial" w:hAnsi="Arial" w:cs="Arial"/>
          <w:color w:val="000000"/>
          <w:sz w:val="22"/>
          <w:szCs w:val="22"/>
        </w:rPr>
        <w:t>Table 2</w:t>
      </w:r>
      <w:ins w:id="247" w:author="Holly Celina Mcqueary" w:date="2020-07-16T14:01:00Z">
        <w:r w:rsidR="004428FA">
          <w:rPr>
            <w:rFonts w:ascii="Arial" w:hAnsi="Arial" w:cs="Arial"/>
            <w:color w:val="000000"/>
            <w:sz w:val="22"/>
            <w:szCs w:val="22"/>
          </w:rPr>
          <w:t>.2,</w:t>
        </w:r>
      </w:ins>
      <w:del w:id="248" w:author="Holly Celina Mcqueary" w:date="2020-07-16T14:01:00Z">
        <w:r w:rsidR="000B5E37" w:rsidRPr="00F85D90" w:rsidDel="004428FA">
          <w:rPr>
            <w:rFonts w:ascii="Arial" w:hAnsi="Arial" w:cs="Arial"/>
            <w:color w:val="000000"/>
            <w:sz w:val="22"/>
            <w:szCs w:val="22"/>
          </w:rPr>
          <w:delText>.</w:delText>
        </w:r>
      </w:del>
      <w:r w:rsidR="000B5E37" w:rsidRPr="00F85D90">
        <w:rPr>
          <w:rFonts w:ascii="Arial" w:hAnsi="Arial" w:cs="Arial"/>
          <w:color w:val="000000"/>
          <w:sz w:val="22"/>
          <w:szCs w:val="22"/>
        </w:rPr>
        <w:t xml:space="preserve"> </w:t>
      </w:r>
      <w:r w:rsidR="00337898" w:rsidRPr="00F85D90">
        <w:rPr>
          <w:rFonts w:ascii="Arial" w:hAnsi="Arial" w:cs="Arial"/>
          <w:color w:val="000000"/>
          <w:sz w:val="22"/>
          <w:szCs w:val="22"/>
        </w:rPr>
        <w:t xml:space="preserve">Fisher’s Exact test, p &lt; 0.0001).  </w:t>
      </w:r>
      <w:del w:id="249" w:author="Holly Celina Mcqueary" w:date="2020-07-12T16:57:00Z">
        <w:r w:rsidR="006A4293" w:rsidRPr="00F85D90" w:rsidDel="00BF657B">
          <w:rPr>
            <w:rFonts w:ascii="Arial" w:hAnsi="Arial" w:cs="Arial"/>
            <w:noProof/>
            <w:color w:val="000000"/>
            <w:sz w:val="22"/>
            <w:szCs w:val="22"/>
          </w:rPr>
          <mc:AlternateContent>
            <mc:Choice Requires="wps">
              <w:drawing>
                <wp:anchor distT="0" distB="0" distL="114300" distR="114300" simplePos="0" relativeHeight="251672576" behindDoc="0" locked="0" layoutInCell="1" allowOverlap="1" wp14:anchorId="24751C0F" wp14:editId="4814AFB6">
                  <wp:simplePos x="0" y="0"/>
                  <wp:positionH relativeFrom="column">
                    <wp:posOffset>0</wp:posOffset>
                  </wp:positionH>
                  <wp:positionV relativeFrom="paragraph">
                    <wp:posOffset>3369310</wp:posOffset>
                  </wp:positionV>
                  <wp:extent cx="2760345" cy="3293110"/>
                  <wp:effectExtent l="0" t="0" r="8255" b="8890"/>
                  <wp:wrapSquare wrapText="bothSides"/>
                  <wp:docPr id="7" name="Text Box 7"/>
                  <wp:cNvGraphicFramePr/>
                  <a:graphic xmlns:a="http://schemas.openxmlformats.org/drawingml/2006/main">
                    <a:graphicData uri="http://schemas.microsoft.com/office/word/2010/wordprocessingShape">
                      <wps:wsp>
                        <wps:cNvSpPr txBox="1"/>
                        <wps:spPr>
                          <a:xfrm>
                            <a:off x="0" y="0"/>
                            <a:ext cx="2760345" cy="3293110"/>
                          </a:xfrm>
                          <a:prstGeom prst="rect">
                            <a:avLst/>
                          </a:prstGeom>
                          <a:solidFill>
                            <a:schemeClr val="lt1"/>
                          </a:solidFill>
                          <a:ln w="6350">
                            <a:solidFill>
                              <a:prstClr val="black"/>
                            </a:solidFill>
                          </a:ln>
                        </wps:spPr>
                        <wps:txbx>
                          <w:txbxContent>
                            <w:p w14:paraId="4D921BF6" w14:textId="77777777" w:rsidR="0026453A" w:rsidRPr="000B5E37" w:rsidRDefault="0026453A"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26453A"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26453A" w:rsidRPr="000B5E37" w:rsidRDefault="0026453A" w:rsidP="000B5E37">
                                    <w:pPr>
                                      <w:suppressOverlap/>
                                      <w:rPr>
                                        <w:sz w:val="20"/>
                                        <w:szCs w:val="20"/>
                                      </w:rPr>
                                    </w:pPr>
                                  </w:p>
                                </w:tc>
                              </w:tr>
                              <w:tr w:rsidR="0026453A" w:rsidRPr="000B5E37" w14:paraId="31B11333" w14:textId="77777777" w:rsidTr="000B5E37">
                                <w:trPr>
                                  <w:tblCellSpacing w:w="15" w:type="dxa"/>
                                </w:trPr>
                                <w:tc>
                                  <w:tcPr>
                                    <w:tcW w:w="0" w:type="auto"/>
                                    <w:vAlign w:val="center"/>
                                    <w:hideMark/>
                                  </w:tcPr>
                                  <w:p w14:paraId="03B02855" w14:textId="77777777" w:rsidR="0026453A" w:rsidRPr="000B5E37" w:rsidRDefault="0026453A" w:rsidP="00DA36CA">
                                    <w:pPr>
                                      <w:ind w:left="28" w:hanging="9"/>
                                      <w:suppressOverlap/>
                                      <w:jc w:val="center"/>
                                      <w:rPr>
                                        <w:rFonts w:eastAsia="Times New Roman"/>
                                        <w:sz w:val="20"/>
                                        <w:szCs w:val="20"/>
                                      </w:rPr>
                                    </w:pPr>
                                  </w:p>
                                </w:tc>
                                <w:tc>
                                  <w:tcPr>
                                    <w:tcW w:w="0" w:type="auto"/>
                                    <w:vAlign w:val="center"/>
                                    <w:hideMark/>
                                  </w:tcPr>
                                  <w:p w14:paraId="1807F117" w14:textId="77777777" w:rsidR="0026453A" w:rsidRDefault="0026453A"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26453A" w:rsidRDefault="0026453A"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r>
                              <w:tr w:rsidR="0026453A"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26453A" w:rsidRPr="000B5E37" w:rsidRDefault="0026453A" w:rsidP="00DA36CA">
                                    <w:pPr>
                                      <w:ind w:left="28" w:hanging="9"/>
                                      <w:suppressOverlap/>
                                      <w:jc w:val="center"/>
                                      <w:rPr>
                                        <w:rFonts w:eastAsia="Times New Roman"/>
                                        <w:sz w:val="20"/>
                                        <w:szCs w:val="20"/>
                                      </w:rPr>
                                    </w:pPr>
                                  </w:p>
                                </w:tc>
                              </w:tr>
                              <w:tr w:rsidR="0026453A" w:rsidRPr="000B5E37" w14:paraId="51DCB9BA" w14:textId="77777777" w:rsidTr="000B5E37">
                                <w:trPr>
                                  <w:tblCellSpacing w:w="15" w:type="dxa"/>
                                </w:trPr>
                                <w:tc>
                                  <w:tcPr>
                                    <w:tcW w:w="0" w:type="auto"/>
                                    <w:vAlign w:val="center"/>
                                    <w:hideMark/>
                                  </w:tcPr>
                                  <w:p w14:paraId="17CB1C55" w14:textId="77777777" w:rsidR="0026453A" w:rsidRDefault="0026453A"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8</w:t>
                                    </w:r>
                                  </w:p>
                                </w:tc>
                              </w:tr>
                              <w:tr w:rsidR="0026453A" w:rsidRPr="000B5E37" w14:paraId="661E5ACA" w14:textId="77777777" w:rsidTr="000B5E37">
                                <w:trPr>
                                  <w:tblCellSpacing w:w="15" w:type="dxa"/>
                                </w:trPr>
                                <w:tc>
                                  <w:tcPr>
                                    <w:tcW w:w="0" w:type="auto"/>
                                    <w:vAlign w:val="center"/>
                                    <w:hideMark/>
                                  </w:tcPr>
                                  <w:p w14:paraId="1BCDFC80" w14:textId="77777777" w:rsidR="0026453A" w:rsidRDefault="0026453A"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117</w:t>
                                    </w:r>
                                  </w:p>
                                </w:tc>
                              </w:tr>
                              <w:tr w:rsidR="0026453A"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26453A" w:rsidRPr="000B5E37" w:rsidRDefault="0026453A" w:rsidP="000B5E37">
                                    <w:pPr>
                                      <w:suppressOverlap/>
                                      <w:jc w:val="center"/>
                                      <w:rPr>
                                        <w:rFonts w:eastAsia="Times New Roman"/>
                                        <w:sz w:val="20"/>
                                        <w:szCs w:val="20"/>
                                      </w:rPr>
                                    </w:pPr>
                                  </w:p>
                                </w:tc>
                              </w:tr>
                            </w:tbl>
                            <w:p w14:paraId="536A2090" w14:textId="77777777" w:rsidR="0026453A" w:rsidRPr="000B5E37" w:rsidRDefault="0026453A"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26453A" w:rsidRDefault="0026453A" w:rsidP="006A42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751C0F" id="Text Box 7" o:spid="_x0000_s1027" type="#_x0000_t202" style="position:absolute;left:0;text-align:left;margin-left:0;margin-top:265.3pt;width:217.35pt;height:25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" fillcolor="white [3201]" strokeweight=".5pt">
                  <v:textbox>
                    <w:txbxContent>
                      <w:p w14:paraId="4D921BF6" w14:textId="77777777" w:rsidR="0026453A" w:rsidRPr="000B5E37" w:rsidRDefault="0026453A"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26453A"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26453A" w:rsidRPr="000B5E37" w:rsidRDefault="0026453A" w:rsidP="000B5E37">
                              <w:pPr>
                                <w:suppressOverlap/>
                                <w:rPr>
                                  <w:sz w:val="20"/>
                                  <w:szCs w:val="20"/>
                                </w:rPr>
                              </w:pPr>
                            </w:p>
                          </w:tc>
                        </w:tr>
                        <w:tr w:rsidR="0026453A" w:rsidRPr="000B5E37" w14:paraId="31B11333" w14:textId="77777777" w:rsidTr="000B5E37">
                          <w:trPr>
                            <w:tblCellSpacing w:w="15" w:type="dxa"/>
                          </w:trPr>
                          <w:tc>
                            <w:tcPr>
                              <w:tcW w:w="0" w:type="auto"/>
                              <w:vAlign w:val="center"/>
                              <w:hideMark/>
                            </w:tcPr>
                            <w:p w14:paraId="03B02855" w14:textId="77777777" w:rsidR="0026453A" w:rsidRPr="000B5E37" w:rsidRDefault="0026453A" w:rsidP="00DA36CA">
                              <w:pPr>
                                <w:ind w:left="28" w:hanging="9"/>
                                <w:suppressOverlap/>
                                <w:jc w:val="center"/>
                                <w:rPr>
                                  <w:rFonts w:eastAsia="Times New Roman"/>
                                  <w:sz w:val="20"/>
                                  <w:szCs w:val="20"/>
                                </w:rPr>
                              </w:pPr>
                            </w:p>
                          </w:tc>
                          <w:tc>
                            <w:tcPr>
                              <w:tcW w:w="0" w:type="auto"/>
                              <w:vAlign w:val="center"/>
                              <w:hideMark/>
                            </w:tcPr>
                            <w:p w14:paraId="1807F117" w14:textId="77777777" w:rsidR="0026453A" w:rsidRDefault="0026453A"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26453A" w:rsidRDefault="0026453A"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r>
                        <w:tr w:rsidR="0026453A"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26453A" w:rsidRPr="000B5E37" w:rsidRDefault="0026453A" w:rsidP="00DA36CA">
                              <w:pPr>
                                <w:ind w:left="28" w:hanging="9"/>
                                <w:suppressOverlap/>
                                <w:jc w:val="center"/>
                                <w:rPr>
                                  <w:rFonts w:eastAsia="Times New Roman"/>
                                  <w:sz w:val="20"/>
                                  <w:szCs w:val="20"/>
                                </w:rPr>
                              </w:pPr>
                            </w:p>
                          </w:tc>
                        </w:tr>
                        <w:tr w:rsidR="0026453A" w:rsidRPr="000B5E37" w14:paraId="51DCB9BA" w14:textId="77777777" w:rsidTr="000B5E37">
                          <w:trPr>
                            <w:tblCellSpacing w:w="15" w:type="dxa"/>
                          </w:trPr>
                          <w:tc>
                            <w:tcPr>
                              <w:tcW w:w="0" w:type="auto"/>
                              <w:vAlign w:val="center"/>
                              <w:hideMark/>
                            </w:tcPr>
                            <w:p w14:paraId="17CB1C55" w14:textId="77777777" w:rsidR="0026453A" w:rsidRDefault="0026453A"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8</w:t>
                              </w:r>
                            </w:p>
                          </w:tc>
                        </w:tr>
                        <w:tr w:rsidR="0026453A" w:rsidRPr="000B5E37" w14:paraId="661E5ACA" w14:textId="77777777" w:rsidTr="000B5E37">
                          <w:trPr>
                            <w:tblCellSpacing w:w="15" w:type="dxa"/>
                          </w:trPr>
                          <w:tc>
                            <w:tcPr>
                              <w:tcW w:w="0" w:type="auto"/>
                              <w:vAlign w:val="center"/>
                              <w:hideMark/>
                            </w:tcPr>
                            <w:p w14:paraId="1BCDFC80" w14:textId="77777777" w:rsidR="0026453A" w:rsidRDefault="0026453A"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117</w:t>
                              </w:r>
                            </w:p>
                          </w:tc>
                        </w:tr>
                        <w:tr w:rsidR="0026453A"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26453A" w:rsidRPr="000B5E37" w:rsidRDefault="0026453A" w:rsidP="000B5E37">
                              <w:pPr>
                                <w:suppressOverlap/>
                                <w:jc w:val="center"/>
                                <w:rPr>
                                  <w:rFonts w:eastAsia="Times New Roman"/>
                                  <w:sz w:val="20"/>
                                  <w:szCs w:val="20"/>
                                </w:rPr>
                              </w:pPr>
                            </w:p>
                          </w:tc>
                        </w:tr>
                      </w:tbl>
                      <w:p w14:paraId="536A2090" w14:textId="77777777" w:rsidR="0026453A" w:rsidRPr="000B5E37" w:rsidRDefault="0026453A"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26453A" w:rsidRDefault="0026453A" w:rsidP="006A4293"/>
                    </w:txbxContent>
                  </v:textbox>
                  <w10:wrap type="square"/>
                </v:shape>
              </w:pict>
            </mc:Fallback>
          </mc:AlternateContent>
        </w:r>
      </w:del>
    </w:p>
    <w:p w14:paraId="6DF31E55" w14:textId="77777777" w:rsidR="003A28D3" w:rsidRDefault="00DA36CA" w:rsidP="00F85D90">
      <w:pPr>
        <w:spacing w:line="480" w:lineRule="auto"/>
        <w:rPr>
          <w:ins w:id="250" w:author="Holly Celina Mcqueary" w:date="2020-07-16T14:03:00Z"/>
          <w:rFonts w:ascii="Arial" w:hAnsi="Arial" w:cs="Arial"/>
          <w:color w:val="000000"/>
          <w:sz w:val="22"/>
          <w:szCs w:val="22"/>
        </w:rPr>
      </w:pPr>
      <w:r w:rsidRPr="00F85D90">
        <w:rPr>
          <w:rFonts w:ascii="Arial" w:hAnsi="Arial" w:cs="Arial"/>
          <w:color w:val="000000"/>
          <w:sz w:val="22"/>
          <w:szCs w:val="22"/>
        </w:rPr>
        <w:tab/>
      </w:r>
      <w:r w:rsidR="00A66D42" w:rsidRPr="00F85D90">
        <w:rPr>
          <w:rFonts w:ascii="Arial" w:hAnsi="Arial" w:cs="Arial"/>
          <w:color w:val="000000"/>
          <w:sz w:val="22"/>
          <w:szCs w:val="22"/>
        </w:rPr>
        <w:t xml:space="preserve">We note that there were two monosomies and </w:t>
      </w:r>
      <w:r w:rsidR="0006744B" w:rsidRPr="00F85D90">
        <w:rPr>
          <w:rFonts w:ascii="Arial" w:hAnsi="Arial" w:cs="Arial"/>
          <w:color w:val="000000"/>
          <w:sz w:val="22"/>
          <w:szCs w:val="22"/>
        </w:rPr>
        <w:t>30</w:t>
      </w:r>
      <w:r w:rsidR="00A66D42" w:rsidRPr="00F85D90">
        <w:rPr>
          <w:rFonts w:ascii="Arial" w:hAnsi="Arial" w:cs="Arial"/>
          <w:color w:val="000000"/>
          <w:sz w:val="22"/>
          <w:szCs w:val="22"/>
        </w:rPr>
        <w:t xml:space="preserve"> trisomies, a 15-fold difference, </w:t>
      </w:r>
      <w:r w:rsidR="00D604C7" w:rsidRPr="00F85D90">
        <w:rPr>
          <w:rFonts w:ascii="Arial" w:hAnsi="Arial" w:cs="Arial"/>
          <w:color w:val="000000"/>
          <w:sz w:val="22"/>
          <w:szCs w:val="22"/>
        </w:rPr>
        <w:t xml:space="preserve">in the homozygous experiment and one monosomy and </w:t>
      </w:r>
      <w:r w:rsidR="0006744B" w:rsidRPr="00F85D90">
        <w:rPr>
          <w:rFonts w:ascii="Arial" w:hAnsi="Arial" w:cs="Arial"/>
          <w:color w:val="000000"/>
          <w:sz w:val="22"/>
          <w:szCs w:val="22"/>
        </w:rPr>
        <w:t>35</w:t>
      </w:r>
      <w:r w:rsidR="00D604C7" w:rsidRPr="00F85D90">
        <w:rPr>
          <w:rFonts w:ascii="Arial" w:hAnsi="Arial" w:cs="Arial"/>
          <w:color w:val="000000"/>
          <w:sz w:val="22"/>
          <w:szCs w:val="22"/>
        </w:rPr>
        <w:t xml:space="preserve"> trisomy events in the heterozygous experiment. </w:t>
      </w:r>
      <w:r w:rsidR="00DF3DF4" w:rsidRPr="00F85D90">
        <w:rPr>
          <w:rFonts w:ascii="Arial" w:hAnsi="Arial" w:cs="Arial"/>
          <w:color w:val="000000"/>
          <w:sz w:val="22"/>
          <w:szCs w:val="22"/>
        </w:rPr>
        <w:t>Since</w:t>
      </w:r>
      <w:r w:rsidR="00A66D42" w:rsidRPr="00F85D90">
        <w:rPr>
          <w:rFonts w:ascii="Arial" w:hAnsi="Arial" w:cs="Arial"/>
          <w:color w:val="000000"/>
          <w:sz w:val="22"/>
          <w:szCs w:val="22"/>
        </w:rPr>
        <w:t xml:space="preserve"> a </w:t>
      </w:r>
      <w:r w:rsidR="00D604C7" w:rsidRPr="00F85D90">
        <w:rPr>
          <w:rFonts w:ascii="Arial" w:hAnsi="Arial" w:cs="Arial"/>
          <w:color w:val="000000"/>
          <w:sz w:val="22"/>
          <w:szCs w:val="22"/>
        </w:rPr>
        <w:t xml:space="preserve">single </w:t>
      </w:r>
      <w:r w:rsidR="00A66D42" w:rsidRPr="00F85D90">
        <w:rPr>
          <w:rFonts w:ascii="Arial" w:hAnsi="Arial" w:cs="Arial"/>
          <w:color w:val="000000"/>
          <w:sz w:val="22"/>
          <w:szCs w:val="22"/>
        </w:rPr>
        <w:t>nondisjunction event creates both types of aneuploids</w:t>
      </w:r>
      <w:r w:rsidR="00D604C7" w:rsidRPr="00F85D90">
        <w:rPr>
          <w:rFonts w:ascii="Arial" w:hAnsi="Arial" w:cs="Arial"/>
          <w:color w:val="000000"/>
          <w:sz w:val="22"/>
          <w:szCs w:val="22"/>
        </w:rPr>
        <w:t xml:space="preserve"> in the daughter cells</w:t>
      </w:r>
      <w:r w:rsidR="00A66D42" w:rsidRPr="00F85D90">
        <w:rPr>
          <w:rFonts w:ascii="Arial" w:hAnsi="Arial" w:cs="Arial"/>
          <w:color w:val="000000"/>
          <w:sz w:val="22"/>
          <w:szCs w:val="22"/>
        </w:rPr>
        <w:t xml:space="preserve">, this imbalance implies that monosomies </w:t>
      </w:r>
      <w:r w:rsidR="00DF3DF4" w:rsidRPr="00F85D90">
        <w:rPr>
          <w:rFonts w:ascii="Arial" w:hAnsi="Arial" w:cs="Arial"/>
          <w:color w:val="000000"/>
          <w:sz w:val="22"/>
          <w:szCs w:val="22"/>
        </w:rPr>
        <w:t xml:space="preserve">are under-represented in the MA experiments. </w:t>
      </w:r>
      <w:del w:id="251" w:author="Holly Celina Mcqueary" w:date="2020-07-16T14:02:00Z">
        <w:r w:rsidR="00DF3DF4" w:rsidRPr="00F85D90" w:rsidDel="003A28D3">
          <w:rPr>
            <w:rFonts w:ascii="Arial" w:hAnsi="Arial" w:cs="Arial"/>
            <w:color w:val="000000"/>
            <w:sz w:val="22"/>
            <w:szCs w:val="22"/>
          </w:rPr>
          <w:delText>This implies</w:delText>
        </w:r>
      </w:del>
      <w:ins w:id="252" w:author="Holly Celina Mcqueary" w:date="2020-07-16T14:02:00Z">
        <w:r w:rsidR="003A28D3">
          <w:rPr>
            <w:rFonts w:ascii="Arial" w:hAnsi="Arial" w:cs="Arial"/>
            <w:color w:val="000000"/>
            <w:sz w:val="22"/>
            <w:szCs w:val="22"/>
          </w:rPr>
          <w:t>This finding suggests</w:t>
        </w:r>
      </w:ins>
      <w:r w:rsidR="00DF3DF4" w:rsidRPr="00F85D90">
        <w:rPr>
          <w:rFonts w:ascii="Arial" w:hAnsi="Arial" w:cs="Arial"/>
          <w:color w:val="000000"/>
          <w:sz w:val="22"/>
          <w:szCs w:val="22"/>
        </w:rPr>
        <w:t xml:space="preserve"> that </w:t>
      </w:r>
      <w:ins w:id="253" w:author="Holly Celina Mcqueary" w:date="2020-07-16T14:03:00Z">
        <w:r w:rsidR="003A28D3">
          <w:rPr>
            <w:rFonts w:ascii="Arial" w:hAnsi="Arial" w:cs="Arial"/>
            <w:color w:val="000000"/>
            <w:sz w:val="22"/>
            <w:szCs w:val="22"/>
          </w:rPr>
          <w:t xml:space="preserve">monosomies </w:t>
        </w:r>
      </w:ins>
      <w:del w:id="254" w:author="Holly Celina Mcqueary" w:date="2020-07-16T14:03:00Z">
        <w:r w:rsidR="00DF3DF4" w:rsidRPr="00F85D90" w:rsidDel="003A28D3">
          <w:rPr>
            <w:rFonts w:ascii="Arial" w:hAnsi="Arial" w:cs="Arial"/>
            <w:color w:val="000000"/>
            <w:sz w:val="22"/>
            <w:szCs w:val="22"/>
          </w:rPr>
          <w:delText xml:space="preserve">many of them </w:delText>
        </w:r>
      </w:del>
      <w:r w:rsidR="002A0964" w:rsidRPr="00F85D90">
        <w:rPr>
          <w:rFonts w:ascii="Arial" w:hAnsi="Arial" w:cs="Arial"/>
          <w:color w:val="000000"/>
          <w:sz w:val="22"/>
          <w:szCs w:val="22"/>
        </w:rPr>
        <w:t xml:space="preserve">have effects on fitness that are large enough to be seen by selection, even in the </w:t>
      </w:r>
      <w:ins w:id="255" w:author="Holly Celina Mcqueary" w:date="2020-07-16T14:03:00Z">
        <w:r w:rsidR="003A28D3">
          <w:rPr>
            <w:rFonts w:ascii="Arial" w:hAnsi="Arial" w:cs="Arial"/>
            <w:color w:val="000000"/>
            <w:sz w:val="22"/>
            <w:szCs w:val="22"/>
          </w:rPr>
          <w:t xml:space="preserve">low-selection </w:t>
        </w:r>
      </w:ins>
      <w:r w:rsidR="002A0964" w:rsidRPr="00F85D90">
        <w:rPr>
          <w:rFonts w:ascii="Arial" w:hAnsi="Arial" w:cs="Arial"/>
          <w:color w:val="000000"/>
          <w:sz w:val="22"/>
          <w:szCs w:val="22"/>
        </w:rPr>
        <w:t xml:space="preserve">MA framework. </w:t>
      </w:r>
      <w:r w:rsidR="00DF3DF4" w:rsidRPr="00F85D90">
        <w:rPr>
          <w:rFonts w:ascii="Arial" w:hAnsi="Arial" w:cs="Arial"/>
          <w:color w:val="000000"/>
          <w:sz w:val="22"/>
          <w:szCs w:val="22"/>
        </w:rPr>
        <w:t xml:space="preserve">Thus, the actual rate of aneuploidy might perhaps be better estimated as twice the trisomy event rate, giving </w:t>
      </w:r>
      <w:r w:rsidR="00D633AF" w:rsidRPr="00F85D90">
        <w:rPr>
          <w:rFonts w:ascii="Arial" w:hAnsi="Arial" w:cs="Arial"/>
          <w:color w:val="000000"/>
          <w:sz w:val="22"/>
          <w:szCs w:val="22"/>
        </w:rPr>
        <w:t>1.</w:t>
      </w:r>
      <w:r w:rsidR="0006744B" w:rsidRPr="00F85D90">
        <w:rPr>
          <w:rFonts w:ascii="Arial" w:hAnsi="Arial" w:cs="Arial"/>
          <w:color w:val="000000"/>
          <w:sz w:val="22"/>
          <w:szCs w:val="22"/>
        </w:rPr>
        <w:t>23</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and </w:t>
      </w:r>
      <w:r w:rsidR="0006744B" w:rsidRPr="00F85D90">
        <w:rPr>
          <w:rFonts w:ascii="Arial" w:hAnsi="Arial" w:cs="Arial"/>
          <w:color w:val="000000"/>
          <w:sz w:val="22"/>
          <w:szCs w:val="22"/>
        </w:rPr>
        <w:t>2.77</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events per cell division for the homozygous and heterozygous ancestor strains respectively</w:t>
      </w:r>
      <w:r w:rsidR="00DF3DF4" w:rsidRPr="00F85D90">
        <w:rPr>
          <w:rFonts w:ascii="Arial" w:hAnsi="Arial" w:cs="Arial"/>
          <w:color w:val="000000"/>
          <w:sz w:val="22"/>
          <w:szCs w:val="22"/>
        </w:rPr>
        <w:t xml:space="preserve">. </w:t>
      </w:r>
    </w:p>
    <w:p w14:paraId="7547F256" w14:textId="60DA1B4A" w:rsidR="00B975AF" w:rsidRPr="00F85D90" w:rsidRDefault="00DF3DF4" w:rsidP="003A28D3">
      <w:pPr>
        <w:spacing w:line="480" w:lineRule="auto"/>
        <w:ind w:firstLine="720"/>
        <w:rPr>
          <w:rFonts w:ascii="Arial" w:hAnsi="Arial" w:cs="Arial"/>
          <w:color w:val="000000"/>
          <w:sz w:val="22"/>
          <w:szCs w:val="22"/>
        </w:rPr>
        <w:pPrChange w:id="256" w:author="Holly Celina Mcqueary" w:date="2020-07-16T14:03:00Z">
          <w:pPr>
            <w:spacing w:line="480" w:lineRule="auto"/>
          </w:pPr>
        </w:pPrChange>
      </w:pPr>
      <w:r w:rsidRPr="00F85D90">
        <w:rPr>
          <w:rFonts w:ascii="Arial" w:hAnsi="Arial" w:cs="Arial"/>
          <w:color w:val="000000"/>
          <w:sz w:val="22"/>
          <w:szCs w:val="22"/>
        </w:rPr>
        <w:t>In addition,</w:t>
      </w:r>
      <w:r w:rsidR="002A0964" w:rsidRPr="00F85D90">
        <w:rPr>
          <w:rFonts w:ascii="Arial" w:hAnsi="Arial" w:cs="Arial"/>
          <w:color w:val="000000"/>
          <w:sz w:val="22"/>
          <w:szCs w:val="22"/>
        </w:rPr>
        <w:t xml:space="preserve"> two chromosomes, 6 and 13, </w:t>
      </w:r>
      <w:del w:id="257" w:author="Holly Celina Mcqueary" w:date="2020-07-16T16:18:00Z">
        <w:r w:rsidR="002A0964" w:rsidRPr="00F85D90" w:rsidDel="00430293">
          <w:rPr>
            <w:rFonts w:ascii="Arial" w:hAnsi="Arial" w:cs="Arial"/>
            <w:color w:val="000000"/>
            <w:sz w:val="22"/>
            <w:szCs w:val="22"/>
          </w:rPr>
          <w:delText xml:space="preserve">show </w:delText>
        </w:r>
      </w:del>
      <w:ins w:id="258" w:author="Holly Celina Mcqueary" w:date="2020-07-16T16:18:00Z">
        <w:r w:rsidR="00430293">
          <w:rPr>
            <w:rFonts w:ascii="Arial" w:hAnsi="Arial" w:cs="Arial"/>
            <w:color w:val="000000"/>
            <w:sz w:val="22"/>
            <w:szCs w:val="22"/>
          </w:rPr>
          <w:t>comprise</w:t>
        </w:r>
        <w:r w:rsidR="00430293" w:rsidRPr="00F85D90">
          <w:rPr>
            <w:rFonts w:ascii="Arial" w:hAnsi="Arial" w:cs="Arial"/>
            <w:color w:val="000000"/>
            <w:sz w:val="22"/>
            <w:szCs w:val="22"/>
          </w:rPr>
          <w:t xml:space="preserve"> </w:t>
        </w:r>
      </w:ins>
      <w:del w:id="259" w:author="Holly Celina Mcqueary" w:date="2020-07-16T14:04:00Z">
        <w:r w:rsidR="002A0964" w:rsidRPr="00F85D90" w:rsidDel="003A28D3">
          <w:rPr>
            <w:rFonts w:ascii="Arial" w:hAnsi="Arial" w:cs="Arial"/>
            <w:color w:val="000000"/>
            <w:sz w:val="22"/>
            <w:szCs w:val="22"/>
          </w:rPr>
          <w:delText xml:space="preserve">zero </w:delText>
        </w:r>
      </w:del>
      <w:ins w:id="260" w:author="Holly Celina Mcqueary" w:date="2020-07-16T14:04:00Z">
        <w:r w:rsidR="003A28D3">
          <w:rPr>
            <w:rFonts w:ascii="Arial" w:hAnsi="Arial" w:cs="Arial"/>
            <w:color w:val="000000"/>
            <w:sz w:val="22"/>
            <w:szCs w:val="22"/>
          </w:rPr>
          <w:t>0</w:t>
        </w:r>
        <w:r w:rsidR="003A28D3" w:rsidRPr="00F85D90">
          <w:rPr>
            <w:rFonts w:ascii="Arial" w:hAnsi="Arial" w:cs="Arial"/>
            <w:color w:val="000000"/>
            <w:sz w:val="22"/>
            <w:szCs w:val="22"/>
          </w:rPr>
          <w:t xml:space="preserve"> </w:t>
        </w:r>
      </w:ins>
      <w:del w:id="261" w:author="Holly Celina Mcqueary" w:date="2020-07-16T14:04:00Z">
        <w:r w:rsidR="002A0964" w:rsidRPr="00F85D90" w:rsidDel="003A28D3">
          <w:rPr>
            <w:rFonts w:ascii="Arial" w:hAnsi="Arial" w:cs="Arial"/>
            <w:color w:val="000000"/>
            <w:sz w:val="22"/>
            <w:szCs w:val="22"/>
          </w:rPr>
          <w:delText xml:space="preserve">events across the two experiments </w:delText>
        </w:r>
      </w:del>
      <w:r w:rsidR="002A0964" w:rsidRPr="00F85D90">
        <w:rPr>
          <w:rFonts w:ascii="Arial" w:hAnsi="Arial" w:cs="Arial"/>
          <w:color w:val="000000"/>
          <w:sz w:val="22"/>
          <w:szCs w:val="22"/>
        </w:rPr>
        <w:t>out of 7</w:t>
      </w:r>
      <w:r w:rsidR="0006744B" w:rsidRPr="00F85D90">
        <w:rPr>
          <w:rFonts w:ascii="Arial" w:hAnsi="Arial" w:cs="Arial"/>
          <w:color w:val="000000"/>
          <w:sz w:val="22"/>
          <w:szCs w:val="22"/>
        </w:rPr>
        <w:t>0</w:t>
      </w:r>
      <w:r w:rsidR="00C73AE2" w:rsidRPr="00F85D90">
        <w:rPr>
          <w:rFonts w:ascii="Arial" w:hAnsi="Arial" w:cs="Arial"/>
          <w:color w:val="000000"/>
          <w:sz w:val="22"/>
          <w:szCs w:val="22"/>
        </w:rPr>
        <w:t xml:space="preserve"> observed aneuploidy events</w:t>
      </w:r>
      <w:ins w:id="262" w:author="Holly Celina Mcqueary" w:date="2020-07-16T14:04:00Z">
        <w:r w:rsidR="003A28D3">
          <w:rPr>
            <w:rFonts w:ascii="Arial" w:hAnsi="Arial" w:cs="Arial"/>
            <w:color w:val="000000"/>
            <w:sz w:val="22"/>
            <w:szCs w:val="22"/>
          </w:rPr>
          <w:t xml:space="preserve"> </w:t>
        </w:r>
        <w:r w:rsidR="003A28D3" w:rsidRPr="00F85D90">
          <w:rPr>
            <w:rFonts w:ascii="Arial" w:hAnsi="Arial" w:cs="Arial"/>
            <w:color w:val="000000"/>
            <w:sz w:val="22"/>
            <w:szCs w:val="22"/>
          </w:rPr>
          <w:t>across the two experiments</w:t>
        </w:r>
      </w:ins>
      <w:r w:rsidR="002A0964" w:rsidRPr="00F85D90">
        <w:rPr>
          <w:rFonts w:ascii="Arial" w:hAnsi="Arial" w:cs="Arial"/>
          <w:color w:val="000000"/>
          <w:sz w:val="22"/>
          <w:szCs w:val="22"/>
        </w:rPr>
        <w:t xml:space="preserve">. If events occurred at random, each chromosome should have 1/16 of </w:t>
      </w:r>
      <w:r w:rsidR="00C73AE2" w:rsidRPr="00F85D90">
        <w:rPr>
          <w:rFonts w:ascii="Arial" w:hAnsi="Arial" w:cs="Arial"/>
          <w:color w:val="000000"/>
          <w:sz w:val="22"/>
          <w:szCs w:val="22"/>
        </w:rPr>
        <w:t xml:space="preserve">the observed </w:t>
      </w:r>
      <w:r w:rsidR="002A0964" w:rsidRPr="00F85D90">
        <w:rPr>
          <w:rFonts w:ascii="Arial" w:hAnsi="Arial" w:cs="Arial"/>
          <w:color w:val="000000"/>
          <w:sz w:val="22"/>
          <w:szCs w:val="22"/>
        </w:rPr>
        <w:t>events, or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each. Under a Poisson distribution, the probability of having a chromosome with no events </w:t>
      </w:r>
      <w:r w:rsidR="00614488" w:rsidRPr="00F85D90">
        <w:rPr>
          <w:rFonts w:ascii="Arial" w:hAnsi="Arial" w:cs="Arial"/>
          <w:color w:val="000000"/>
          <w:sz w:val="22"/>
          <w:szCs w:val="22"/>
        </w:rPr>
        <w:t>when the expected</w:t>
      </w:r>
      <w:r w:rsidR="00C73AE2" w:rsidRPr="00F85D90">
        <w:rPr>
          <w:rFonts w:ascii="Arial" w:hAnsi="Arial" w:cs="Arial"/>
          <w:color w:val="000000"/>
          <w:sz w:val="22"/>
          <w:szCs w:val="22"/>
        </w:rPr>
        <w:t xml:space="preserve"> number </w:t>
      </w:r>
      <w:r w:rsidR="00614488" w:rsidRPr="00F85D90">
        <w:rPr>
          <w:rFonts w:ascii="Arial" w:hAnsi="Arial" w:cs="Arial"/>
          <w:color w:val="000000"/>
          <w:sz w:val="22"/>
          <w:szCs w:val="22"/>
        </w:rPr>
        <w:t>is</w:t>
      </w:r>
      <w:r w:rsidR="002A0964" w:rsidRPr="00F85D90">
        <w:rPr>
          <w:rFonts w:ascii="Arial" w:hAnsi="Arial" w:cs="Arial"/>
          <w:color w:val="000000"/>
          <w:sz w:val="22"/>
          <w:szCs w:val="22"/>
        </w:rPr>
        <w:t xml:space="preserve">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w:t>
      </w:r>
      <w:r w:rsidR="00614488" w:rsidRPr="00F85D90">
        <w:rPr>
          <w:rFonts w:ascii="Arial" w:hAnsi="Arial" w:cs="Arial"/>
          <w:color w:val="000000"/>
          <w:sz w:val="22"/>
          <w:szCs w:val="22"/>
        </w:rPr>
        <w:t>equals</w:t>
      </w:r>
      <w:r w:rsidR="002A0964" w:rsidRPr="00F85D90">
        <w:rPr>
          <w:rFonts w:ascii="Arial" w:hAnsi="Arial" w:cs="Arial"/>
          <w:color w:val="000000"/>
          <w:sz w:val="22"/>
          <w:szCs w:val="22"/>
        </w:rPr>
        <w:t xml:space="preserve"> </w:t>
      </w:r>
      <w:r w:rsidR="002A0964" w:rsidRPr="00F85D90">
        <w:rPr>
          <w:rFonts w:ascii="Arial" w:hAnsi="Arial" w:cs="Arial"/>
          <w:i/>
          <w:iCs/>
          <w:color w:val="000000"/>
          <w:sz w:val="22"/>
          <w:szCs w:val="22"/>
        </w:rPr>
        <w:t>e</w:t>
      </w:r>
      <w:r w:rsidR="002A0964" w:rsidRPr="00F85D90">
        <w:rPr>
          <w:rFonts w:ascii="Arial" w:hAnsi="Arial" w:cs="Arial"/>
          <w:color w:val="000000"/>
          <w:sz w:val="22"/>
          <w:szCs w:val="22"/>
          <w:vertAlign w:val="superscript"/>
        </w:rPr>
        <w:t>-4.</w:t>
      </w:r>
      <w:r w:rsidR="0006744B" w:rsidRPr="00F85D90">
        <w:rPr>
          <w:rFonts w:ascii="Arial" w:hAnsi="Arial" w:cs="Arial"/>
          <w:color w:val="000000"/>
          <w:sz w:val="22"/>
          <w:szCs w:val="22"/>
          <w:vertAlign w:val="superscript"/>
        </w:rPr>
        <w:t>4</w:t>
      </w:r>
      <w:r w:rsidR="002A0964" w:rsidRPr="00F85D90">
        <w:rPr>
          <w:rFonts w:ascii="Arial" w:hAnsi="Arial" w:cs="Arial"/>
          <w:color w:val="000000"/>
          <w:sz w:val="22"/>
          <w:szCs w:val="22"/>
        </w:rPr>
        <w:t xml:space="preserve"> = 0.01</w:t>
      </w:r>
      <w:r w:rsidR="0006744B" w:rsidRPr="00F85D90">
        <w:rPr>
          <w:rFonts w:ascii="Arial" w:hAnsi="Arial" w:cs="Arial"/>
          <w:color w:val="000000"/>
          <w:sz w:val="22"/>
          <w:szCs w:val="22"/>
        </w:rPr>
        <w:t>3</w:t>
      </w:r>
      <w:r w:rsidR="002A0964" w:rsidRPr="00F85D90">
        <w:rPr>
          <w:rFonts w:ascii="Arial" w:hAnsi="Arial" w:cs="Arial"/>
          <w:color w:val="000000"/>
          <w:sz w:val="22"/>
          <w:szCs w:val="22"/>
        </w:rPr>
        <w:t xml:space="preserve">. It thus seems clear that </w:t>
      </w:r>
      <w:r w:rsidR="00C73AE2" w:rsidRPr="00F85D90">
        <w:rPr>
          <w:rFonts w:ascii="Arial" w:hAnsi="Arial" w:cs="Arial"/>
          <w:color w:val="000000"/>
          <w:sz w:val="22"/>
          <w:szCs w:val="22"/>
        </w:rPr>
        <w:t xml:space="preserve">aneuploidy of </w:t>
      </w:r>
      <w:r w:rsidR="002A0964" w:rsidRPr="00F85D90">
        <w:rPr>
          <w:rFonts w:ascii="Arial" w:hAnsi="Arial" w:cs="Arial"/>
          <w:color w:val="000000"/>
          <w:sz w:val="22"/>
          <w:szCs w:val="22"/>
        </w:rPr>
        <w:t xml:space="preserve">chromosomes 6 and 13 either </w:t>
      </w:r>
      <w:r w:rsidR="00C73AE2" w:rsidRPr="00F85D90">
        <w:rPr>
          <w:rFonts w:ascii="Arial" w:hAnsi="Arial" w:cs="Arial"/>
          <w:color w:val="000000"/>
          <w:sz w:val="22"/>
          <w:szCs w:val="22"/>
        </w:rPr>
        <w:t>cause strongly deleterious fitness effects or are not tolerated</w:t>
      </w:r>
      <w:del w:id="263" w:author="Holly Celina Mcqueary" w:date="2020-07-16T16:18:00Z">
        <w:r w:rsidR="002A0964" w:rsidRPr="00F85D90" w:rsidDel="00430293">
          <w:rPr>
            <w:rFonts w:ascii="Arial" w:hAnsi="Arial" w:cs="Arial"/>
            <w:color w:val="000000"/>
            <w:sz w:val="22"/>
            <w:szCs w:val="22"/>
          </w:rPr>
          <w:delText xml:space="preserve"> (i</w:delText>
        </w:r>
        <w:r w:rsidR="00C73AE2" w:rsidRPr="00F85D90" w:rsidDel="00430293">
          <w:rPr>
            <w:rFonts w:ascii="Arial" w:hAnsi="Arial" w:cs="Arial"/>
            <w:color w:val="000000"/>
            <w:sz w:val="22"/>
            <w:szCs w:val="22"/>
          </w:rPr>
          <w:delText>.</w:delText>
        </w:r>
        <w:r w:rsidR="002A0964" w:rsidRPr="00F85D90" w:rsidDel="00430293">
          <w:rPr>
            <w:rFonts w:ascii="Arial" w:hAnsi="Arial" w:cs="Arial"/>
            <w:color w:val="000000"/>
            <w:sz w:val="22"/>
            <w:szCs w:val="22"/>
          </w:rPr>
          <w:delText>e</w:delText>
        </w:r>
        <w:r w:rsidR="00C73AE2" w:rsidRPr="00F85D90" w:rsidDel="00430293">
          <w:rPr>
            <w:rFonts w:ascii="Arial" w:hAnsi="Arial" w:cs="Arial"/>
            <w:color w:val="000000"/>
            <w:sz w:val="22"/>
            <w:szCs w:val="22"/>
          </w:rPr>
          <w:delText>.</w:delText>
        </w:r>
        <w:r w:rsidR="002A0964" w:rsidRPr="00F85D90" w:rsidDel="00430293">
          <w:rPr>
            <w:rFonts w:ascii="Arial" w:hAnsi="Arial" w:cs="Arial"/>
            <w:color w:val="000000"/>
            <w:sz w:val="22"/>
            <w:szCs w:val="22"/>
          </w:rPr>
          <w:delText xml:space="preserve"> </w:delText>
        </w:r>
        <w:r w:rsidR="00C73AE2" w:rsidRPr="00F85D90" w:rsidDel="00430293">
          <w:rPr>
            <w:rFonts w:ascii="Arial" w:hAnsi="Arial" w:cs="Arial"/>
            <w:color w:val="000000"/>
            <w:sz w:val="22"/>
            <w:szCs w:val="22"/>
          </w:rPr>
          <w:delText>aneuploidy is</w:delText>
        </w:r>
        <w:r w:rsidR="002A0964" w:rsidRPr="00F85D90" w:rsidDel="00430293">
          <w:rPr>
            <w:rFonts w:ascii="Arial" w:hAnsi="Arial" w:cs="Arial"/>
            <w:color w:val="000000"/>
            <w:sz w:val="22"/>
            <w:szCs w:val="22"/>
          </w:rPr>
          <w:delText xml:space="preserve"> lethal)</w:delText>
        </w:r>
      </w:del>
      <w:r w:rsidR="002A0964" w:rsidRPr="00F85D90">
        <w:rPr>
          <w:rFonts w:ascii="Arial" w:hAnsi="Arial" w:cs="Arial"/>
          <w:color w:val="000000"/>
          <w:sz w:val="22"/>
          <w:szCs w:val="22"/>
        </w:rPr>
        <w:t>.</w:t>
      </w:r>
      <w:ins w:id="264" w:author="Holly Celina Mcqueary" w:date="2020-07-12T16:06:00Z">
        <w:r w:rsidR="00663751">
          <w:rPr>
            <w:rFonts w:ascii="Arial" w:hAnsi="Arial" w:cs="Arial"/>
            <w:color w:val="000000"/>
            <w:sz w:val="22"/>
            <w:szCs w:val="22"/>
          </w:rPr>
          <w:t xml:space="preserve"> However, they have been seen in</w:t>
        </w:r>
      </w:ins>
      <w:ins w:id="265" w:author="Holly Celina Mcqueary" w:date="2020-07-16T16:16:00Z">
        <w:r w:rsidR="00325502">
          <w:rPr>
            <w:rFonts w:ascii="Arial" w:hAnsi="Arial" w:cs="Arial"/>
            <w:color w:val="000000"/>
            <w:sz w:val="22"/>
            <w:szCs w:val="22"/>
          </w:rPr>
          <w:t xml:space="preserve"> aneuploid</w:t>
        </w:r>
      </w:ins>
      <w:ins w:id="266" w:author="Holly Celina Mcqueary" w:date="2020-07-12T16:06:00Z">
        <w:r w:rsidR="00663751">
          <w:rPr>
            <w:rFonts w:ascii="Arial" w:hAnsi="Arial" w:cs="Arial"/>
            <w:color w:val="000000"/>
            <w:sz w:val="22"/>
            <w:szCs w:val="22"/>
          </w:rPr>
          <w:t xml:space="preserve"> </w:t>
        </w:r>
      </w:ins>
      <w:ins w:id="267" w:author="Holly Celina Mcqueary" w:date="2020-07-16T16:16:00Z">
        <w:r w:rsidR="00325502">
          <w:rPr>
            <w:rFonts w:ascii="Arial" w:hAnsi="Arial" w:cs="Arial"/>
            <w:color w:val="000000"/>
            <w:sz w:val="22"/>
            <w:szCs w:val="22"/>
          </w:rPr>
          <w:t xml:space="preserve">clinical yeast samples </w:t>
        </w:r>
      </w:ins>
      <w:r w:rsidR="00325502">
        <w:rPr>
          <w:rFonts w:ascii="Arial" w:hAnsi="Arial" w:cs="Arial"/>
          <w:color w:val="000000"/>
          <w:sz w:val="22"/>
          <w:szCs w:val="22"/>
        </w:rPr>
        <w:fldChar w:fldCharType="begin"/>
      </w:r>
      <w:r w:rsidR="00430293">
        <w:rPr>
          <w:rFonts w:ascii="Arial" w:hAnsi="Arial" w:cs="Arial"/>
          <w:color w:val="000000"/>
          <w:sz w:val="22"/>
          <w:szCs w:val="22"/>
        </w:rPr>
        <w:instrText xml:space="preserve"> ADDIN EN.CITE &lt;EndNote&gt;&lt;Cite&gt;&lt;Author&gt;Zhu&lt;/Author&gt;&lt;Year&gt;2016&lt;/Year&gt;&lt;RecNum&gt;772&lt;/RecNum&gt;&lt;DisplayText&gt;(&lt;style face="smallcaps"&gt;Zhu&lt;/style&gt;&lt;style face="italic"&gt; et al.&lt;/style&gt; 2016)&lt;/DisplayText&gt;&lt;record&gt;&lt;rec-number&gt;772&lt;/rec-number&gt;&lt;foreign-keys&gt;&lt;key app="EN" db-id="5xpwr2023fw2aae2apfpftptvaxepvde9asw" timestamp="1594930655"&gt;772&lt;/key&gt;&lt;/foreign-keys&gt;&lt;ref-type name="Journal Article"&gt;17&lt;/ref-type&gt;&lt;contributors&gt;&lt;authors&gt;&lt;author&gt;Zhu, Yuan O&lt;/author&gt;&lt;author&gt;Sherlock, Gavin&lt;/author&gt;&lt;author&gt;Petrov, Dmitri A&lt;/author&gt;&lt;/authors&gt;&lt;/contributors&gt;&lt;titles&gt;&lt;title&gt;Whole genome analysis of 132 clinical Saccharomyces cerevisiae strains reveals extensive ploidy variation&lt;/title&gt;&lt;secondary-title&gt;G3: Genes, Genomes, Genetics&lt;/secondary-title&gt;&lt;/titles&gt;&lt;periodical&gt;&lt;full-title&gt;G3: Genes, Genomes, Genetics&lt;/full-title&gt;&lt;/periodical&gt;&lt;pages&gt;2421-2434&lt;/pages&gt;&lt;volume&gt;6&lt;/volume&gt;&lt;number&gt;8&lt;/number&gt;&lt;dates&gt;&lt;year&gt;2016&lt;/year&gt;&lt;/dates&gt;&lt;isbn&gt;2160-1836&lt;/isbn&gt;&lt;urls&gt;&lt;/urls&gt;&lt;/record&gt;&lt;/Cite&gt;&lt;/EndNote&gt;</w:instrText>
      </w:r>
      <w:r w:rsidR="00325502">
        <w:rPr>
          <w:rFonts w:ascii="Arial" w:hAnsi="Arial" w:cs="Arial"/>
          <w:color w:val="000000"/>
          <w:sz w:val="22"/>
          <w:szCs w:val="22"/>
        </w:rPr>
        <w:fldChar w:fldCharType="separate"/>
      </w:r>
      <w:r w:rsidR="00430293">
        <w:rPr>
          <w:rFonts w:ascii="Arial" w:hAnsi="Arial" w:cs="Arial"/>
          <w:noProof/>
          <w:color w:val="000000"/>
          <w:sz w:val="22"/>
          <w:szCs w:val="22"/>
        </w:rPr>
        <w:t>(</w:t>
      </w:r>
      <w:r w:rsidR="00430293" w:rsidRPr="00430293">
        <w:rPr>
          <w:rFonts w:ascii="Arial" w:hAnsi="Arial" w:cs="Arial"/>
          <w:smallCaps/>
          <w:noProof/>
          <w:color w:val="000000"/>
          <w:sz w:val="22"/>
          <w:szCs w:val="22"/>
        </w:rPr>
        <w:t>Zhu</w:t>
      </w:r>
      <w:r w:rsidR="00430293" w:rsidRPr="00430293">
        <w:rPr>
          <w:rFonts w:ascii="Arial" w:hAnsi="Arial" w:cs="Arial"/>
          <w:i/>
          <w:noProof/>
          <w:color w:val="000000"/>
          <w:sz w:val="22"/>
          <w:szCs w:val="22"/>
        </w:rPr>
        <w:t xml:space="preserve"> et al.</w:t>
      </w:r>
      <w:r w:rsidR="00430293">
        <w:rPr>
          <w:rFonts w:ascii="Arial" w:hAnsi="Arial" w:cs="Arial"/>
          <w:noProof/>
          <w:color w:val="000000"/>
          <w:sz w:val="22"/>
          <w:szCs w:val="22"/>
        </w:rPr>
        <w:t xml:space="preserve"> 2016)</w:t>
      </w:r>
      <w:r w:rsidR="00325502">
        <w:rPr>
          <w:rFonts w:ascii="Arial" w:hAnsi="Arial" w:cs="Arial"/>
          <w:color w:val="000000"/>
          <w:sz w:val="22"/>
          <w:szCs w:val="22"/>
        </w:rPr>
        <w:fldChar w:fldCharType="end"/>
      </w:r>
      <w:commentRangeStart w:id="268"/>
      <w:ins w:id="269" w:author="Holly Celina Mcqueary" w:date="2020-07-12T16:47:00Z">
        <w:r w:rsidR="00570BEB">
          <w:rPr>
            <w:rFonts w:ascii="Arial" w:hAnsi="Arial" w:cs="Arial"/>
            <w:color w:val="000000"/>
            <w:sz w:val="22"/>
            <w:szCs w:val="22"/>
          </w:rPr>
          <w:t>.</w:t>
        </w:r>
      </w:ins>
      <w:ins w:id="270" w:author="Holly Celina Mcqueary" w:date="2020-07-16T16:18:00Z">
        <w:r w:rsidR="00430293">
          <w:rPr>
            <w:rFonts w:ascii="Arial" w:hAnsi="Arial" w:cs="Arial"/>
            <w:color w:val="000000"/>
            <w:sz w:val="22"/>
            <w:szCs w:val="22"/>
          </w:rPr>
          <w:t xml:space="preserve"> </w:t>
        </w:r>
      </w:ins>
      <w:ins w:id="271" w:author="Holly Celina Mcqueary" w:date="2020-07-12T16:47:00Z">
        <w:r w:rsidR="00570BEB">
          <w:rPr>
            <w:rFonts w:ascii="Arial" w:hAnsi="Arial" w:cs="Arial"/>
            <w:color w:val="000000"/>
            <w:sz w:val="22"/>
            <w:szCs w:val="22"/>
          </w:rPr>
          <w:t xml:space="preserve"> </w:t>
        </w:r>
      </w:ins>
      <w:commentRangeEnd w:id="268"/>
      <w:ins w:id="272" w:author="Holly Celina Mcqueary" w:date="2020-07-16T16:18:00Z">
        <w:r w:rsidR="00430293">
          <w:rPr>
            <w:rFonts w:ascii="Arial" w:hAnsi="Arial" w:cs="Arial"/>
            <w:color w:val="000000"/>
            <w:sz w:val="22"/>
            <w:szCs w:val="22"/>
          </w:rPr>
          <w:t>The discrepancy between these two findings may be due to differences in genetic</w:t>
        </w:r>
      </w:ins>
      <w:ins w:id="273" w:author="Holly Celina Mcqueary" w:date="2020-07-16T16:19:00Z">
        <w:r w:rsidR="00430293">
          <w:rPr>
            <w:rFonts w:ascii="Arial" w:hAnsi="Arial" w:cs="Arial"/>
            <w:color w:val="000000"/>
            <w:sz w:val="22"/>
            <w:szCs w:val="22"/>
          </w:rPr>
          <w:t xml:space="preserve"> background or environmental stresses of the individual strains in question. </w:t>
        </w:r>
      </w:ins>
      <w:ins w:id="274" w:author="Holly Celina Mcqueary" w:date="2020-07-15T15:48:00Z">
        <w:r w:rsidR="00621F38">
          <w:rPr>
            <w:rStyle w:val="CommentReference"/>
          </w:rPr>
          <w:commentReference w:id="268"/>
        </w:r>
      </w:ins>
    </w:p>
    <w:p w14:paraId="0B770ABD" w14:textId="1BBCCACA" w:rsidR="00B975AF" w:rsidRPr="00F85D90" w:rsidRDefault="00A921B0" w:rsidP="00F85D90">
      <w:pPr>
        <w:spacing w:line="480" w:lineRule="auto"/>
        <w:rPr>
          <w:rFonts w:ascii="Arial" w:eastAsia="Times New Roman" w:hAnsi="Arial" w:cs="Arial"/>
          <w:sz w:val="22"/>
          <w:szCs w:val="22"/>
        </w:rPr>
      </w:pPr>
      <w:r w:rsidRPr="00F85D90">
        <w:rPr>
          <w:rFonts w:ascii="Arial" w:hAnsi="Arial" w:cs="Arial"/>
          <w:color w:val="000000"/>
          <w:sz w:val="22"/>
          <w:szCs w:val="22"/>
        </w:rPr>
        <w:tab/>
        <w:t xml:space="preserve">To address whether one aneuploidy events increases the probability of another, we asked whether there was an excess of strains carrying two or more aneuploidies. </w:t>
      </w:r>
      <w:r w:rsidR="004F7BC0" w:rsidRPr="00F85D90">
        <w:rPr>
          <w:rFonts w:ascii="Arial" w:eastAsia="Times New Roman" w:hAnsi="Arial" w:cs="Arial"/>
          <w:sz w:val="22"/>
          <w:szCs w:val="22"/>
        </w:rPr>
        <w:t xml:space="preserve">For the </w:t>
      </w:r>
      <w:r w:rsidR="00B30802" w:rsidRPr="00F85D90">
        <w:rPr>
          <w:rFonts w:ascii="Arial" w:eastAsia="Times New Roman" w:hAnsi="Arial" w:cs="Arial"/>
          <w:sz w:val="22"/>
          <w:szCs w:val="22"/>
        </w:rPr>
        <w:t xml:space="preserve">homozygous </w:t>
      </w:r>
      <w:r w:rsidR="004F7BC0" w:rsidRPr="00F85D90">
        <w:rPr>
          <w:rFonts w:ascii="Arial" w:eastAsia="Times New Roman" w:hAnsi="Arial" w:cs="Arial"/>
          <w:sz w:val="22"/>
          <w:szCs w:val="22"/>
        </w:rPr>
        <w:t xml:space="preserve">strain, </w:t>
      </w:r>
      <w:r w:rsidR="001427BF" w:rsidRPr="00F85D90">
        <w:rPr>
          <w:rFonts w:ascii="Arial" w:eastAsia="Times New Roman" w:hAnsi="Arial" w:cs="Arial"/>
          <w:sz w:val="22"/>
          <w:szCs w:val="22"/>
        </w:rPr>
        <w:t>28</w:t>
      </w:r>
      <w:r w:rsidR="004F7BC0" w:rsidRPr="00F85D90">
        <w:rPr>
          <w:rFonts w:ascii="Arial" w:eastAsia="Times New Roman" w:hAnsi="Arial" w:cs="Arial"/>
          <w:sz w:val="22"/>
          <w:szCs w:val="22"/>
        </w:rPr>
        <w:t xml:space="preserve"> of </w:t>
      </w:r>
      <w:r w:rsidR="001427BF" w:rsidRPr="00F85D90">
        <w:rPr>
          <w:rFonts w:ascii="Arial" w:eastAsia="Times New Roman" w:hAnsi="Arial" w:cs="Arial"/>
          <w:sz w:val="22"/>
          <w:szCs w:val="22"/>
        </w:rPr>
        <w:t xml:space="preserve">the </w:t>
      </w:r>
      <w:r w:rsidR="004F7BC0" w:rsidRPr="00F85D90">
        <w:rPr>
          <w:rFonts w:ascii="Arial" w:eastAsia="Times New Roman" w:hAnsi="Arial" w:cs="Arial"/>
          <w:sz w:val="22"/>
          <w:szCs w:val="22"/>
        </w:rPr>
        <w:t xml:space="preserve">145 </w:t>
      </w:r>
      <w:r w:rsidR="00B30802" w:rsidRPr="00F85D90">
        <w:rPr>
          <w:rFonts w:ascii="Arial" w:eastAsia="Times New Roman" w:hAnsi="Arial" w:cs="Arial"/>
          <w:sz w:val="22"/>
          <w:szCs w:val="22"/>
        </w:rPr>
        <w:t xml:space="preserve">MA lines </w:t>
      </w:r>
      <w:r w:rsidR="004F7BC0" w:rsidRPr="00F85D90">
        <w:rPr>
          <w:rFonts w:ascii="Arial" w:eastAsia="Times New Roman" w:hAnsi="Arial" w:cs="Arial"/>
          <w:sz w:val="22"/>
          <w:szCs w:val="22"/>
        </w:rPr>
        <w:t xml:space="preserve">were found to be aneuploid. Of these, </w:t>
      </w:r>
      <w:r w:rsidRPr="00F85D90">
        <w:rPr>
          <w:rFonts w:ascii="Arial" w:eastAsia="Times New Roman" w:hAnsi="Arial" w:cs="Arial"/>
          <w:sz w:val="22"/>
          <w:szCs w:val="22"/>
        </w:rPr>
        <w:t>four</w:t>
      </w:r>
      <w:r w:rsidR="004F7BC0" w:rsidRPr="00F85D90">
        <w:rPr>
          <w:rFonts w:ascii="Arial" w:eastAsia="Times New Roman" w:hAnsi="Arial" w:cs="Arial"/>
          <w:sz w:val="22"/>
          <w:szCs w:val="22"/>
        </w:rPr>
        <w:t xml:space="preserve"> </w:t>
      </w:r>
      <w:r w:rsidR="00B30802" w:rsidRPr="00F85D90">
        <w:rPr>
          <w:rFonts w:ascii="Arial" w:eastAsia="Times New Roman" w:hAnsi="Arial" w:cs="Arial"/>
          <w:sz w:val="22"/>
          <w:szCs w:val="22"/>
        </w:rPr>
        <w:t xml:space="preserve">lines </w:t>
      </w:r>
      <w:r w:rsidR="004F7BC0" w:rsidRPr="00F85D90">
        <w:rPr>
          <w:rFonts w:ascii="Arial" w:eastAsia="Times New Roman" w:hAnsi="Arial" w:cs="Arial"/>
          <w:sz w:val="22"/>
          <w:szCs w:val="22"/>
        </w:rPr>
        <w:t xml:space="preserve">contained </w:t>
      </w:r>
      <w:r w:rsidR="001427BF" w:rsidRPr="00F85D90">
        <w:rPr>
          <w:rFonts w:ascii="Arial" w:eastAsia="Times New Roman" w:hAnsi="Arial" w:cs="Arial"/>
          <w:sz w:val="22"/>
          <w:szCs w:val="22"/>
        </w:rPr>
        <w:t>two</w:t>
      </w:r>
      <w:r w:rsidR="004F7BC0" w:rsidRPr="00F85D90">
        <w:rPr>
          <w:rFonts w:ascii="Arial" w:eastAsia="Times New Roman" w:hAnsi="Arial" w:cs="Arial"/>
          <w:sz w:val="22"/>
          <w:szCs w:val="22"/>
        </w:rPr>
        <w:t xml:space="preserve"> aneuploidies (i.e. two separate chromosomes had become aneuploid</w:t>
      </w:r>
      <w:r w:rsidR="004F4855" w:rsidRPr="00F85D90">
        <w:rPr>
          <w:rFonts w:ascii="Arial" w:eastAsia="Times New Roman" w:hAnsi="Arial" w:cs="Arial"/>
          <w:sz w:val="22"/>
          <w:szCs w:val="22"/>
        </w:rPr>
        <w:t>)</w:t>
      </w:r>
      <w:r w:rsidRPr="00F85D90">
        <w:rPr>
          <w:rFonts w:ascii="Arial" w:eastAsia="Times New Roman" w:hAnsi="Arial" w:cs="Arial"/>
          <w:sz w:val="22"/>
          <w:szCs w:val="22"/>
        </w:rPr>
        <w:t xml:space="preserve">, which is </w:t>
      </w:r>
      <w:r w:rsidRPr="00F85D90">
        <w:rPr>
          <w:rFonts w:ascii="Arial" w:eastAsia="Times New Roman" w:hAnsi="Arial" w:cs="Arial"/>
          <w:sz w:val="22"/>
          <w:szCs w:val="22"/>
        </w:rPr>
        <w:lastRenderedPageBreak/>
        <w:t xml:space="preserve">not </w:t>
      </w:r>
      <w:r w:rsidR="00DF1004" w:rsidRPr="00F85D90">
        <w:rPr>
          <w:rFonts w:ascii="Arial" w:eastAsia="Times New Roman" w:hAnsi="Arial" w:cs="Arial"/>
          <w:sz w:val="22"/>
          <w:szCs w:val="22"/>
        </w:rPr>
        <w:t xml:space="preserve">significantly </w:t>
      </w:r>
      <w:r w:rsidRPr="00F85D90">
        <w:rPr>
          <w:rFonts w:ascii="Arial" w:eastAsia="Times New Roman" w:hAnsi="Arial" w:cs="Arial"/>
          <w:sz w:val="22"/>
          <w:szCs w:val="22"/>
        </w:rPr>
        <w:t xml:space="preserve">different from the Poisson expectation </w:t>
      </w:r>
      <w:r w:rsidR="00DF1004" w:rsidRPr="00F85D90">
        <w:rPr>
          <w:rFonts w:ascii="Arial" w:eastAsia="Times New Roman" w:hAnsi="Arial" w:cs="Arial"/>
          <w:sz w:val="22"/>
          <w:szCs w:val="22"/>
        </w:rPr>
        <w:t xml:space="preserve">of </w:t>
      </w:r>
      <w:r w:rsidR="001427BF" w:rsidRPr="00F85D90">
        <w:rPr>
          <w:rFonts w:ascii="Arial" w:eastAsia="Times New Roman" w:hAnsi="Arial" w:cs="Arial"/>
          <w:sz w:val="22"/>
          <w:szCs w:val="22"/>
        </w:rPr>
        <w:t>3</w:t>
      </w:r>
      <w:r w:rsidR="0006744B" w:rsidRPr="00F85D90">
        <w:rPr>
          <w:rFonts w:ascii="Arial" w:eastAsia="Times New Roman" w:hAnsi="Arial" w:cs="Arial"/>
          <w:sz w:val="22"/>
          <w:szCs w:val="22"/>
        </w:rPr>
        <w:t xml:space="preserve"> (Fisher’s Exact Test, p &gt; 0.99)</w:t>
      </w:r>
      <w:r w:rsidR="004F4855" w:rsidRPr="00F85D90">
        <w:rPr>
          <w:rFonts w:ascii="Arial" w:eastAsia="Times New Roman" w:hAnsi="Arial" w:cs="Arial"/>
          <w:sz w:val="22"/>
          <w:szCs w:val="22"/>
        </w:rPr>
        <w:t xml:space="preserve">. </w:t>
      </w:r>
      <w:r w:rsidR="00DF1004" w:rsidRPr="00F85D90">
        <w:rPr>
          <w:rFonts w:ascii="Arial" w:eastAsia="Times New Roman" w:hAnsi="Arial" w:cs="Arial"/>
          <w:sz w:val="22"/>
          <w:szCs w:val="22"/>
        </w:rPr>
        <w:t xml:space="preserve">For the heterozygous strain, </w:t>
      </w:r>
      <w:r w:rsidR="0006744B" w:rsidRPr="00F85D90">
        <w:rPr>
          <w:rFonts w:ascii="Arial" w:eastAsia="Times New Roman" w:hAnsi="Arial" w:cs="Arial"/>
          <w:sz w:val="22"/>
          <w:szCs w:val="22"/>
        </w:rPr>
        <w:t>29</w:t>
      </w:r>
      <w:r w:rsidR="00DF1004" w:rsidRPr="00F85D90">
        <w:rPr>
          <w:rFonts w:ascii="Arial" w:eastAsia="Times New Roman" w:hAnsi="Arial" w:cs="Arial"/>
          <w:sz w:val="22"/>
          <w:szCs w:val="22"/>
        </w:rPr>
        <w:t xml:space="preserve"> out of </w:t>
      </w:r>
      <w:r w:rsidR="001427BF" w:rsidRPr="00F85D90">
        <w:rPr>
          <w:rFonts w:ascii="Arial" w:eastAsia="Times New Roman" w:hAnsi="Arial" w:cs="Arial"/>
          <w:sz w:val="22"/>
          <w:szCs w:val="22"/>
        </w:rPr>
        <w:t>76</w:t>
      </w:r>
      <w:r w:rsidR="00DF1004" w:rsidRPr="00F85D90">
        <w:rPr>
          <w:rFonts w:ascii="Arial" w:eastAsia="Times New Roman" w:hAnsi="Arial" w:cs="Arial"/>
          <w:sz w:val="22"/>
          <w:szCs w:val="22"/>
        </w:rPr>
        <w:t xml:space="preserve"> sequenced MA lines were found to be aneuploi</w:t>
      </w:r>
      <w:r w:rsidR="001427BF" w:rsidRPr="00F85D90">
        <w:rPr>
          <w:rFonts w:ascii="Arial" w:eastAsia="Times New Roman" w:hAnsi="Arial" w:cs="Arial"/>
          <w:sz w:val="22"/>
          <w:szCs w:val="22"/>
        </w:rPr>
        <w:t>d</w:t>
      </w:r>
      <w:r w:rsidR="00DF1004" w:rsidRPr="00F85D90">
        <w:rPr>
          <w:rFonts w:ascii="Arial" w:eastAsia="Times New Roman" w:hAnsi="Arial" w:cs="Arial"/>
          <w:sz w:val="22"/>
          <w:szCs w:val="22"/>
        </w:rPr>
        <w:t xml:space="preserve">. Of these, </w:t>
      </w:r>
      <w:r w:rsidR="0006744B" w:rsidRPr="00F85D90">
        <w:rPr>
          <w:rFonts w:ascii="Arial" w:eastAsia="Times New Roman" w:hAnsi="Arial" w:cs="Arial"/>
          <w:sz w:val="22"/>
          <w:szCs w:val="22"/>
        </w:rPr>
        <w:t>seven</w:t>
      </w:r>
      <w:r w:rsidR="00DF1004" w:rsidRPr="00F85D90">
        <w:rPr>
          <w:rFonts w:ascii="Arial" w:eastAsia="Times New Roman" w:hAnsi="Arial" w:cs="Arial"/>
          <w:sz w:val="22"/>
          <w:szCs w:val="22"/>
        </w:rPr>
        <w:t xml:space="preserve"> lines contained </w:t>
      </w:r>
      <w:r w:rsidR="0006744B" w:rsidRPr="00F85D90">
        <w:rPr>
          <w:rFonts w:ascii="Arial" w:eastAsia="Times New Roman" w:hAnsi="Arial" w:cs="Arial"/>
          <w:sz w:val="22"/>
          <w:szCs w:val="22"/>
        </w:rPr>
        <w:t>two</w:t>
      </w:r>
      <w:r w:rsidR="00DF1004" w:rsidRPr="00F85D90">
        <w:rPr>
          <w:rFonts w:ascii="Arial" w:eastAsia="Times New Roman" w:hAnsi="Arial" w:cs="Arial"/>
          <w:sz w:val="22"/>
          <w:szCs w:val="22"/>
        </w:rPr>
        <w:t xml:space="preserve"> aneuploidies, which is </w:t>
      </w:r>
      <w:r w:rsidR="0006744B" w:rsidRPr="00F85D90">
        <w:rPr>
          <w:rFonts w:ascii="Arial" w:eastAsia="Times New Roman" w:hAnsi="Arial" w:cs="Arial"/>
          <w:sz w:val="22"/>
          <w:szCs w:val="22"/>
        </w:rPr>
        <w:t>th</w:t>
      </w:r>
      <w:r w:rsidR="000778B7" w:rsidRPr="00F85D90">
        <w:rPr>
          <w:rFonts w:ascii="Arial" w:eastAsia="Times New Roman" w:hAnsi="Arial" w:cs="Arial"/>
          <w:sz w:val="22"/>
          <w:szCs w:val="22"/>
        </w:rPr>
        <w:t>e</w:t>
      </w:r>
      <w:r w:rsidR="0006744B" w:rsidRPr="00F85D90">
        <w:rPr>
          <w:rFonts w:ascii="Arial" w:eastAsia="Times New Roman" w:hAnsi="Arial" w:cs="Arial"/>
          <w:sz w:val="22"/>
          <w:szCs w:val="22"/>
        </w:rPr>
        <w:t xml:space="preserve"> same as</w:t>
      </w:r>
      <w:r w:rsidR="00DF1004" w:rsidRPr="00F85D90">
        <w:rPr>
          <w:rFonts w:ascii="Arial" w:eastAsia="Times New Roman" w:hAnsi="Arial" w:cs="Arial"/>
          <w:sz w:val="22"/>
          <w:szCs w:val="22"/>
        </w:rPr>
        <w:t xml:space="preserve"> the </w:t>
      </w:r>
      <w:commentRangeStart w:id="275"/>
      <w:r w:rsidR="00DF1004" w:rsidRPr="00F85D90">
        <w:rPr>
          <w:rFonts w:ascii="Arial" w:eastAsia="Times New Roman" w:hAnsi="Arial" w:cs="Arial"/>
          <w:sz w:val="22"/>
          <w:szCs w:val="22"/>
        </w:rPr>
        <w:t>Poisson expectation.</w:t>
      </w:r>
      <w:commentRangeEnd w:id="275"/>
      <w:r w:rsidR="00621F38">
        <w:rPr>
          <w:rStyle w:val="CommentReference"/>
        </w:rPr>
        <w:commentReference w:id="275"/>
      </w:r>
    </w:p>
    <w:p w14:paraId="2B0189C5" w14:textId="6F3861F0" w:rsidR="00F24A7C" w:rsidRPr="00F85D90" w:rsidRDefault="006634C9" w:rsidP="00F85D90">
      <w:pPr>
        <w:spacing w:line="480" w:lineRule="auto"/>
        <w:rPr>
          <w:rFonts w:ascii="Arial" w:eastAsia="Times New Roman" w:hAnsi="Arial" w:cs="Arial"/>
          <w:color w:val="000000"/>
          <w:sz w:val="22"/>
          <w:szCs w:val="22"/>
        </w:rPr>
      </w:pPr>
      <w:r w:rsidRPr="00F85D90">
        <w:rPr>
          <w:rFonts w:ascii="Arial" w:eastAsia="Times New Roman" w:hAnsi="Arial" w:cs="Arial"/>
          <w:sz w:val="22"/>
          <w:szCs w:val="22"/>
        </w:rPr>
        <w:tab/>
        <w:t xml:space="preserve">To determine whether chromosome size effects the number of nondisjunction events we captured in our MA experiments, we plotted size versus number of nondisjunction events (Figure 2). </w:t>
      </w:r>
      <w:r w:rsidR="00943DD0" w:rsidRPr="00F85D90">
        <w:rPr>
          <w:rFonts w:ascii="Arial" w:eastAsia="Times New Roman" w:hAnsi="Arial" w:cs="Arial"/>
          <w:sz w:val="22"/>
          <w:szCs w:val="22"/>
        </w:rPr>
        <w:t>While there is clearly variation in which chromosomes become aneuploid, t</w:t>
      </w:r>
      <w:r w:rsidRPr="00F85D90">
        <w:rPr>
          <w:rFonts w:ascii="Arial" w:eastAsia="Times New Roman" w:hAnsi="Arial" w:cs="Arial"/>
          <w:sz w:val="22"/>
          <w:szCs w:val="22"/>
        </w:rPr>
        <w:t>here was no significant relationship</w:t>
      </w:r>
      <w:r w:rsidR="00943DD0" w:rsidRPr="00F85D90">
        <w:rPr>
          <w:rFonts w:ascii="Arial" w:eastAsia="Times New Roman" w:hAnsi="Arial" w:cs="Arial"/>
          <w:sz w:val="22"/>
          <w:szCs w:val="22"/>
        </w:rPr>
        <w:t xml:space="preserve"> with size</w:t>
      </w:r>
      <w:r w:rsidRPr="00F85D90">
        <w:rPr>
          <w:rFonts w:ascii="Arial" w:eastAsia="Times New Roman" w:hAnsi="Arial" w:cs="Arial"/>
          <w:sz w:val="22"/>
          <w:szCs w:val="22"/>
        </w:rPr>
        <w:t xml:space="preserve">. </w:t>
      </w:r>
      <w:r w:rsidR="00943DD0" w:rsidRPr="00F85D90">
        <w:rPr>
          <w:rFonts w:ascii="Arial" w:eastAsia="Times New Roman" w:hAnsi="Arial" w:cs="Arial"/>
          <w:sz w:val="22"/>
          <w:szCs w:val="22"/>
        </w:rPr>
        <w:t>However, o</w:t>
      </w:r>
      <w:r w:rsidR="00A95C85" w:rsidRPr="00F85D90">
        <w:rPr>
          <w:rFonts w:ascii="Arial" w:eastAsia="Times New Roman" w:hAnsi="Arial" w:cs="Arial"/>
          <w:sz w:val="22"/>
          <w:szCs w:val="22"/>
        </w:rPr>
        <w:t>nly two chromosomes</w:t>
      </w:r>
      <w:r w:rsidR="00943DD0" w:rsidRPr="00F85D90">
        <w:rPr>
          <w:rFonts w:ascii="Arial" w:eastAsia="Times New Roman" w:hAnsi="Arial" w:cs="Arial"/>
          <w:sz w:val="22"/>
          <w:szCs w:val="22"/>
        </w:rPr>
        <w:t xml:space="preserve">, 1 and </w:t>
      </w:r>
      <w:r w:rsidR="005A3693" w:rsidRPr="00F85D90">
        <w:rPr>
          <w:rFonts w:ascii="Arial" w:eastAsia="Times New Roman" w:hAnsi="Arial" w:cs="Arial"/>
          <w:sz w:val="22"/>
          <w:szCs w:val="22"/>
        </w:rPr>
        <w:t>9</w:t>
      </w:r>
      <w:r w:rsidR="00943DD0" w:rsidRPr="00F85D90">
        <w:rPr>
          <w:rFonts w:ascii="Arial" w:eastAsia="Times New Roman" w:hAnsi="Arial" w:cs="Arial"/>
          <w:sz w:val="22"/>
          <w:szCs w:val="22"/>
        </w:rPr>
        <w:t xml:space="preserve">, </w:t>
      </w:r>
      <w:r w:rsidR="00A95C85" w:rsidRPr="00F85D90">
        <w:rPr>
          <w:rFonts w:ascii="Arial" w:eastAsia="Times New Roman" w:hAnsi="Arial" w:cs="Arial"/>
          <w:sz w:val="22"/>
          <w:szCs w:val="22"/>
        </w:rPr>
        <w:t>were found to be monosomic</w:t>
      </w:r>
      <w:r w:rsidR="00943DD0" w:rsidRPr="00F85D90">
        <w:rPr>
          <w:rFonts w:ascii="Arial" w:eastAsia="Times New Roman" w:hAnsi="Arial" w:cs="Arial"/>
          <w:sz w:val="22"/>
          <w:szCs w:val="22"/>
        </w:rPr>
        <w:t xml:space="preserve"> and both of these</w:t>
      </w:r>
      <w:r w:rsidR="00925B41" w:rsidRPr="00F85D90">
        <w:rPr>
          <w:rFonts w:ascii="Arial" w:eastAsia="Times New Roman" w:hAnsi="Arial" w:cs="Arial"/>
          <w:sz w:val="22"/>
          <w:szCs w:val="22"/>
        </w:rPr>
        <w:t xml:space="preserve"> are relatively small chromosomes (</w:t>
      </w:r>
      <w:r w:rsidR="00943DD0" w:rsidRPr="00F85D90">
        <w:rPr>
          <w:rFonts w:ascii="Arial" w:eastAsia="Times New Roman" w:hAnsi="Arial" w:cs="Arial"/>
          <w:sz w:val="22"/>
          <w:szCs w:val="22"/>
        </w:rPr>
        <w:t>1</w:t>
      </w:r>
      <w:r w:rsidR="00925B41" w:rsidRPr="00F85D90">
        <w:rPr>
          <w:rFonts w:ascii="Arial" w:eastAsia="Times New Roman" w:hAnsi="Arial" w:cs="Arial"/>
          <w:sz w:val="22"/>
          <w:szCs w:val="22"/>
        </w:rPr>
        <w:t xml:space="preserve"> is the smallest </w:t>
      </w:r>
      <w:r w:rsidR="00943DD0" w:rsidRPr="00F85D90">
        <w:rPr>
          <w:rFonts w:ascii="Arial" w:eastAsia="Times New Roman" w:hAnsi="Arial" w:cs="Arial"/>
          <w:sz w:val="22"/>
          <w:szCs w:val="22"/>
        </w:rPr>
        <w:t>at</w:t>
      </w:r>
      <w:r w:rsidR="00925B41" w:rsidRPr="00F85D90">
        <w:rPr>
          <w:rFonts w:ascii="Arial" w:eastAsia="Times New Roman" w:hAnsi="Arial" w:cs="Arial"/>
          <w:sz w:val="22"/>
          <w:szCs w:val="22"/>
        </w:rPr>
        <w:t xml:space="preserve"> </w:t>
      </w:r>
      <w:r w:rsidR="00925B41" w:rsidRPr="00F85D90">
        <w:rPr>
          <w:rFonts w:ascii="Arial" w:eastAsia="Times New Roman" w:hAnsi="Arial" w:cs="Arial"/>
          <w:color w:val="000000"/>
          <w:sz w:val="22"/>
          <w:szCs w:val="22"/>
        </w:rPr>
        <w:t>230</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218 bp, </w:t>
      </w:r>
      <w:r w:rsidR="00943DD0" w:rsidRPr="00F85D90">
        <w:rPr>
          <w:rFonts w:ascii="Arial" w:eastAsia="Times New Roman" w:hAnsi="Arial" w:cs="Arial"/>
          <w:color w:val="000000"/>
          <w:sz w:val="22"/>
          <w:szCs w:val="22"/>
        </w:rPr>
        <w:t>and</w:t>
      </w:r>
      <w:r w:rsidR="00925B41" w:rsidRPr="00F85D90">
        <w:rPr>
          <w:rFonts w:ascii="Arial" w:eastAsia="Times New Roman" w:hAnsi="Arial" w:cs="Arial"/>
          <w:color w:val="000000"/>
          <w:sz w:val="22"/>
          <w:szCs w:val="22"/>
        </w:rPr>
        <w:t xml:space="preserve"> </w:t>
      </w:r>
      <w:r w:rsidR="00943DD0" w:rsidRPr="00F85D90">
        <w:rPr>
          <w:rFonts w:ascii="Arial" w:eastAsia="Times New Roman" w:hAnsi="Arial" w:cs="Arial"/>
          <w:color w:val="000000"/>
          <w:sz w:val="22"/>
          <w:szCs w:val="22"/>
        </w:rPr>
        <w:t>9</w:t>
      </w:r>
      <w:r w:rsidR="00925B41" w:rsidRPr="00F85D90">
        <w:rPr>
          <w:rFonts w:ascii="Arial" w:eastAsia="Times New Roman" w:hAnsi="Arial" w:cs="Arial"/>
          <w:color w:val="000000"/>
          <w:sz w:val="22"/>
          <w:szCs w:val="22"/>
        </w:rPr>
        <w:t xml:space="preserve"> is the 4</w:t>
      </w:r>
      <w:r w:rsidR="00925B41" w:rsidRPr="00F85D90">
        <w:rPr>
          <w:rFonts w:ascii="Arial" w:eastAsia="Times New Roman" w:hAnsi="Arial" w:cs="Arial"/>
          <w:color w:val="000000"/>
          <w:sz w:val="22"/>
          <w:szCs w:val="22"/>
          <w:vertAlign w:val="superscript"/>
        </w:rPr>
        <w:t>th</w:t>
      </w:r>
      <w:r w:rsidR="00925B41" w:rsidRPr="00F85D90">
        <w:rPr>
          <w:rFonts w:ascii="Arial" w:eastAsia="Times New Roman" w:hAnsi="Arial" w:cs="Arial"/>
          <w:color w:val="000000"/>
          <w:sz w:val="22"/>
          <w:szCs w:val="22"/>
        </w:rPr>
        <w:t xml:space="preserve"> smallest </w:t>
      </w:r>
      <w:r w:rsidR="00943DD0" w:rsidRPr="00F85D90">
        <w:rPr>
          <w:rFonts w:ascii="Arial" w:eastAsia="Times New Roman" w:hAnsi="Arial" w:cs="Arial"/>
          <w:color w:val="000000"/>
          <w:sz w:val="22"/>
          <w:szCs w:val="22"/>
        </w:rPr>
        <w:t>at</w:t>
      </w:r>
      <w:r w:rsidR="00925B41" w:rsidRPr="00F85D90">
        <w:rPr>
          <w:rFonts w:ascii="Arial" w:eastAsia="Times New Roman" w:hAnsi="Arial" w:cs="Arial"/>
          <w:color w:val="000000"/>
          <w:sz w:val="22"/>
          <w:szCs w:val="22"/>
        </w:rPr>
        <w:t xml:space="preserve"> 439</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888 bp). This suggests that while there is no noticeable effect of chromosome length on aneuploidy occurrence, monosomy may be tolerated in smaller chromosomes better than larger chromosomes. </w:t>
      </w:r>
    </w:p>
    <w:p w14:paraId="611231FE" w14:textId="77777777" w:rsidR="005A3693" w:rsidRPr="00F85D90" w:rsidRDefault="005A3693" w:rsidP="00F85D90">
      <w:pPr>
        <w:spacing w:line="480" w:lineRule="auto"/>
        <w:rPr>
          <w:rFonts w:ascii="Arial" w:eastAsia="Times New Roman" w:hAnsi="Arial" w:cs="Arial"/>
          <w:color w:val="000000"/>
          <w:sz w:val="22"/>
          <w:szCs w:val="22"/>
        </w:rPr>
      </w:pPr>
    </w:p>
    <w:p w14:paraId="678E7AD1" w14:textId="4884CAB8" w:rsidR="004F7BC0" w:rsidRPr="00F85D90" w:rsidRDefault="00DA36CA" w:rsidP="00F85D90">
      <w:pPr>
        <w:spacing w:line="480" w:lineRule="auto"/>
        <w:rPr>
          <w:rFonts w:ascii="Arial" w:hAnsi="Arial" w:cs="Arial"/>
          <w:i/>
          <w:color w:val="000000"/>
          <w:sz w:val="22"/>
          <w:szCs w:val="22"/>
        </w:rPr>
      </w:pPr>
      <w:r w:rsidRPr="00F85D90">
        <w:rPr>
          <w:rFonts w:ascii="Arial" w:hAnsi="Arial" w:cs="Arial"/>
          <w:i/>
          <w:color w:val="000000"/>
          <w:sz w:val="22"/>
          <w:szCs w:val="22"/>
        </w:rPr>
        <w:t>Little</w:t>
      </w:r>
      <w:r w:rsidR="004F7BC0" w:rsidRPr="00F85D90">
        <w:rPr>
          <w:rFonts w:ascii="Arial" w:hAnsi="Arial" w:cs="Arial"/>
          <w:i/>
          <w:color w:val="000000"/>
          <w:sz w:val="22"/>
          <w:szCs w:val="22"/>
        </w:rPr>
        <w:t xml:space="preserve"> evidence for whole-chromosome dosage compensation in either strain</w:t>
      </w:r>
    </w:p>
    <w:p w14:paraId="6701044A" w14:textId="111914BA" w:rsidR="00337A46" w:rsidRPr="00F85D90" w:rsidRDefault="004F7BC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804DE8" w:rsidRPr="00F85D90">
        <w:rPr>
          <w:rFonts w:ascii="Arial" w:eastAsia="Times New Roman" w:hAnsi="Arial" w:cs="Arial"/>
          <w:sz w:val="22"/>
          <w:szCs w:val="22"/>
        </w:rPr>
        <w:t xml:space="preserve">We performed RNAseq on 10 euploid and 12 aneuploid homozygous ancestor strain MA lines, and on 6 euploid and 10 aneuploid heterozygous ancestor strain MA lines. </w:t>
      </w:r>
      <w:r w:rsidR="000306BA" w:rsidRPr="00F85D90">
        <w:rPr>
          <w:rFonts w:ascii="Arial" w:eastAsia="Times New Roman" w:hAnsi="Arial" w:cs="Arial"/>
          <w:sz w:val="22"/>
          <w:szCs w:val="22"/>
        </w:rPr>
        <w:t xml:space="preserve">Whole-chromosome gene expression was analyzed </w:t>
      </w:r>
      <w:r w:rsidR="00106448" w:rsidRPr="00F85D90">
        <w:rPr>
          <w:rFonts w:ascii="Arial" w:eastAsia="Times New Roman" w:hAnsi="Arial" w:cs="Arial"/>
          <w:sz w:val="22"/>
          <w:szCs w:val="22"/>
        </w:rPr>
        <w:t>by calculating</w:t>
      </w:r>
      <w:r w:rsidR="000306BA" w:rsidRPr="00F85D90">
        <w:rPr>
          <w:rFonts w:ascii="Arial" w:eastAsia="Times New Roman" w:hAnsi="Arial" w:cs="Arial"/>
          <w:sz w:val="22"/>
          <w:szCs w:val="22"/>
        </w:rPr>
        <w:t xml:space="preserve"> the average and 95% confidence interval</w:t>
      </w:r>
      <w:r w:rsidR="00343351" w:rsidRPr="00F85D90">
        <w:rPr>
          <w:rFonts w:ascii="Arial" w:eastAsia="Times New Roman" w:hAnsi="Arial" w:cs="Arial"/>
          <w:sz w:val="22"/>
          <w:szCs w:val="22"/>
        </w:rPr>
        <w:t>s</w:t>
      </w:r>
      <w:r w:rsidR="000306BA" w:rsidRPr="00F85D90">
        <w:rPr>
          <w:rFonts w:ascii="Arial" w:eastAsia="Times New Roman" w:hAnsi="Arial" w:cs="Arial"/>
          <w:sz w:val="22"/>
          <w:szCs w:val="22"/>
        </w:rPr>
        <w:t xml:space="preserve"> of gene expression </w:t>
      </w:r>
      <w:r w:rsidR="00106448" w:rsidRPr="00F85D90">
        <w:rPr>
          <w:rFonts w:ascii="Arial" w:eastAsia="Times New Roman" w:hAnsi="Arial" w:cs="Arial"/>
          <w:sz w:val="22"/>
          <w:szCs w:val="22"/>
        </w:rPr>
        <w:t xml:space="preserve">for </w:t>
      </w:r>
      <w:r w:rsidR="000306BA" w:rsidRPr="00F85D90">
        <w:rPr>
          <w:rFonts w:ascii="Arial" w:eastAsia="Times New Roman" w:hAnsi="Arial" w:cs="Arial"/>
          <w:sz w:val="22"/>
          <w:szCs w:val="22"/>
        </w:rPr>
        <w:t>each chromosome</w:t>
      </w:r>
      <w:r w:rsidR="00CD3C1D" w:rsidRPr="00F85D90">
        <w:rPr>
          <w:rFonts w:ascii="Arial" w:eastAsia="Times New Roman" w:hAnsi="Arial" w:cs="Arial"/>
          <w:sz w:val="22"/>
          <w:szCs w:val="22"/>
        </w:rPr>
        <w:t xml:space="preserve"> (</w:t>
      </w:r>
      <w:r w:rsidR="00343351" w:rsidRPr="00F85D90">
        <w:rPr>
          <w:rFonts w:ascii="Arial" w:eastAsia="Times New Roman" w:hAnsi="Arial" w:cs="Arial"/>
          <w:sz w:val="22"/>
          <w:szCs w:val="22"/>
        </w:rPr>
        <w:t>Figure 3</w:t>
      </w:r>
      <w:r w:rsidR="00CD3C1D" w:rsidRPr="00F85D90">
        <w:rPr>
          <w:rFonts w:ascii="Arial" w:eastAsia="Times New Roman" w:hAnsi="Arial" w:cs="Arial"/>
          <w:sz w:val="22"/>
          <w:szCs w:val="22"/>
        </w:rPr>
        <w:t>).</w:t>
      </w:r>
      <w:r w:rsidR="000306BA" w:rsidRPr="00F85D90">
        <w:rPr>
          <w:rFonts w:ascii="Arial" w:eastAsia="Times New Roman" w:hAnsi="Arial" w:cs="Arial"/>
          <w:sz w:val="22"/>
          <w:szCs w:val="22"/>
        </w:rPr>
        <w:t xml:space="preserve"> ANOVAs were </w:t>
      </w:r>
      <w:r w:rsidR="00106448" w:rsidRPr="00F85D90">
        <w:rPr>
          <w:rFonts w:ascii="Arial" w:eastAsia="Times New Roman" w:hAnsi="Arial" w:cs="Arial"/>
          <w:sz w:val="22"/>
          <w:szCs w:val="22"/>
        </w:rPr>
        <w:t xml:space="preserve">also </w:t>
      </w:r>
      <w:r w:rsidR="000306BA" w:rsidRPr="00F85D90">
        <w:rPr>
          <w:rFonts w:ascii="Arial" w:eastAsia="Times New Roman" w:hAnsi="Arial" w:cs="Arial"/>
          <w:sz w:val="22"/>
          <w:szCs w:val="22"/>
        </w:rPr>
        <w:t>r</w:t>
      </w:r>
      <w:r w:rsidR="00106448" w:rsidRPr="00F85D90">
        <w:rPr>
          <w:rFonts w:ascii="Arial" w:eastAsia="Times New Roman" w:hAnsi="Arial" w:cs="Arial"/>
          <w:sz w:val="22"/>
          <w:szCs w:val="22"/>
        </w:rPr>
        <w:t>u</w:t>
      </w:r>
      <w:r w:rsidR="000306BA" w:rsidRPr="00F85D90">
        <w:rPr>
          <w:rFonts w:ascii="Arial" w:eastAsia="Times New Roman" w:hAnsi="Arial" w:cs="Arial"/>
          <w:sz w:val="22"/>
          <w:szCs w:val="22"/>
        </w:rPr>
        <w:t xml:space="preserve">n on each aneuploid </w:t>
      </w:r>
      <w:r w:rsidR="00A42424" w:rsidRPr="00F85D90">
        <w:rPr>
          <w:rFonts w:ascii="Arial" w:eastAsia="Times New Roman" w:hAnsi="Arial" w:cs="Arial"/>
          <w:sz w:val="22"/>
          <w:szCs w:val="22"/>
        </w:rPr>
        <w:t>sample</w:t>
      </w:r>
      <w:r w:rsidR="000306BA" w:rsidRPr="00F85D90">
        <w:rPr>
          <w:rFonts w:ascii="Arial" w:eastAsia="Times New Roman" w:hAnsi="Arial" w:cs="Arial"/>
          <w:sz w:val="22"/>
          <w:szCs w:val="22"/>
        </w:rPr>
        <w:t xml:space="preserve">, comparing </w:t>
      </w:r>
      <w:r w:rsidR="00CB21AA" w:rsidRPr="00F85D90">
        <w:rPr>
          <w:rFonts w:ascii="Arial" w:eastAsia="Times New Roman" w:hAnsi="Arial" w:cs="Arial"/>
          <w:sz w:val="22"/>
          <w:szCs w:val="22"/>
        </w:rPr>
        <w:t xml:space="preserve">the average </w:t>
      </w:r>
      <w:r w:rsidR="000306BA" w:rsidRPr="00F85D90">
        <w:rPr>
          <w:rFonts w:ascii="Arial" w:eastAsia="Times New Roman" w:hAnsi="Arial" w:cs="Arial"/>
          <w:sz w:val="22"/>
          <w:szCs w:val="22"/>
        </w:rPr>
        <w:t xml:space="preserve">gene expression </w:t>
      </w:r>
      <w:r w:rsidR="00CB21AA" w:rsidRPr="00F85D90">
        <w:rPr>
          <w:rFonts w:ascii="Arial" w:eastAsia="Times New Roman" w:hAnsi="Arial" w:cs="Arial"/>
          <w:sz w:val="22"/>
          <w:szCs w:val="22"/>
        </w:rPr>
        <w:t xml:space="preserve">from each chromosome </w:t>
      </w:r>
      <w:r w:rsidR="000306BA" w:rsidRPr="00F85D90">
        <w:rPr>
          <w:rFonts w:ascii="Arial" w:eastAsia="Times New Roman" w:hAnsi="Arial" w:cs="Arial"/>
          <w:sz w:val="22"/>
          <w:szCs w:val="22"/>
        </w:rPr>
        <w:t>to that of the</w:t>
      </w:r>
      <w:r w:rsidR="00CB21AA" w:rsidRPr="00F85D90">
        <w:rPr>
          <w:rFonts w:ascii="Arial" w:eastAsia="Times New Roman" w:hAnsi="Arial" w:cs="Arial"/>
          <w:sz w:val="22"/>
          <w:szCs w:val="22"/>
        </w:rPr>
        <w:t xml:space="preserve"> other</w:t>
      </w:r>
      <w:r w:rsidR="000306BA" w:rsidRPr="00F85D90">
        <w:rPr>
          <w:rFonts w:ascii="Arial" w:eastAsia="Times New Roman" w:hAnsi="Arial" w:cs="Arial"/>
          <w:sz w:val="22"/>
          <w:szCs w:val="22"/>
        </w:rPr>
        <w:t xml:space="preserve"> </w:t>
      </w:r>
      <w:r w:rsidR="00A42424" w:rsidRPr="00F85D90">
        <w:rPr>
          <w:rFonts w:ascii="Arial" w:eastAsia="Times New Roman" w:hAnsi="Arial" w:cs="Arial"/>
          <w:sz w:val="22"/>
          <w:szCs w:val="22"/>
        </w:rPr>
        <w:t>samples</w:t>
      </w:r>
      <w:r w:rsidR="0050458C" w:rsidRPr="00F85D90">
        <w:rPr>
          <w:rFonts w:ascii="Arial" w:eastAsia="Times New Roman" w:hAnsi="Arial" w:cs="Arial"/>
          <w:sz w:val="22"/>
          <w:szCs w:val="22"/>
        </w:rPr>
        <w:t xml:space="preserve"> (</w:t>
      </w:r>
      <w:proofErr w:type="spellStart"/>
      <w:r w:rsidR="0050458C" w:rsidRPr="00F85D90">
        <w:rPr>
          <w:rFonts w:ascii="Arial" w:eastAsia="Times New Roman" w:hAnsi="Arial" w:cs="Arial"/>
          <w:sz w:val="22"/>
          <w:szCs w:val="22"/>
        </w:rPr>
        <w:t>lm</w:t>
      </w:r>
      <w:proofErr w:type="spellEnd"/>
      <w:r w:rsidR="0050458C" w:rsidRPr="00F85D90">
        <w:rPr>
          <w:rFonts w:ascii="Arial" w:eastAsia="Times New Roman" w:hAnsi="Arial" w:cs="Arial"/>
          <w:sz w:val="22"/>
          <w:szCs w:val="22"/>
        </w:rPr>
        <w:t>(</w:t>
      </w:r>
      <w:proofErr w:type="spellStart"/>
      <w:r w:rsidR="0050458C" w:rsidRPr="00F85D90">
        <w:rPr>
          <w:rFonts w:ascii="Arial" w:eastAsia="Times New Roman" w:hAnsi="Arial" w:cs="Arial"/>
          <w:sz w:val="22"/>
          <w:szCs w:val="22"/>
        </w:rPr>
        <w:t>y~Line</w:t>
      </w:r>
      <w:proofErr w:type="spellEnd"/>
      <w:r w:rsidR="0050458C" w:rsidRPr="00F85D90">
        <w:rPr>
          <w:rFonts w:ascii="Arial" w:eastAsia="Times New Roman" w:hAnsi="Arial" w:cs="Arial"/>
          <w:sz w:val="22"/>
          <w:szCs w:val="22"/>
        </w:rPr>
        <w:t>), where y is FPKM ratio and Line is the line number)</w:t>
      </w:r>
      <w:r w:rsidR="000306BA" w:rsidRPr="00F85D90">
        <w:rPr>
          <w:rFonts w:ascii="Arial" w:eastAsia="Times New Roman" w:hAnsi="Arial" w:cs="Arial"/>
          <w:sz w:val="22"/>
          <w:szCs w:val="22"/>
        </w:rPr>
        <w:t>.</w:t>
      </w:r>
      <w:r w:rsidR="005E53FF" w:rsidRPr="00F85D90">
        <w:rPr>
          <w:rFonts w:ascii="Arial" w:eastAsia="Times New Roman" w:hAnsi="Arial" w:cs="Arial"/>
          <w:sz w:val="22"/>
          <w:szCs w:val="22"/>
        </w:rPr>
        <w:t xml:space="preserve"> If there </w:t>
      </w:r>
      <w:r w:rsidR="00735AC7" w:rsidRPr="00F85D90">
        <w:rPr>
          <w:rFonts w:ascii="Arial" w:eastAsia="Times New Roman" w:hAnsi="Arial" w:cs="Arial"/>
          <w:sz w:val="22"/>
          <w:szCs w:val="22"/>
        </w:rPr>
        <w:t>were</w:t>
      </w:r>
      <w:r w:rsidR="005E53FF" w:rsidRPr="00F85D90">
        <w:rPr>
          <w:rFonts w:ascii="Arial" w:eastAsia="Times New Roman" w:hAnsi="Arial" w:cs="Arial"/>
          <w:sz w:val="22"/>
          <w:szCs w:val="22"/>
        </w:rPr>
        <w:t xml:space="preserve"> </w:t>
      </w:r>
      <w:r w:rsidR="00735AC7" w:rsidRPr="00F85D90">
        <w:rPr>
          <w:rFonts w:ascii="Arial" w:eastAsia="Times New Roman" w:hAnsi="Arial" w:cs="Arial"/>
          <w:sz w:val="22"/>
          <w:szCs w:val="22"/>
        </w:rPr>
        <w:t xml:space="preserve">complete dosage </w:t>
      </w:r>
      <w:r w:rsidR="005E53FF" w:rsidRPr="00F85D90">
        <w:rPr>
          <w:rFonts w:ascii="Arial" w:eastAsia="Times New Roman" w:hAnsi="Arial" w:cs="Arial"/>
          <w:sz w:val="22"/>
          <w:szCs w:val="22"/>
        </w:rPr>
        <w:t xml:space="preserve">compensation occurring on the whole-chromosome level, we would expect </w:t>
      </w:r>
      <w:r w:rsidR="00735AC7" w:rsidRPr="00F85D90">
        <w:rPr>
          <w:rFonts w:ascii="Arial" w:eastAsia="Times New Roman" w:hAnsi="Arial" w:cs="Arial"/>
          <w:sz w:val="22"/>
          <w:szCs w:val="22"/>
        </w:rPr>
        <w:t>no difference between aneuploid and euploid chromosomes, such that</w:t>
      </w:r>
      <w:r w:rsidR="005E53FF" w:rsidRPr="00F85D90">
        <w:rPr>
          <w:rFonts w:ascii="Arial" w:eastAsia="Times New Roman" w:hAnsi="Arial" w:cs="Arial"/>
          <w:sz w:val="22"/>
          <w:szCs w:val="22"/>
        </w:rPr>
        <w:t xml:space="preserve"> ANOVAs </w:t>
      </w:r>
      <w:r w:rsidR="00735AC7" w:rsidRPr="00F85D90">
        <w:rPr>
          <w:rFonts w:ascii="Arial" w:eastAsia="Times New Roman" w:hAnsi="Arial" w:cs="Arial"/>
          <w:sz w:val="22"/>
          <w:szCs w:val="22"/>
        </w:rPr>
        <w:t xml:space="preserve">would show no effect of chromosome number on gene expression. However, in the absence of dosage compensation, chromosome number would have an effect, with aneuploid chromosomes underlying the significant difference among chromosomes. Further, in the absence of dosage compensation, we would expect gene expression to mirror gene dose such that aneuploid </w:t>
      </w:r>
      <w:r w:rsidR="00735AC7" w:rsidRPr="00F85D90">
        <w:rPr>
          <w:rFonts w:ascii="Arial" w:eastAsia="Times New Roman" w:hAnsi="Arial" w:cs="Arial"/>
          <w:sz w:val="22"/>
          <w:szCs w:val="22"/>
        </w:rPr>
        <w:lastRenderedPageBreak/>
        <w:t xml:space="preserve">chromosomes would show </w:t>
      </w:r>
      <w:r w:rsidR="00337A46" w:rsidRPr="00F85D90">
        <w:rPr>
          <w:rFonts w:ascii="Arial" w:eastAsia="Times New Roman" w:hAnsi="Arial" w:cs="Arial"/>
          <w:sz w:val="22"/>
          <w:szCs w:val="22"/>
        </w:rPr>
        <w:t xml:space="preserve">0.5 or </w:t>
      </w:r>
      <w:r w:rsidR="00735AC7" w:rsidRPr="00F85D90">
        <w:rPr>
          <w:rFonts w:ascii="Arial" w:eastAsia="Times New Roman" w:hAnsi="Arial" w:cs="Arial"/>
          <w:sz w:val="22"/>
          <w:szCs w:val="22"/>
        </w:rPr>
        <w:t>1.5</w:t>
      </w:r>
      <w:r w:rsidR="00337A46" w:rsidRPr="00F85D90">
        <w:rPr>
          <w:rFonts w:ascii="Arial" w:eastAsia="Times New Roman" w:hAnsi="Arial" w:cs="Arial"/>
          <w:sz w:val="22"/>
          <w:szCs w:val="22"/>
        </w:rPr>
        <w:t xml:space="preserve">-fold </w:t>
      </w:r>
      <w:r w:rsidR="00735AC7" w:rsidRPr="00F85D90">
        <w:rPr>
          <w:rFonts w:ascii="Arial" w:eastAsia="Times New Roman" w:hAnsi="Arial" w:cs="Arial"/>
          <w:sz w:val="22"/>
          <w:szCs w:val="22"/>
        </w:rPr>
        <w:t>increases in expressio</w:t>
      </w:r>
      <w:r w:rsidR="00337A46" w:rsidRPr="00F85D90">
        <w:rPr>
          <w:rFonts w:ascii="Arial" w:eastAsia="Times New Roman" w:hAnsi="Arial" w:cs="Arial"/>
          <w:sz w:val="22"/>
          <w:szCs w:val="22"/>
        </w:rPr>
        <w:t xml:space="preserve">n for monosomic and </w:t>
      </w:r>
      <w:r w:rsidR="00F75B78" w:rsidRPr="00F85D90">
        <w:rPr>
          <w:rFonts w:ascii="Arial" w:eastAsia="Times New Roman" w:hAnsi="Arial" w:cs="Arial"/>
          <w:sz w:val="22"/>
          <w:szCs w:val="22"/>
        </w:rPr>
        <w:t>trisomic</w:t>
      </w:r>
      <w:r w:rsidR="00337A46" w:rsidRPr="00F85D90">
        <w:rPr>
          <w:rFonts w:ascii="Arial" w:eastAsia="Times New Roman" w:hAnsi="Arial" w:cs="Arial"/>
          <w:sz w:val="22"/>
          <w:szCs w:val="22"/>
        </w:rPr>
        <w:t xml:space="preserve"> chromosomes respectively. </w:t>
      </w:r>
    </w:p>
    <w:p w14:paraId="334C8352" w14:textId="3A8A72A9" w:rsidR="008E13C3" w:rsidRPr="00F85D90" w:rsidRDefault="00735AC7">
      <w:pPr>
        <w:spacing w:line="480" w:lineRule="auto"/>
        <w:ind w:firstLine="720"/>
        <w:rPr>
          <w:rFonts w:ascii="Arial" w:hAnsi="Arial" w:cs="Arial"/>
          <w:sz w:val="22"/>
          <w:szCs w:val="22"/>
        </w:rPr>
        <w:pPrChange w:id="276" w:author="Holly Celina Mcqueary" w:date="2020-07-12T16:48:00Z">
          <w:pPr>
            <w:spacing w:line="480" w:lineRule="auto"/>
          </w:pPr>
        </w:pPrChange>
      </w:pPr>
      <w:r w:rsidRPr="00F85D90">
        <w:rPr>
          <w:rFonts w:ascii="Arial" w:eastAsia="Times New Roman" w:hAnsi="Arial" w:cs="Arial"/>
          <w:sz w:val="22"/>
          <w:szCs w:val="22"/>
        </w:rPr>
        <w:t>ANOVAs indicated that the effect of chromosome was significant (p &lt; 0.01) in every aneuploid MA line, as expected with no dosage compensation.</w:t>
      </w:r>
      <w:r w:rsidR="006A4293" w:rsidRPr="00F85D90">
        <w:rPr>
          <w:rFonts w:ascii="Arial" w:eastAsia="Times New Roman" w:hAnsi="Arial" w:cs="Arial"/>
          <w:sz w:val="22"/>
          <w:szCs w:val="22"/>
        </w:rPr>
        <w:t xml:space="preserve"> </w:t>
      </w:r>
      <w:del w:id="277" w:author="Holly Celina Mcqueary" w:date="2020-07-12T16:48:00Z">
        <w:r w:rsidR="006A4293" w:rsidRPr="00F85D90" w:rsidDel="00570BEB">
          <w:rPr>
            <w:rFonts w:ascii="Arial" w:eastAsia="Times New Roman" w:hAnsi="Arial" w:cs="Arial"/>
            <w:sz w:val="22"/>
            <w:szCs w:val="22"/>
          </w:rPr>
          <w:delText>Even in</w:delText>
        </w:r>
      </w:del>
      <w:ins w:id="278" w:author="Holly Celina Mcqueary" w:date="2020-07-12T16:48:00Z">
        <w:r w:rsidR="00570BEB">
          <w:rPr>
            <w:rFonts w:ascii="Arial" w:eastAsia="Times New Roman" w:hAnsi="Arial" w:cs="Arial"/>
            <w:sz w:val="22"/>
            <w:szCs w:val="22"/>
          </w:rPr>
          <w:t>For</w:t>
        </w:r>
      </w:ins>
      <w:r w:rsidR="006A4293" w:rsidRPr="00F85D90">
        <w:rPr>
          <w:rFonts w:ascii="Arial" w:eastAsia="Times New Roman" w:hAnsi="Arial" w:cs="Arial"/>
          <w:sz w:val="22"/>
          <w:szCs w:val="22"/>
        </w:rPr>
        <w:t xml:space="preserve"> chromosomes that did not have any aneuploid lines represented in the dataset, we saw some differential expression in our aneuploid lines. Specifically,</w:t>
      </w:r>
      <w:r w:rsidR="005E53FF" w:rsidRPr="00F85D90">
        <w:rPr>
          <w:rFonts w:ascii="Arial" w:eastAsia="Times New Roman" w:hAnsi="Arial" w:cs="Arial"/>
          <w:sz w:val="22"/>
          <w:szCs w:val="22"/>
        </w:rPr>
        <w:t xml:space="preserve"> </w:t>
      </w:r>
      <w:r w:rsidR="006A4293" w:rsidRPr="00F85D90">
        <w:rPr>
          <w:rFonts w:ascii="Arial" w:eastAsia="Times New Roman" w:hAnsi="Arial" w:cs="Arial"/>
          <w:sz w:val="22"/>
          <w:szCs w:val="22"/>
        </w:rPr>
        <w:t xml:space="preserve">for chromosome III, </w:t>
      </w:r>
      <w:r w:rsidR="00B40770" w:rsidRPr="00F85D90">
        <w:rPr>
          <w:rFonts w:ascii="Arial" w:hAnsi="Arial" w:cs="Arial"/>
          <w:sz w:val="22"/>
          <w:szCs w:val="22"/>
        </w:rPr>
        <w:t>Line 76, 61, 59, 49, 18, 11 are significantly different (p&lt;0.01)</w:t>
      </w:r>
      <w:r w:rsidR="006A4293" w:rsidRPr="00F85D90">
        <w:rPr>
          <w:rFonts w:ascii="Arial" w:hAnsi="Arial" w:cs="Arial"/>
          <w:sz w:val="22"/>
          <w:szCs w:val="22"/>
        </w:rPr>
        <w:t xml:space="preserve">, </w:t>
      </w:r>
      <w:r w:rsidR="00B40770" w:rsidRPr="00F85D90">
        <w:rPr>
          <w:rFonts w:ascii="Arial" w:hAnsi="Arial" w:cs="Arial"/>
          <w:sz w:val="22"/>
          <w:szCs w:val="22"/>
        </w:rPr>
        <w:t xml:space="preserve">suggesting that aneuploidy causes changes in gene expression of genes on chromosome III across aneuploid strains. </w:t>
      </w:r>
      <w:r w:rsidR="00813426" w:rsidRPr="00F85D90">
        <w:rPr>
          <w:rFonts w:ascii="Arial" w:eastAsia="Times New Roman" w:hAnsi="Arial" w:cs="Arial"/>
          <w:sz w:val="22"/>
          <w:szCs w:val="22"/>
        </w:rPr>
        <w:t xml:space="preserve">However, </w:t>
      </w:r>
      <w:r w:rsidRPr="00F85D90">
        <w:rPr>
          <w:rFonts w:ascii="Arial" w:eastAsia="Times New Roman" w:hAnsi="Arial" w:cs="Arial"/>
          <w:sz w:val="22"/>
          <w:szCs w:val="22"/>
        </w:rPr>
        <w:t>ANOVAs on some euploid lines</w:t>
      </w:r>
      <w:r w:rsidR="00813426" w:rsidRPr="00F85D90">
        <w:rPr>
          <w:rFonts w:ascii="Arial" w:eastAsia="Times New Roman" w:hAnsi="Arial" w:cs="Arial"/>
          <w:sz w:val="22"/>
          <w:szCs w:val="22"/>
        </w:rPr>
        <w:t xml:space="preserve">, also </w:t>
      </w:r>
      <w:ins w:id="279" w:author="Holly Celina Mcqueary" w:date="2020-07-15T15:51:00Z">
        <w:r w:rsidR="00595DA5">
          <w:rPr>
            <w:rFonts w:ascii="Arial" w:eastAsia="Times New Roman" w:hAnsi="Arial" w:cs="Arial"/>
            <w:sz w:val="22"/>
            <w:szCs w:val="22"/>
          </w:rPr>
          <w:t xml:space="preserve">displayed </w:t>
        </w:r>
      </w:ins>
      <w:del w:id="280" w:author="Holly Celina Mcqueary" w:date="2020-07-15T15:51:00Z">
        <w:r w:rsidR="00813426" w:rsidRPr="00F85D90" w:rsidDel="00595DA5">
          <w:rPr>
            <w:rFonts w:ascii="Arial" w:eastAsia="Times New Roman" w:hAnsi="Arial" w:cs="Arial"/>
            <w:sz w:val="22"/>
            <w:szCs w:val="22"/>
          </w:rPr>
          <w:delText xml:space="preserve">showed </w:delText>
        </w:r>
      </w:del>
      <w:del w:id="281" w:author="Holly Celina Mcqueary" w:date="2020-07-15T15:50:00Z">
        <w:r w:rsidR="00813426" w:rsidRPr="00F85D90" w:rsidDel="00595DA5">
          <w:rPr>
            <w:rFonts w:ascii="Arial" w:eastAsia="Times New Roman" w:hAnsi="Arial" w:cs="Arial"/>
            <w:sz w:val="22"/>
            <w:szCs w:val="22"/>
          </w:rPr>
          <w:delText xml:space="preserve">significant </w:delText>
        </w:r>
        <w:r w:rsidRPr="00F85D90" w:rsidDel="00595DA5">
          <w:rPr>
            <w:rFonts w:ascii="Arial" w:eastAsia="Times New Roman" w:hAnsi="Arial" w:cs="Arial"/>
            <w:sz w:val="22"/>
            <w:szCs w:val="22"/>
          </w:rPr>
          <w:delText xml:space="preserve">effects of </w:delText>
        </w:r>
        <w:commentRangeStart w:id="282"/>
        <w:r w:rsidRPr="00F85D90" w:rsidDel="00595DA5">
          <w:rPr>
            <w:rFonts w:ascii="Arial" w:eastAsia="Times New Roman" w:hAnsi="Arial" w:cs="Arial"/>
            <w:sz w:val="22"/>
            <w:szCs w:val="22"/>
          </w:rPr>
          <w:delText>chromosome</w:delText>
        </w:r>
        <w:commentRangeEnd w:id="282"/>
        <w:r w:rsidR="008B5F31" w:rsidDel="00595DA5">
          <w:rPr>
            <w:rStyle w:val="CommentReference"/>
          </w:rPr>
          <w:commentReference w:id="282"/>
        </w:r>
      </w:del>
      <w:ins w:id="283" w:author="Holly Celina Mcqueary" w:date="2020-07-15T15:50:00Z">
        <w:r w:rsidR="00595DA5" w:rsidRPr="00F85D90">
          <w:rPr>
            <w:rFonts w:ascii="Arial" w:eastAsia="Times New Roman" w:hAnsi="Arial" w:cs="Arial"/>
            <w:sz w:val="22"/>
            <w:szCs w:val="22"/>
          </w:rPr>
          <w:t>significant</w:t>
        </w:r>
      </w:ins>
      <w:ins w:id="284" w:author="Holly Celina Mcqueary" w:date="2020-07-15T15:51:00Z">
        <w:r w:rsidR="00595DA5">
          <w:rPr>
            <w:rFonts w:ascii="Arial" w:eastAsia="Times New Roman" w:hAnsi="Arial" w:cs="Arial"/>
            <w:sz w:val="22"/>
            <w:szCs w:val="22"/>
          </w:rPr>
          <w:t xml:space="preserve"> p values for certain chromosomes</w:t>
        </w:r>
      </w:ins>
      <w:r w:rsidR="00ED2702" w:rsidRPr="00F85D90">
        <w:rPr>
          <w:rFonts w:ascii="Arial" w:eastAsia="Times New Roman" w:hAnsi="Arial" w:cs="Arial"/>
          <w:sz w:val="22"/>
          <w:szCs w:val="22"/>
        </w:rPr>
        <w:t>,</w:t>
      </w:r>
      <w:r w:rsidR="00D2281F"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indicating that some chromosomes show changes in expression even in the </w:t>
      </w:r>
      <w:commentRangeStart w:id="285"/>
      <w:r w:rsidRPr="00F85D90">
        <w:rPr>
          <w:rFonts w:ascii="Arial" w:eastAsia="Times New Roman" w:hAnsi="Arial" w:cs="Arial"/>
          <w:sz w:val="22"/>
          <w:szCs w:val="22"/>
        </w:rPr>
        <w:t>absence of changes in dose</w:t>
      </w:r>
      <w:r w:rsidR="00813426" w:rsidRPr="00F85D90">
        <w:rPr>
          <w:rFonts w:ascii="Arial" w:eastAsia="Times New Roman" w:hAnsi="Arial" w:cs="Arial"/>
          <w:sz w:val="22"/>
          <w:szCs w:val="22"/>
        </w:rPr>
        <w:t xml:space="preserve">. </w:t>
      </w:r>
      <w:commentRangeEnd w:id="285"/>
      <w:r w:rsidR="00570BEB">
        <w:rPr>
          <w:rStyle w:val="CommentReference"/>
        </w:rPr>
        <w:commentReference w:id="285"/>
      </w:r>
    </w:p>
    <w:p w14:paraId="5DDBED6C" w14:textId="3740E8FE" w:rsidR="005F50C6" w:rsidRPr="00F85D90" w:rsidRDefault="00AD0486"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If there is no chromosome-level dosage </w:t>
      </w:r>
      <w:r w:rsidR="00F75B78" w:rsidRPr="00F85D90">
        <w:rPr>
          <w:rFonts w:ascii="Arial" w:eastAsia="Times New Roman" w:hAnsi="Arial" w:cs="Arial"/>
          <w:sz w:val="22"/>
          <w:szCs w:val="22"/>
        </w:rPr>
        <w:t>compensation,</w:t>
      </w:r>
      <w:r w:rsidRPr="00F85D90">
        <w:rPr>
          <w:rFonts w:ascii="Arial" w:eastAsia="Times New Roman" w:hAnsi="Arial" w:cs="Arial"/>
          <w:sz w:val="22"/>
          <w:szCs w:val="22"/>
        </w:rPr>
        <w:t xml:space="preserve"> then the level of gene expression is expected to be proportional to chromosome copy number. For most aneuploid chromosomes in MA lines this prediction </w:t>
      </w:r>
      <w:r w:rsidR="00436E29" w:rsidRPr="00F85D90">
        <w:rPr>
          <w:rFonts w:ascii="Arial" w:eastAsia="Times New Roman" w:hAnsi="Arial" w:cs="Arial"/>
          <w:sz w:val="22"/>
          <w:szCs w:val="22"/>
        </w:rPr>
        <w:t>held</w:t>
      </w:r>
      <w:r w:rsidRPr="00F85D90">
        <w:rPr>
          <w:rFonts w:ascii="Arial" w:eastAsia="Times New Roman" w:hAnsi="Arial" w:cs="Arial"/>
          <w:sz w:val="22"/>
          <w:szCs w:val="22"/>
        </w:rPr>
        <w:t>: expression levels d</w:t>
      </w:r>
      <w:r w:rsidR="00436E29" w:rsidRPr="00F85D90">
        <w:rPr>
          <w:rFonts w:ascii="Arial" w:eastAsia="Times New Roman" w:hAnsi="Arial" w:cs="Arial"/>
          <w:sz w:val="22"/>
          <w:szCs w:val="22"/>
        </w:rPr>
        <w:t>id</w:t>
      </w:r>
      <w:r w:rsidRPr="00F85D90">
        <w:rPr>
          <w:rFonts w:ascii="Arial" w:eastAsia="Times New Roman" w:hAnsi="Arial" w:cs="Arial"/>
          <w:sz w:val="22"/>
          <w:szCs w:val="22"/>
        </w:rPr>
        <w:t xml:space="preserve"> not differ significantly from the e</w:t>
      </w:r>
      <w:r w:rsidR="00436E29" w:rsidRPr="00F85D90">
        <w:rPr>
          <w:rFonts w:ascii="Arial" w:eastAsia="Times New Roman" w:hAnsi="Arial" w:cs="Arial"/>
          <w:sz w:val="22"/>
          <w:szCs w:val="22"/>
        </w:rPr>
        <w:t>x</w:t>
      </w:r>
      <w:r w:rsidRPr="00F85D90">
        <w:rPr>
          <w:rFonts w:ascii="Arial" w:eastAsia="Times New Roman" w:hAnsi="Arial" w:cs="Arial"/>
          <w:sz w:val="22"/>
          <w:szCs w:val="22"/>
        </w:rPr>
        <w:t>pectation. However, in 4 MA lines (line numbers 18, 49, 59 and 61) from the heterozygous ancestor strain</w:t>
      </w:r>
      <w:r w:rsidR="00F05BCF" w:rsidRPr="00F85D90">
        <w:rPr>
          <w:rFonts w:ascii="Arial" w:eastAsia="Times New Roman" w:hAnsi="Arial" w:cs="Arial"/>
          <w:sz w:val="22"/>
          <w:szCs w:val="22"/>
        </w:rPr>
        <w:t>,</w:t>
      </w:r>
      <w:r w:rsidRPr="00F85D90">
        <w:rPr>
          <w:rFonts w:ascii="Arial" w:eastAsia="Times New Roman" w:hAnsi="Arial" w:cs="Arial"/>
          <w:sz w:val="22"/>
          <w:szCs w:val="22"/>
        </w:rPr>
        <w:t xml:space="preserve"> the expected level of gene expression was less extreme than expected based on chromosome copy </w:t>
      </w:r>
      <w:r w:rsidR="00436E29" w:rsidRPr="00F85D90">
        <w:rPr>
          <w:rFonts w:ascii="Arial" w:eastAsia="Times New Roman" w:hAnsi="Arial" w:cs="Arial"/>
          <w:sz w:val="22"/>
          <w:szCs w:val="22"/>
        </w:rPr>
        <w:t xml:space="preserve">number </w:t>
      </w:r>
      <w:r w:rsidRPr="00F85D90">
        <w:rPr>
          <w:rFonts w:ascii="Arial" w:eastAsia="Times New Roman" w:hAnsi="Arial" w:cs="Arial"/>
          <w:sz w:val="22"/>
          <w:szCs w:val="22"/>
        </w:rPr>
        <w:t>(</w:t>
      </w:r>
      <w:r w:rsidR="00B8015F" w:rsidRPr="00F85D90">
        <w:rPr>
          <w:rFonts w:ascii="Arial" w:eastAsia="Times New Roman" w:hAnsi="Arial" w:cs="Arial"/>
          <w:sz w:val="22"/>
          <w:szCs w:val="22"/>
        </w:rPr>
        <w:t>Figure 3</w:t>
      </w:r>
      <w:r w:rsidRPr="00F85D90">
        <w:rPr>
          <w:rFonts w:ascii="Arial" w:eastAsia="Times New Roman" w:hAnsi="Arial" w:cs="Arial"/>
          <w:sz w:val="22"/>
          <w:szCs w:val="22"/>
        </w:rPr>
        <w:t>).</w:t>
      </w:r>
      <w:r w:rsidR="00436E29" w:rsidRPr="00F85D90">
        <w:rPr>
          <w:rFonts w:ascii="Arial" w:eastAsia="Times New Roman" w:hAnsi="Arial" w:cs="Arial"/>
          <w:sz w:val="22"/>
          <w:szCs w:val="22"/>
        </w:rPr>
        <w:t xml:space="preserve"> </w:t>
      </w:r>
      <w:r w:rsidRPr="00F85D90">
        <w:rPr>
          <w:rFonts w:ascii="Arial" w:eastAsia="Times New Roman" w:hAnsi="Arial" w:cs="Arial"/>
          <w:sz w:val="22"/>
          <w:szCs w:val="22"/>
        </w:rPr>
        <w:t>Chromosome 1 of line 18 ha</w:t>
      </w:r>
      <w:r w:rsidR="00CD3487" w:rsidRPr="00F85D90">
        <w:rPr>
          <w:rFonts w:ascii="Arial" w:eastAsia="Times New Roman" w:hAnsi="Arial" w:cs="Arial"/>
          <w:sz w:val="22"/>
          <w:szCs w:val="22"/>
        </w:rPr>
        <w:t>d</w:t>
      </w:r>
      <w:r w:rsidRPr="00F85D90">
        <w:rPr>
          <w:rFonts w:ascii="Arial" w:eastAsia="Times New Roman" w:hAnsi="Arial" w:cs="Arial"/>
          <w:sz w:val="22"/>
          <w:szCs w:val="22"/>
        </w:rPr>
        <w:t xml:space="preserve">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w:t>
      </w:r>
      <w:r w:rsidR="009D4D9F" w:rsidRPr="00F85D90">
        <w:rPr>
          <w:rFonts w:ascii="Arial" w:eastAsia="Times New Roman" w:hAnsi="Arial" w:cs="Arial"/>
          <w:sz w:val="22"/>
          <w:szCs w:val="22"/>
        </w:rPr>
        <w:t>o 1.3-</w:t>
      </w:r>
      <w:r w:rsidRPr="00F85D90">
        <w:rPr>
          <w:rFonts w:ascii="Arial" w:eastAsia="Times New Roman" w:hAnsi="Arial" w:cs="Arial"/>
          <w:sz w:val="22"/>
          <w:szCs w:val="22"/>
        </w:rPr>
        <w:t xml:space="preserve">fold, chromosome 5 of line 49 had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o</w:t>
      </w:r>
      <w:r w:rsidR="009D4D9F" w:rsidRPr="00F85D90">
        <w:rPr>
          <w:rFonts w:ascii="Arial" w:eastAsia="Times New Roman" w:hAnsi="Arial" w:cs="Arial"/>
          <w:sz w:val="22"/>
          <w:szCs w:val="22"/>
        </w:rPr>
        <w:t xml:space="preserve"> 1.35-</w:t>
      </w:r>
      <w:r w:rsidR="00436E29" w:rsidRPr="00F85D90">
        <w:rPr>
          <w:rFonts w:ascii="Arial" w:eastAsia="Times New Roman" w:hAnsi="Arial" w:cs="Arial"/>
          <w:sz w:val="22"/>
          <w:szCs w:val="22"/>
        </w:rPr>
        <w:t>fold</w:t>
      </w:r>
      <w:r w:rsidR="00CD3487" w:rsidRPr="00F85D90">
        <w:rPr>
          <w:rFonts w:ascii="Arial" w:eastAsia="Times New Roman" w:hAnsi="Arial" w:cs="Arial"/>
          <w:sz w:val="22"/>
          <w:szCs w:val="22"/>
        </w:rPr>
        <w:t xml:space="preserve">, chromosome 7 of line 59 had average expression change equal to </w:t>
      </w:r>
      <w:r w:rsidR="009D4D9F" w:rsidRPr="00F85D90">
        <w:rPr>
          <w:rFonts w:ascii="Arial" w:eastAsia="Times New Roman" w:hAnsi="Arial" w:cs="Arial"/>
          <w:sz w:val="22"/>
          <w:szCs w:val="22"/>
        </w:rPr>
        <w:t>1.25-</w:t>
      </w:r>
      <w:r w:rsidR="00CD3487" w:rsidRPr="00F85D90">
        <w:rPr>
          <w:rFonts w:ascii="Arial" w:eastAsia="Times New Roman" w:hAnsi="Arial" w:cs="Arial"/>
          <w:sz w:val="22"/>
          <w:szCs w:val="22"/>
        </w:rPr>
        <w:t>fold, an</w:t>
      </w:r>
      <w:r w:rsidR="004912AA" w:rsidRPr="00F85D90">
        <w:rPr>
          <w:rFonts w:ascii="Arial" w:eastAsia="Times New Roman" w:hAnsi="Arial" w:cs="Arial"/>
          <w:sz w:val="22"/>
          <w:szCs w:val="22"/>
        </w:rPr>
        <w:t>d</w:t>
      </w:r>
      <w:r w:rsidR="00CD3487" w:rsidRPr="00F85D90">
        <w:rPr>
          <w:rFonts w:ascii="Arial" w:eastAsia="Times New Roman" w:hAnsi="Arial" w:cs="Arial"/>
          <w:sz w:val="22"/>
          <w:szCs w:val="22"/>
        </w:rPr>
        <w:t xml:space="preserve"> ch</w:t>
      </w:r>
      <w:r w:rsidR="001C0094" w:rsidRPr="00F85D90">
        <w:rPr>
          <w:rFonts w:ascii="Arial" w:eastAsia="Times New Roman" w:hAnsi="Arial" w:cs="Arial"/>
          <w:sz w:val="22"/>
          <w:szCs w:val="22"/>
        </w:rPr>
        <w:t>r</w:t>
      </w:r>
      <w:r w:rsidR="00CD3487" w:rsidRPr="00F85D90">
        <w:rPr>
          <w:rFonts w:ascii="Arial" w:eastAsia="Times New Roman" w:hAnsi="Arial" w:cs="Arial"/>
          <w:sz w:val="22"/>
          <w:szCs w:val="22"/>
        </w:rPr>
        <w:t>omosome 7 of line 61 had average expression change equal to</w:t>
      </w:r>
      <w:r w:rsidR="009D4D9F" w:rsidRPr="00F85D90">
        <w:rPr>
          <w:rFonts w:ascii="Arial" w:eastAsia="Times New Roman" w:hAnsi="Arial" w:cs="Arial"/>
          <w:sz w:val="22"/>
          <w:szCs w:val="22"/>
        </w:rPr>
        <w:t xml:space="preserve"> 1.39-</w:t>
      </w:r>
      <w:r w:rsidR="00CD3487" w:rsidRPr="00F85D90">
        <w:rPr>
          <w:rFonts w:ascii="Arial" w:eastAsia="Times New Roman" w:hAnsi="Arial" w:cs="Arial"/>
          <w:sz w:val="22"/>
          <w:szCs w:val="22"/>
        </w:rPr>
        <w:t xml:space="preserve">fold. </w:t>
      </w:r>
      <w:commentRangeStart w:id="286"/>
      <w:r w:rsidR="00CD3487" w:rsidRPr="00F85D90">
        <w:rPr>
          <w:rFonts w:ascii="Arial" w:eastAsia="Times New Roman" w:hAnsi="Arial" w:cs="Arial"/>
          <w:sz w:val="22"/>
          <w:szCs w:val="22"/>
        </w:rPr>
        <w:t xml:space="preserve">All these values were significantly different from the expected expression level of </w:t>
      </w:r>
      <w:r w:rsidR="00F05BCF" w:rsidRPr="00F85D90">
        <w:rPr>
          <w:rFonts w:ascii="Arial" w:eastAsia="Times New Roman" w:hAnsi="Arial" w:cs="Arial"/>
          <w:sz w:val="22"/>
          <w:szCs w:val="22"/>
        </w:rPr>
        <w:t>1.5-fold</w:t>
      </w:r>
      <w:r w:rsidR="00CD348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p</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lt;</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0.05</w:t>
      </w:r>
      <w:r w:rsidR="00CD3487" w:rsidRPr="00F85D90">
        <w:rPr>
          <w:rFonts w:ascii="Arial" w:eastAsia="Times New Roman" w:hAnsi="Arial" w:cs="Arial"/>
          <w:sz w:val="22"/>
          <w:szCs w:val="22"/>
        </w:rPr>
        <w:t xml:space="preserve">). </w:t>
      </w:r>
      <w:commentRangeEnd w:id="286"/>
      <w:r w:rsidR="00570BEB">
        <w:rPr>
          <w:rStyle w:val="CommentReference"/>
        </w:rPr>
        <w:commentReference w:id="286"/>
      </w:r>
      <w:r w:rsidR="00CD3487" w:rsidRPr="00F85D90">
        <w:rPr>
          <w:rFonts w:ascii="Arial" w:eastAsia="Times New Roman" w:hAnsi="Arial" w:cs="Arial"/>
          <w:sz w:val="22"/>
          <w:szCs w:val="22"/>
        </w:rPr>
        <w:t>The vast m</w:t>
      </w:r>
      <w:r w:rsidR="00B8015F" w:rsidRPr="00F85D90">
        <w:rPr>
          <w:rFonts w:ascii="Arial" w:eastAsia="Times New Roman" w:hAnsi="Arial" w:cs="Arial"/>
          <w:sz w:val="22"/>
          <w:szCs w:val="22"/>
        </w:rPr>
        <w:t>a</w:t>
      </w:r>
      <w:r w:rsidR="00CD3487" w:rsidRPr="00F85D90">
        <w:rPr>
          <w:rFonts w:ascii="Arial" w:eastAsia="Times New Roman" w:hAnsi="Arial" w:cs="Arial"/>
          <w:sz w:val="22"/>
          <w:szCs w:val="22"/>
        </w:rPr>
        <w:t xml:space="preserve">jority of gene expression changes, 65 of 69, </w:t>
      </w:r>
      <w:r w:rsidR="00B8015F" w:rsidRPr="00F85D90">
        <w:rPr>
          <w:rFonts w:ascii="Arial" w:eastAsia="Times New Roman" w:hAnsi="Arial" w:cs="Arial"/>
          <w:sz w:val="22"/>
          <w:szCs w:val="22"/>
        </w:rPr>
        <w:t>are consistent with</w:t>
      </w:r>
      <w:r w:rsidR="005F50C6" w:rsidRPr="00F85D90">
        <w:rPr>
          <w:rFonts w:ascii="Arial" w:eastAsia="Times New Roman" w:hAnsi="Arial" w:cs="Arial"/>
          <w:sz w:val="22"/>
          <w:szCs w:val="22"/>
        </w:rPr>
        <w:t xml:space="preserve"> </w:t>
      </w:r>
      <w:r w:rsidR="00B8015F" w:rsidRPr="00F85D90">
        <w:rPr>
          <w:rFonts w:ascii="Arial" w:eastAsia="Times New Roman" w:hAnsi="Arial" w:cs="Arial"/>
          <w:sz w:val="22"/>
          <w:szCs w:val="22"/>
        </w:rPr>
        <w:t>a lack of</w:t>
      </w:r>
      <w:r w:rsidR="005F50C6" w:rsidRPr="00F85D90">
        <w:rPr>
          <w:rFonts w:ascii="Arial" w:eastAsia="Times New Roman" w:hAnsi="Arial" w:cs="Arial"/>
          <w:sz w:val="22"/>
          <w:szCs w:val="22"/>
        </w:rPr>
        <w:t xml:space="preserve"> whole-chromosome dosage compensation occurring in either strain. These findings </w:t>
      </w:r>
      <w:r w:rsidR="00B8015F" w:rsidRPr="00F85D90">
        <w:rPr>
          <w:rFonts w:ascii="Arial" w:eastAsia="Times New Roman" w:hAnsi="Arial" w:cs="Arial"/>
          <w:sz w:val="22"/>
          <w:szCs w:val="22"/>
        </w:rPr>
        <w:t>support</w:t>
      </w:r>
      <w:r w:rsidR="005F50C6" w:rsidRPr="00F85D90">
        <w:rPr>
          <w:rFonts w:ascii="Arial" w:eastAsia="Times New Roman" w:hAnsi="Arial" w:cs="Arial"/>
          <w:sz w:val="22"/>
          <w:szCs w:val="22"/>
        </w:rPr>
        <w:t xml:space="preserve"> previous work showing no dosage compensation in aneuploid yeast </w:t>
      </w:r>
      <w:r w:rsidR="005F50C6"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5F50C6"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005F50C6" w:rsidRPr="00F85D90">
        <w:rPr>
          <w:rFonts w:ascii="Arial" w:eastAsia="Times New Roman" w:hAnsi="Arial" w:cs="Arial"/>
          <w:sz w:val="22"/>
          <w:szCs w:val="22"/>
        </w:rPr>
        <w:fldChar w:fldCharType="end"/>
      </w:r>
      <w:r w:rsidR="005F50C6" w:rsidRPr="00F85D90">
        <w:rPr>
          <w:rFonts w:ascii="Arial" w:eastAsia="Times New Roman" w:hAnsi="Arial" w:cs="Arial"/>
          <w:sz w:val="22"/>
          <w:szCs w:val="22"/>
        </w:rPr>
        <w:t xml:space="preserve">. </w:t>
      </w:r>
      <w:r w:rsidR="001C0094" w:rsidRPr="00F85D90">
        <w:rPr>
          <w:rFonts w:ascii="Arial" w:eastAsia="Times New Roman" w:hAnsi="Arial" w:cs="Arial"/>
          <w:sz w:val="22"/>
          <w:szCs w:val="22"/>
        </w:rPr>
        <w:t xml:space="preserve"> </w:t>
      </w:r>
    </w:p>
    <w:p w14:paraId="3E673FEA" w14:textId="5B2EDDA9" w:rsidR="00DA36CA" w:rsidRPr="00F85D90" w:rsidRDefault="00DA36CA" w:rsidP="00F85D90">
      <w:pPr>
        <w:spacing w:line="480" w:lineRule="auto"/>
        <w:ind w:firstLine="720"/>
        <w:rPr>
          <w:rFonts w:ascii="Arial" w:eastAsia="Times New Roman" w:hAnsi="Arial" w:cs="Arial"/>
          <w:sz w:val="22"/>
          <w:szCs w:val="22"/>
        </w:rPr>
      </w:pPr>
    </w:p>
    <w:p w14:paraId="2FFA7603" w14:textId="4280AF86" w:rsidR="00DA36CA" w:rsidRPr="00F85D90" w:rsidRDefault="003048CD" w:rsidP="00F85D90">
      <w:pPr>
        <w:spacing w:line="480" w:lineRule="auto"/>
        <w:rPr>
          <w:rFonts w:ascii="Arial" w:hAnsi="Arial" w:cs="Arial"/>
          <w:i/>
          <w:color w:val="000000"/>
          <w:sz w:val="22"/>
          <w:szCs w:val="22"/>
        </w:rPr>
      </w:pPr>
      <w:r w:rsidRPr="00F85D90">
        <w:rPr>
          <w:rFonts w:ascii="Arial" w:hAnsi="Arial" w:cs="Arial"/>
          <w:i/>
          <w:color w:val="000000"/>
          <w:sz w:val="22"/>
          <w:szCs w:val="22"/>
        </w:rPr>
        <w:t>Distribution of g</w:t>
      </w:r>
      <w:r w:rsidR="00DA36CA" w:rsidRPr="00F85D90">
        <w:rPr>
          <w:rFonts w:ascii="Arial" w:hAnsi="Arial" w:cs="Arial"/>
          <w:i/>
          <w:color w:val="000000"/>
          <w:sz w:val="22"/>
          <w:szCs w:val="22"/>
        </w:rPr>
        <w:t xml:space="preserve">ene expression from </w:t>
      </w:r>
      <w:r w:rsidR="002E6174" w:rsidRPr="00F85D90">
        <w:rPr>
          <w:rFonts w:ascii="Arial" w:hAnsi="Arial" w:cs="Arial"/>
          <w:i/>
          <w:color w:val="000000"/>
          <w:sz w:val="22"/>
          <w:szCs w:val="22"/>
        </w:rPr>
        <w:t xml:space="preserve">euploid </w:t>
      </w:r>
      <w:r w:rsidRPr="00F85D90">
        <w:rPr>
          <w:rFonts w:ascii="Arial" w:hAnsi="Arial" w:cs="Arial"/>
          <w:i/>
          <w:color w:val="000000"/>
          <w:sz w:val="22"/>
          <w:szCs w:val="22"/>
        </w:rPr>
        <w:t>versus</w:t>
      </w:r>
      <w:r w:rsidR="002E6174" w:rsidRPr="00F85D90">
        <w:rPr>
          <w:rFonts w:ascii="Arial" w:hAnsi="Arial" w:cs="Arial"/>
          <w:i/>
          <w:color w:val="000000"/>
          <w:sz w:val="22"/>
          <w:szCs w:val="22"/>
        </w:rPr>
        <w:t xml:space="preserve"> </w:t>
      </w:r>
      <w:r w:rsidR="00DA36CA" w:rsidRPr="00F85D90">
        <w:rPr>
          <w:rFonts w:ascii="Arial" w:hAnsi="Arial" w:cs="Arial"/>
          <w:i/>
          <w:color w:val="000000"/>
          <w:sz w:val="22"/>
          <w:szCs w:val="22"/>
        </w:rPr>
        <w:t xml:space="preserve">aneuploid chromosomes </w:t>
      </w:r>
    </w:p>
    <w:p w14:paraId="0410BFA5" w14:textId="53DF2EDC" w:rsidR="007F08A0" w:rsidRPr="00F85D90" w:rsidRDefault="00016552" w:rsidP="00F85D90">
      <w:pPr>
        <w:spacing w:line="480" w:lineRule="auto"/>
        <w:rPr>
          <w:rFonts w:ascii="Arial" w:eastAsia="Times New Roman" w:hAnsi="Arial" w:cs="Arial"/>
          <w:sz w:val="22"/>
          <w:szCs w:val="22"/>
        </w:rPr>
      </w:pPr>
      <w:del w:id="287" w:author="Holly Celina Mcqueary" w:date="2020-07-12T16:59:00Z">
        <w:r w:rsidRPr="00F85D90" w:rsidDel="00BF657B">
          <w:rPr>
            <w:rFonts w:ascii="Arial" w:eastAsia="Times New Roman" w:hAnsi="Arial" w:cs="Arial"/>
            <w:noProof/>
            <w:sz w:val="22"/>
            <w:szCs w:val="22"/>
          </w:rPr>
          <w:lastRenderedPageBreak/>
          <mc:AlternateContent>
            <mc:Choice Requires="wps">
              <w:drawing>
                <wp:anchor distT="0" distB="0" distL="114300" distR="114300" simplePos="0" relativeHeight="251668480" behindDoc="0" locked="0" layoutInCell="1" allowOverlap="1" wp14:anchorId="55851ED1" wp14:editId="34159759">
                  <wp:simplePos x="0" y="0"/>
                  <wp:positionH relativeFrom="column">
                    <wp:posOffset>3504988</wp:posOffset>
                  </wp:positionH>
                  <wp:positionV relativeFrom="paragraph">
                    <wp:posOffset>335068</wp:posOffset>
                  </wp:positionV>
                  <wp:extent cx="2522855" cy="3674110"/>
                  <wp:effectExtent l="0" t="0" r="17145" b="8890"/>
                  <wp:wrapSquare wrapText="bothSides"/>
                  <wp:docPr id="8" name="Text Box 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05D1C856" w14:textId="77777777" w:rsidR="0026453A" w:rsidRDefault="0026453A"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26453A" w:rsidRPr="00ED6EFB" w14:paraId="2C5BA476" w14:textId="77777777" w:rsidTr="002E6174">
                                <w:trPr>
                                  <w:trHeight w:val="20"/>
                                </w:trPr>
                                <w:tc>
                                  <w:tcPr>
                                    <w:tcW w:w="1531" w:type="dxa"/>
                                    <w:hideMark/>
                                  </w:tcPr>
                                  <w:p w14:paraId="5BFF4D07" w14:textId="77777777" w:rsidR="0026453A" w:rsidRPr="00B90541" w:rsidRDefault="0026453A" w:rsidP="00B90541">
                                    <w:pPr>
                                      <w:snapToGrid w:val="0"/>
                                      <w:jc w:val="center"/>
                                      <w:rPr>
                                        <w:sz w:val="20"/>
                                        <w:szCs w:val="20"/>
                                      </w:rPr>
                                    </w:pPr>
                                    <w:r w:rsidRPr="00B90541">
                                      <w:rPr>
                                        <w:sz w:val="20"/>
                                        <w:szCs w:val="20"/>
                                      </w:rPr>
                                      <w:t>Trisomic Chromosome</w:t>
                                    </w:r>
                                  </w:p>
                                </w:tc>
                                <w:tc>
                                  <w:tcPr>
                                    <w:tcW w:w="2249" w:type="dxa"/>
                                    <w:hideMark/>
                                  </w:tcPr>
                                  <w:p w14:paraId="6C3AF1D0" w14:textId="77777777" w:rsidR="0026453A" w:rsidRPr="00B90541" w:rsidRDefault="0026453A"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26453A" w:rsidRPr="00ED6EFB" w14:paraId="5814107A" w14:textId="77777777" w:rsidTr="002E6174">
                                <w:trPr>
                                  <w:trHeight w:val="20"/>
                                </w:trPr>
                                <w:tc>
                                  <w:tcPr>
                                    <w:tcW w:w="1531" w:type="dxa"/>
                                    <w:vAlign w:val="bottom"/>
                                    <w:hideMark/>
                                  </w:tcPr>
                                  <w:p w14:paraId="52C10BE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69C3E987" w14:textId="77777777" w:rsidTr="002E6174">
                                <w:trPr>
                                  <w:trHeight w:val="20"/>
                                </w:trPr>
                                <w:tc>
                                  <w:tcPr>
                                    <w:tcW w:w="1531" w:type="dxa"/>
                                    <w:vAlign w:val="bottom"/>
                                    <w:hideMark/>
                                  </w:tcPr>
                                  <w:p w14:paraId="14C905B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ED6EFB" w14:paraId="5AE74B53" w14:textId="77777777" w:rsidTr="002E6174">
                                <w:trPr>
                                  <w:trHeight w:val="20"/>
                                </w:trPr>
                                <w:tc>
                                  <w:tcPr>
                                    <w:tcW w:w="1531" w:type="dxa"/>
                                    <w:vAlign w:val="bottom"/>
                                    <w:hideMark/>
                                  </w:tcPr>
                                  <w:p w14:paraId="1BE2C37A"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7</w:t>
                                    </w:r>
                                  </w:p>
                                </w:tc>
                              </w:tr>
                              <w:tr w:rsidR="0026453A" w:rsidRPr="00ED6EFB" w14:paraId="1B817755" w14:textId="77777777" w:rsidTr="002E6174">
                                <w:trPr>
                                  <w:trHeight w:val="20"/>
                                </w:trPr>
                                <w:tc>
                                  <w:tcPr>
                                    <w:tcW w:w="1531" w:type="dxa"/>
                                    <w:vAlign w:val="bottom"/>
                                    <w:hideMark/>
                                  </w:tcPr>
                                  <w:p w14:paraId="764186F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89</w:t>
                                    </w:r>
                                  </w:p>
                                </w:tc>
                              </w:tr>
                              <w:tr w:rsidR="0026453A" w:rsidRPr="00ED6EFB" w14:paraId="73C991E1" w14:textId="77777777" w:rsidTr="002E6174">
                                <w:trPr>
                                  <w:trHeight w:val="20"/>
                                </w:trPr>
                                <w:tc>
                                  <w:tcPr>
                                    <w:tcW w:w="1531" w:type="dxa"/>
                                    <w:vAlign w:val="bottom"/>
                                    <w:hideMark/>
                                  </w:tcPr>
                                  <w:p w14:paraId="50CBC2F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ED6EFB" w14:paraId="64719FA6" w14:textId="77777777" w:rsidTr="002E6174">
                                <w:trPr>
                                  <w:trHeight w:val="20"/>
                                </w:trPr>
                                <w:tc>
                                  <w:tcPr>
                                    <w:tcW w:w="1531" w:type="dxa"/>
                                    <w:vAlign w:val="bottom"/>
                                    <w:hideMark/>
                                  </w:tcPr>
                                  <w:p w14:paraId="16EE5C4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2F48EA57" w14:textId="77777777" w:rsidTr="002E6174">
                                <w:trPr>
                                  <w:trHeight w:val="20"/>
                                </w:trPr>
                                <w:tc>
                                  <w:tcPr>
                                    <w:tcW w:w="1531" w:type="dxa"/>
                                    <w:vAlign w:val="bottom"/>
                                    <w:hideMark/>
                                  </w:tcPr>
                                  <w:p w14:paraId="76068EA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ED6EFB" w14:paraId="752A8E41" w14:textId="77777777" w:rsidTr="002E6174">
                                <w:trPr>
                                  <w:trHeight w:val="20"/>
                                </w:trPr>
                                <w:tc>
                                  <w:tcPr>
                                    <w:tcW w:w="1531" w:type="dxa"/>
                                    <w:vAlign w:val="bottom"/>
                                    <w:hideMark/>
                                  </w:tcPr>
                                  <w:p w14:paraId="1B52E4D9"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2BE4005E" w14:textId="77777777" w:rsidTr="002E6174">
                                <w:trPr>
                                  <w:trHeight w:val="20"/>
                                </w:trPr>
                                <w:tc>
                                  <w:tcPr>
                                    <w:tcW w:w="1531" w:type="dxa"/>
                                    <w:vAlign w:val="bottom"/>
                                    <w:hideMark/>
                                  </w:tcPr>
                                  <w:p w14:paraId="7CA0453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61CC62F0" w14:textId="77777777" w:rsidTr="002E6174">
                                <w:trPr>
                                  <w:trHeight w:val="20"/>
                                </w:trPr>
                                <w:tc>
                                  <w:tcPr>
                                    <w:tcW w:w="1531" w:type="dxa"/>
                                    <w:vAlign w:val="bottom"/>
                                    <w:hideMark/>
                                  </w:tcPr>
                                  <w:p w14:paraId="64EEEF0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74928897" w14:textId="77777777" w:rsidTr="002E6174">
                                <w:trPr>
                                  <w:trHeight w:val="20"/>
                                </w:trPr>
                                <w:tc>
                                  <w:tcPr>
                                    <w:tcW w:w="1531" w:type="dxa"/>
                                    <w:vAlign w:val="bottom"/>
                                    <w:hideMark/>
                                  </w:tcPr>
                                  <w:p w14:paraId="78FC80E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B90541" w14:paraId="5EA8DF50" w14:textId="77777777" w:rsidTr="002E6174">
                                <w:trPr>
                                  <w:trHeight w:val="20"/>
                                </w:trPr>
                                <w:tc>
                                  <w:tcPr>
                                    <w:tcW w:w="1531" w:type="dxa"/>
                                    <w:vAlign w:val="bottom"/>
                                    <w:hideMark/>
                                  </w:tcPr>
                                  <w:p w14:paraId="348F05B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37751B9F" w14:textId="77777777" w:rsidTr="002E6174">
                                <w:trPr>
                                  <w:trHeight w:val="20"/>
                                </w:trPr>
                                <w:tc>
                                  <w:tcPr>
                                    <w:tcW w:w="1531" w:type="dxa"/>
                                    <w:vAlign w:val="bottom"/>
                                    <w:hideMark/>
                                  </w:tcPr>
                                  <w:p w14:paraId="0F8BDBB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r w:rsidR="0026453A" w:rsidRPr="00B90541" w14:paraId="0172999E" w14:textId="77777777" w:rsidTr="002E6174">
                                <w:trPr>
                                  <w:trHeight w:val="20"/>
                                </w:trPr>
                                <w:tc>
                                  <w:tcPr>
                                    <w:tcW w:w="1531" w:type="dxa"/>
                                    <w:vAlign w:val="bottom"/>
                                    <w:hideMark/>
                                  </w:tcPr>
                                  <w:p w14:paraId="22B179F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37DE4D5A" w14:textId="77777777" w:rsidTr="002E6174">
                                <w:trPr>
                                  <w:trHeight w:val="20"/>
                                </w:trPr>
                                <w:tc>
                                  <w:tcPr>
                                    <w:tcW w:w="1531" w:type="dxa"/>
                                    <w:vAlign w:val="bottom"/>
                                    <w:hideMark/>
                                  </w:tcPr>
                                  <w:p w14:paraId="247C038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1507F26D" w14:textId="77777777" w:rsidTr="002E6174">
                                <w:trPr>
                                  <w:trHeight w:val="20"/>
                                </w:trPr>
                                <w:tc>
                                  <w:tcPr>
                                    <w:tcW w:w="1531" w:type="dxa"/>
                                    <w:vAlign w:val="bottom"/>
                                    <w:hideMark/>
                                  </w:tcPr>
                                  <w:p w14:paraId="664A4A1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26453A" w:rsidRPr="00B90541" w:rsidRDefault="0026453A" w:rsidP="004B77BC">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51ED1" id="Text Box 8" o:spid="_x0000_s1028" type="#_x0000_t202" style="position:absolute;margin-left:276pt;margin-top:26.4pt;width:198.65pt;height:289.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" fillcolor="white [3201]" strokeweight=".5pt">
                  <v:textbox>
                    <w:txbxContent>
                      <w:p w14:paraId="05D1C856" w14:textId="77777777" w:rsidR="0026453A" w:rsidRDefault="0026453A"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26453A" w:rsidRPr="00ED6EFB" w14:paraId="2C5BA476" w14:textId="77777777" w:rsidTr="002E6174">
                          <w:trPr>
                            <w:trHeight w:val="20"/>
                          </w:trPr>
                          <w:tc>
                            <w:tcPr>
                              <w:tcW w:w="1531" w:type="dxa"/>
                              <w:hideMark/>
                            </w:tcPr>
                            <w:p w14:paraId="5BFF4D07" w14:textId="77777777" w:rsidR="0026453A" w:rsidRPr="00B90541" w:rsidRDefault="0026453A" w:rsidP="00B90541">
                              <w:pPr>
                                <w:snapToGrid w:val="0"/>
                                <w:jc w:val="center"/>
                                <w:rPr>
                                  <w:sz w:val="20"/>
                                  <w:szCs w:val="20"/>
                                </w:rPr>
                              </w:pPr>
                              <w:r w:rsidRPr="00B90541">
                                <w:rPr>
                                  <w:sz w:val="20"/>
                                  <w:szCs w:val="20"/>
                                </w:rPr>
                                <w:t>Trisomic Chromosome</w:t>
                              </w:r>
                            </w:p>
                          </w:tc>
                          <w:tc>
                            <w:tcPr>
                              <w:tcW w:w="2249" w:type="dxa"/>
                              <w:hideMark/>
                            </w:tcPr>
                            <w:p w14:paraId="6C3AF1D0" w14:textId="77777777" w:rsidR="0026453A" w:rsidRPr="00B90541" w:rsidRDefault="0026453A"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26453A" w:rsidRPr="00ED6EFB" w14:paraId="5814107A" w14:textId="77777777" w:rsidTr="002E6174">
                          <w:trPr>
                            <w:trHeight w:val="20"/>
                          </w:trPr>
                          <w:tc>
                            <w:tcPr>
                              <w:tcW w:w="1531" w:type="dxa"/>
                              <w:vAlign w:val="bottom"/>
                              <w:hideMark/>
                            </w:tcPr>
                            <w:p w14:paraId="52C10BE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69C3E987" w14:textId="77777777" w:rsidTr="002E6174">
                          <w:trPr>
                            <w:trHeight w:val="20"/>
                          </w:trPr>
                          <w:tc>
                            <w:tcPr>
                              <w:tcW w:w="1531" w:type="dxa"/>
                              <w:vAlign w:val="bottom"/>
                              <w:hideMark/>
                            </w:tcPr>
                            <w:p w14:paraId="14C905B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ED6EFB" w14:paraId="5AE74B53" w14:textId="77777777" w:rsidTr="002E6174">
                          <w:trPr>
                            <w:trHeight w:val="20"/>
                          </w:trPr>
                          <w:tc>
                            <w:tcPr>
                              <w:tcW w:w="1531" w:type="dxa"/>
                              <w:vAlign w:val="bottom"/>
                              <w:hideMark/>
                            </w:tcPr>
                            <w:p w14:paraId="1BE2C37A"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7</w:t>
                              </w:r>
                            </w:p>
                          </w:tc>
                        </w:tr>
                        <w:tr w:rsidR="0026453A" w:rsidRPr="00ED6EFB" w14:paraId="1B817755" w14:textId="77777777" w:rsidTr="002E6174">
                          <w:trPr>
                            <w:trHeight w:val="20"/>
                          </w:trPr>
                          <w:tc>
                            <w:tcPr>
                              <w:tcW w:w="1531" w:type="dxa"/>
                              <w:vAlign w:val="bottom"/>
                              <w:hideMark/>
                            </w:tcPr>
                            <w:p w14:paraId="764186F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89</w:t>
                              </w:r>
                            </w:p>
                          </w:tc>
                        </w:tr>
                        <w:tr w:rsidR="0026453A" w:rsidRPr="00ED6EFB" w14:paraId="73C991E1" w14:textId="77777777" w:rsidTr="002E6174">
                          <w:trPr>
                            <w:trHeight w:val="20"/>
                          </w:trPr>
                          <w:tc>
                            <w:tcPr>
                              <w:tcW w:w="1531" w:type="dxa"/>
                              <w:vAlign w:val="bottom"/>
                              <w:hideMark/>
                            </w:tcPr>
                            <w:p w14:paraId="50CBC2F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ED6EFB" w14:paraId="64719FA6" w14:textId="77777777" w:rsidTr="002E6174">
                          <w:trPr>
                            <w:trHeight w:val="20"/>
                          </w:trPr>
                          <w:tc>
                            <w:tcPr>
                              <w:tcW w:w="1531" w:type="dxa"/>
                              <w:vAlign w:val="bottom"/>
                              <w:hideMark/>
                            </w:tcPr>
                            <w:p w14:paraId="16EE5C4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2F48EA57" w14:textId="77777777" w:rsidTr="002E6174">
                          <w:trPr>
                            <w:trHeight w:val="20"/>
                          </w:trPr>
                          <w:tc>
                            <w:tcPr>
                              <w:tcW w:w="1531" w:type="dxa"/>
                              <w:vAlign w:val="bottom"/>
                              <w:hideMark/>
                            </w:tcPr>
                            <w:p w14:paraId="76068EA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ED6EFB" w14:paraId="752A8E41" w14:textId="77777777" w:rsidTr="002E6174">
                          <w:trPr>
                            <w:trHeight w:val="20"/>
                          </w:trPr>
                          <w:tc>
                            <w:tcPr>
                              <w:tcW w:w="1531" w:type="dxa"/>
                              <w:vAlign w:val="bottom"/>
                              <w:hideMark/>
                            </w:tcPr>
                            <w:p w14:paraId="1B52E4D9"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2BE4005E" w14:textId="77777777" w:rsidTr="002E6174">
                          <w:trPr>
                            <w:trHeight w:val="20"/>
                          </w:trPr>
                          <w:tc>
                            <w:tcPr>
                              <w:tcW w:w="1531" w:type="dxa"/>
                              <w:vAlign w:val="bottom"/>
                              <w:hideMark/>
                            </w:tcPr>
                            <w:p w14:paraId="7CA0453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61CC62F0" w14:textId="77777777" w:rsidTr="002E6174">
                          <w:trPr>
                            <w:trHeight w:val="20"/>
                          </w:trPr>
                          <w:tc>
                            <w:tcPr>
                              <w:tcW w:w="1531" w:type="dxa"/>
                              <w:vAlign w:val="bottom"/>
                              <w:hideMark/>
                            </w:tcPr>
                            <w:p w14:paraId="64EEEF0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74928897" w14:textId="77777777" w:rsidTr="002E6174">
                          <w:trPr>
                            <w:trHeight w:val="20"/>
                          </w:trPr>
                          <w:tc>
                            <w:tcPr>
                              <w:tcW w:w="1531" w:type="dxa"/>
                              <w:vAlign w:val="bottom"/>
                              <w:hideMark/>
                            </w:tcPr>
                            <w:p w14:paraId="78FC80E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B90541" w14:paraId="5EA8DF50" w14:textId="77777777" w:rsidTr="002E6174">
                          <w:trPr>
                            <w:trHeight w:val="20"/>
                          </w:trPr>
                          <w:tc>
                            <w:tcPr>
                              <w:tcW w:w="1531" w:type="dxa"/>
                              <w:vAlign w:val="bottom"/>
                              <w:hideMark/>
                            </w:tcPr>
                            <w:p w14:paraId="348F05B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37751B9F" w14:textId="77777777" w:rsidTr="002E6174">
                          <w:trPr>
                            <w:trHeight w:val="20"/>
                          </w:trPr>
                          <w:tc>
                            <w:tcPr>
                              <w:tcW w:w="1531" w:type="dxa"/>
                              <w:vAlign w:val="bottom"/>
                              <w:hideMark/>
                            </w:tcPr>
                            <w:p w14:paraId="0F8BDBB4"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r w:rsidR="0026453A" w:rsidRPr="00B90541" w14:paraId="0172999E" w14:textId="77777777" w:rsidTr="002E6174">
                          <w:trPr>
                            <w:trHeight w:val="20"/>
                          </w:trPr>
                          <w:tc>
                            <w:tcPr>
                              <w:tcW w:w="1531" w:type="dxa"/>
                              <w:vAlign w:val="bottom"/>
                              <w:hideMark/>
                            </w:tcPr>
                            <w:p w14:paraId="22B179F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37DE4D5A" w14:textId="77777777" w:rsidTr="002E6174">
                          <w:trPr>
                            <w:trHeight w:val="20"/>
                          </w:trPr>
                          <w:tc>
                            <w:tcPr>
                              <w:tcW w:w="1531" w:type="dxa"/>
                              <w:vAlign w:val="bottom"/>
                              <w:hideMark/>
                            </w:tcPr>
                            <w:p w14:paraId="247C038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1507F26D" w14:textId="77777777" w:rsidTr="002E6174">
                          <w:trPr>
                            <w:trHeight w:val="20"/>
                          </w:trPr>
                          <w:tc>
                            <w:tcPr>
                              <w:tcW w:w="1531" w:type="dxa"/>
                              <w:vAlign w:val="bottom"/>
                              <w:hideMark/>
                            </w:tcPr>
                            <w:p w14:paraId="664A4A1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26453A" w:rsidRPr="00B90541" w:rsidRDefault="0026453A" w:rsidP="004B77BC">
                        <w:pPr>
                          <w:rPr>
                            <w:sz w:val="20"/>
                            <w:szCs w:val="20"/>
                          </w:rPr>
                        </w:pPr>
                      </w:p>
                    </w:txbxContent>
                  </v:textbox>
                  <w10:wrap type="square"/>
                </v:shape>
              </w:pict>
            </mc:Fallback>
          </mc:AlternateContent>
        </w:r>
      </w:del>
      <w:r w:rsidR="00DD3E39" w:rsidRPr="00F85D90">
        <w:rPr>
          <w:rFonts w:ascii="Arial" w:eastAsia="Times New Roman" w:hAnsi="Arial" w:cs="Arial"/>
          <w:sz w:val="22"/>
          <w:szCs w:val="22"/>
        </w:rPr>
        <w:tab/>
      </w:r>
      <w:r w:rsidR="007F08A0" w:rsidRPr="00F85D90">
        <w:rPr>
          <w:rFonts w:ascii="Arial" w:eastAsia="Times New Roman" w:hAnsi="Arial" w:cs="Arial"/>
          <w:sz w:val="22"/>
          <w:szCs w:val="22"/>
        </w:rPr>
        <w:t xml:space="preserve">The previous analysis indicates that mean gene expression of aneuploid chromosomes </w:t>
      </w:r>
      <w:r w:rsidR="002E6174" w:rsidRPr="00F85D90">
        <w:rPr>
          <w:rFonts w:ascii="Arial" w:eastAsia="Times New Roman" w:hAnsi="Arial" w:cs="Arial"/>
          <w:sz w:val="22"/>
          <w:szCs w:val="22"/>
        </w:rPr>
        <w:t>seems to be</w:t>
      </w:r>
      <w:r w:rsidR="007F08A0" w:rsidRPr="00F85D90">
        <w:rPr>
          <w:rFonts w:ascii="Arial" w:eastAsia="Times New Roman" w:hAnsi="Arial" w:cs="Arial"/>
          <w:sz w:val="22"/>
          <w:szCs w:val="22"/>
        </w:rPr>
        <w:t xml:space="preserve"> predicted by gene dose</w:t>
      </w:r>
      <w:commentRangeStart w:id="288"/>
      <w:r w:rsidR="007F08A0" w:rsidRPr="00F85D90">
        <w:rPr>
          <w:rFonts w:ascii="Arial" w:eastAsia="Times New Roman" w:hAnsi="Arial" w:cs="Arial"/>
          <w:sz w:val="22"/>
          <w:szCs w:val="22"/>
        </w:rPr>
        <w:t xml:space="preserve">. We next </w:t>
      </w:r>
      <w:commentRangeEnd w:id="288"/>
      <w:r w:rsidR="00570BEB">
        <w:rPr>
          <w:rStyle w:val="CommentReference"/>
        </w:rPr>
        <w:commentReference w:id="288"/>
      </w:r>
      <w:r w:rsidR="007F08A0" w:rsidRPr="00F85D90">
        <w:rPr>
          <w:rFonts w:ascii="Arial" w:eastAsia="Times New Roman" w:hAnsi="Arial" w:cs="Arial"/>
          <w:sz w:val="22"/>
          <w:szCs w:val="22"/>
        </w:rPr>
        <w:t xml:space="preserve">examined whether the </w:t>
      </w:r>
      <w:r w:rsidR="002E6174" w:rsidRPr="00F85D90">
        <w:rPr>
          <w:rFonts w:ascii="Arial" w:eastAsia="Times New Roman" w:hAnsi="Arial" w:cs="Arial"/>
          <w:sz w:val="22"/>
          <w:szCs w:val="22"/>
        </w:rPr>
        <w:t xml:space="preserve">mean expression for genes on the non-aneuploid (disomic) chromosomes is altered by aneuploidy. In addition, we examined whether the </w:t>
      </w:r>
      <w:r w:rsidR="007F08A0" w:rsidRPr="00F85D90">
        <w:rPr>
          <w:rFonts w:ascii="Arial" w:eastAsia="Times New Roman" w:hAnsi="Arial" w:cs="Arial"/>
          <w:sz w:val="22"/>
          <w:szCs w:val="22"/>
        </w:rPr>
        <w:t>variance in gene expression for aneuploid chromosomes is the same as for euploid chromosomes</w:t>
      </w:r>
      <w:r w:rsidR="00804DE8" w:rsidRPr="00F85D90">
        <w:rPr>
          <w:rFonts w:ascii="Arial" w:eastAsia="Times New Roman" w:hAnsi="Arial" w:cs="Arial"/>
          <w:sz w:val="22"/>
          <w:szCs w:val="22"/>
        </w:rPr>
        <w:t xml:space="preserve"> in the 20 aneuploid MA lines, and whether the variance in gene expression differs between euploid MA lines and their euploid ancestor. </w:t>
      </w:r>
      <w:r w:rsidR="00587AD3" w:rsidRPr="00F85D90">
        <w:rPr>
          <w:rFonts w:ascii="Arial" w:eastAsia="Times New Roman" w:hAnsi="Arial" w:cs="Arial"/>
          <w:sz w:val="22"/>
          <w:szCs w:val="22"/>
        </w:rPr>
        <w:t xml:space="preserve">The distribution of </w:t>
      </w:r>
      <w:r w:rsidR="007F08A0" w:rsidRPr="00F85D90">
        <w:rPr>
          <w:rFonts w:ascii="Arial" w:eastAsia="Times New Roman" w:hAnsi="Arial" w:cs="Arial"/>
          <w:sz w:val="22"/>
          <w:szCs w:val="22"/>
        </w:rPr>
        <w:t xml:space="preserve">FPKM ratios (MA line FPKM / ancestor FPKM) </w:t>
      </w:r>
      <w:r w:rsidR="00DD3E39" w:rsidRPr="00F85D90">
        <w:rPr>
          <w:rFonts w:ascii="Arial" w:eastAsia="Times New Roman" w:hAnsi="Arial" w:cs="Arial"/>
          <w:sz w:val="22"/>
          <w:szCs w:val="22"/>
        </w:rPr>
        <w:t>for all genes</w:t>
      </w:r>
      <w:r w:rsidR="00C74118" w:rsidRPr="00F85D90">
        <w:rPr>
          <w:rFonts w:ascii="Arial" w:eastAsia="Times New Roman" w:hAnsi="Arial" w:cs="Arial"/>
          <w:sz w:val="22"/>
          <w:szCs w:val="22"/>
        </w:rPr>
        <w:t xml:space="preserve"> in euploid samples (</w:t>
      </w:r>
      <w:r w:rsidR="002E6174" w:rsidRPr="00F85D90">
        <w:rPr>
          <w:rFonts w:ascii="Arial" w:eastAsia="Times New Roman" w:hAnsi="Arial" w:cs="Arial"/>
          <w:sz w:val="22"/>
          <w:szCs w:val="22"/>
        </w:rPr>
        <w:t>F</w:t>
      </w:r>
      <w:r w:rsidR="00C74118" w:rsidRPr="00F85D90">
        <w:rPr>
          <w:rFonts w:ascii="Arial" w:eastAsia="Times New Roman" w:hAnsi="Arial" w:cs="Arial"/>
          <w:sz w:val="22"/>
          <w:szCs w:val="22"/>
        </w:rPr>
        <w:t xml:space="preserve">igure </w:t>
      </w:r>
      <w:r w:rsidR="00587AD3" w:rsidRPr="00F85D90">
        <w:rPr>
          <w:rFonts w:ascii="Arial" w:eastAsia="Times New Roman" w:hAnsi="Arial" w:cs="Arial"/>
          <w:sz w:val="22"/>
          <w:szCs w:val="22"/>
        </w:rPr>
        <w:t>4</w:t>
      </w:r>
      <w:r w:rsidR="00C74118" w:rsidRPr="00F85D90">
        <w:rPr>
          <w:rFonts w:ascii="Arial" w:eastAsia="Times New Roman" w:hAnsi="Arial" w:cs="Arial"/>
          <w:sz w:val="22"/>
          <w:szCs w:val="22"/>
        </w:rPr>
        <w:t>)</w:t>
      </w:r>
      <w:r w:rsidR="00DD3E39" w:rsidRPr="00F85D90">
        <w:rPr>
          <w:rFonts w:ascii="Arial" w:eastAsia="Times New Roman" w:hAnsi="Arial" w:cs="Arial"/>
          <w:sz w:val="22"/>
          <w:szCs w:val="22"/>
        </w:rPr>
        <w:t xml:space="preserve">,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 xml:space="preserve">genes </w:t>
      </w:r>
      <w:r w:rsidR="00A8784E" w:rsidRPr="00F85D90">
        <w:rPr>
          <w:rFonts w:ascii="Arial" w:eastAsia="Times New Roman" w:hAnsi="Arial" w:cs="Arial"/>
          <w:sz w:val="22"/>
          <w:szCs w:val="22"/>
        </w:rPr>
        <w:t xml:space="preserve">on the aneuploid chromosome(s) </w:t>
      </w:r>
      <w:r w:rsidR="00A42424" w:rsidRPr="00F85D90">
        <w:rPr>
          <w:rFonts w:ascii="Arial" w:eastAsia="Times New Roman" w:hAnsi="Arial" w:cs="Arial"/>
          <w:sz w:val="22"/>
          <w:szCs w:val="22"/>
        </w:rPr>
        <w:t xml:space="preserve">in aneuploid samples </w:t>
      </w:r>
      <w:r w:rsidR="00DD3E39" w:rsidRPr="00F85D90">
        <w:rPr>
          <w:rFonts w:ascii="Arial" w:eastAsia="Times New Roman" w:hAnsi="Arial" w:cs="Arial"/>
          <w:sz w:val="22"/>
          <w:szCs w:val="22"/>
        </w:rPr>
        <w:t>(</w:t>
      </w:r>
      <w:r w:rsidR="00A8784E" w:rsidRPr="00F85D90">
        <w:rPr>
          <w:rFonts w:ascii="Arial" w:eastAsia="Times New Roman" w:hAnsi="Arial" w:cs="Arial"/>
          <w:sz w:val="22"/>
          <w:szCs w:val="22"/>
        </w:rPr>
        <w:t>cis genes</w:t>
      </w:r>
      <w:r w:rsidR="00DD3E39" w:rsidRPr="00F85D90">
        <w:rPr>
          <w:rFonts w:ascii="Arial" w:eastAsia="Times New Roman" w:hAnsi="Arial" w:cs="Arial"/>
          <w:sz w:val="22"/>
          <w:szCs w:val="22"/>
        </w:rPr>
        <w:t xml:space="preserve">), and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genes</w:t>
      </w:r>
      <w:r w:rsidR="00A42424" w:rsidRPr="00F85D90">
        <w:rPr>
          <w:rFonts w:ascii="Arial" w:eastAsia="Times New Roman" w:hAnsi="Arial" w:cs="Arial"/>
          <w:sz w:val="22"/>
          <w:szCs w:val="22"/>
        </w:rPr>
        <w:t xml:space="preserve"> </w:t>
      </w:r>
      <w:r w:rsidR="00DD3E39" w:rsidRPr="00F85D90">
        <w:rPr>
          <w:rFonts w:ascii="Arial" w:eastAsia="Times New Roman" w:hAnsi="Arial" w:cs="Arial"/>
          <w:sz w:val="22"/>
          <w:szCs w:val="22"/>
        </w:rPr>
        <w:t>not located on the aneuploid chromosome(s)</w:t>
      </w:r>
      <w:r w:rsidR="00A8784E" w:rsidRPr="00F85D90">
        <w:rPr>
          <w:rFonts w:ascii="Arial" w:eastAsia="Times New Roman" w:hAnsi="Arial" w:cs="Arial"/>
          <w:sz w:val="22"/>
          <w:szCs w:val="22"/>
        </w:rPr>
        <w:t xml:space="preserve"> in aneuploid samples (trans genes</w:t>
      </w:r>
      <w:r w:rsidR="00DD3E39" w:rsidRPr="00F85D90">
        <w:rPr>
          <w:rFonts w:ascii="Arial" w:eastAsia="Times New Roman" w:hAnsi="Arial" w:cs="Arial"/>
          <w:sz w:val="22"/>
          <w:szCs w:val="22"/>
        </w:rPr>
        <w:t>)</w:t>
      </w:r>
      <w:r w:rsidR="00587AD3" w:rsidRPr="00F85D90">
        <w:rPr>
          <w:rFonts w:ascii="Arial" w:eastAsia="Times New Roman" w:hAnsi="Arial" w:cs="Arial"/>
          <w:sz w:val="22"/>
          <w:szCs w:val="22"/>
        </w:rPr>
        <w:t xml:space="preserve"> were analyzed</w:t>
      </w:r>
      <w:r w:rsidR="00DD3E39" w:rsidRPr="00F85D90">
        <w:rPr>
          <w:rFonts w:ascii="Arial" w:eastAsia="Times New Roman" w:hAnsi="Arial" w:cs="Arial"/>
          <w:sz w:val="22"/>
          <w:szCs w:val="22"/>
        </w:rPr>
        <w:t xml:space="preserve"> (</w:t>
      </w:r>
      <w:r w:rsidR="002E6174" w:rsidRPr="00F85D90">
        <w:rPr>
          <w:rFonts w:ascii="Arial" w:eastAsia="Times New Roman" w:hAnsi="Arial" w:cs="Arial"/>
          <w:sz w:val="22"/>
          <w:szCs w:val="22"/>
        </w:rPr>
        <w:t>F</w:t>
      </w:r>
      <w:r w:rsidR="00DD3E39" w:rsidRPr="00F85D90">
        <w:rPr>
          <w:rFonts w:ascii="Arial" w:eastAsia="Times New Roman" w:hAnsi="Arial" w:cs="Arial"/>
          <w:sz w:val="22"/>
          <w:szCs w:val="22"/>
        </w:rPr>
        <w:t>igure</w:t>
      </w:r>
      <w:r w:rsidR="002E6174" w:rsidRPr="00F85D90">
        <w:rPr>
          <w:rFonts w:ascii="Arial" w:eastAsia="Times New Roman" w:hAnsi="Arial" w:cs="Arial"/>
          <w:sz w:val="22"/>
          <w:szCs w:val="22"/>
        </w:rPr>
        <w:t>s</w:t>
      </w:r>
      <w:r w:rsidR="00DD3E39" w:rsidRPr="00F85D90">
        <w:rPr>
          <w:rFonts w:ascii="Arial" w:eastAsia="Times New Roman" w:hAnsi="Arial" w:cs="Arial"/>
          <w:sz w:val="22"/>
          <w:szCs w:val="22"/>
        </w:rPr>
        <w:t xml:space="preserve"> </w:t>
      </w:r>
      <w:r w:rsidR="00587AD3" w:rsidRPr="00F85D90">
        <w:rPr>
          <w:rFonts w:ascii="Arial" w:eastAsia="Times New Roman" w:hAnsi="Arial" w:cs="Arial"/>
          <w:sz w:val="22"/>
          <w:szCs w:val="22"/>
        </w:rPr>
        <w:t>5</w:t>
      </w:r>
      <w:r w:rsidR="002E6174" w:rsidRPr="00F85D90">
        <w:rPr>
          <w:rFonts w:ascii="Arial" w:eastAsia="Times New Roman" w:hAnsi="Arial" w:cs="Arial"/>
          <w:sz w:val="22"/>
          <w:szCs w:val="22"/>
        </w:rPr>
        <w:t xml:space="preserve"> and 6</w:t>
      </w:r>
      <w:r w:rsidR="00DD3E39" w:rsidRPr="00F85D90">
        <w:rPr>
          <w:rFonts w:ascii="Arial" w:eastAsia="Times New Roman" w:hAnsi="Arial" w:cs="Arial"/>
          <w:sz w:val="22"/>
          <w:szCs w:val="22"/>
        </w:rPr>
        <w:t xml:space="preserve">). </w:t>
      </w:r>
    </w:p>
    <w:p w14:paraId="6F04B30C" w14:textId="7FFFFE51" w:rsidR="002E6174" w:rsidRPr="00F85D90" w:rsidRDefault="00EB2D5E" w:rsidP="008B5F31">
      <w:pPr>
        <w:spacing w:line="480" w:lineRule="auto"/>
        <w:ind w:firstLine="720"/>
        <w:rPr>
          <w:rFonts w:ascii="Arial" w:eastAsia="Times New Roman" w:hAnsi="Arial" w:cs="Arial"/>
          <w:sz w:val="22"/>
          <w:szCs w:val="22"/>
        </w:rPr>
        <w:pPrChange w:id="289" w:author="Holly Celina Mcqueary" w:date="2020-07-13T18:56:00Z">
          <w:pPr>
            <w:spacing w:line="480" w:lineRule="auto"/>
          </w:pPr>
        </w:pPrChange>
      </w:pPr>
      <w:del w:id="290" w:author="Holly Celina Mcqueary" w:date="2020-07-12T17:00:00Z">
        <w:r w:rsidRPr="00F85D90" w:rsidDel="00BF657B">
          <w:rPr>
            <w:rFonts w:ascii="Arial" w:eastAsia="Times New Roman" w:hAnsi="Arial" w:cs="Arial"/>
            <w:noProof/>
            <w:sz w:val="22"/>
            <w:szCs w:val="22"/>
          </w:rPr>
          <mc:AlternateContent>
            <mc:Choice Requires="wps">
              <w:drawing>
                <wp:anchor distT="0" distB="0" distL="114300" distR="114300" simplePos="0" relativeHeight="251666432" behindDoc="0" locked="0" layoutInCell="1" allowOverlap="1" wp14:anchorId="2E652A0D" wp14:editId="1ACC72D9">
                  <wp:simplePos x="0" y="0"/>
                  <wp:positionH relativeFrom="column">
                    <wp:posOffset>-135890</wp:posOffset>
                  </wp:positionH>
                  <wp:positionV relativeFrom="paragraph">
                    <wp:posOffset>2279438</wp:posOffset>
                  </wp:positionV>
                  <wp:extent cx="5739765" cy="4819650"/>
                  <wp:effectExtent l="0" t="0" r="13335" b="19050"/>
                  <wp:wrapSquare wrapText="bothSides"/>
                  <wp:docPr id="9" name="Text Box 9"/>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560343D1" w14:textId="2FB634B2" w:rsidR="0026453A" w:rsidRPr="003048CD" w:rsidRDefault="0026453A"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26453A"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26453A" w:rsidRPr="003048CD" w:rsidRDefault="0026453A"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26453A"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26453A"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26453A" w:rsidRPr="003048CD"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26453A"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26453A"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26453A"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26453A"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26453A"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26453A"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26453A"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26453A"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26453A"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26453A"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26453A"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26453A"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2645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26453A"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26453A"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26453A"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26453A"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26453A"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26453A"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26453A" w:rsidRPr="00016552" w:rsidRDefault="0026453A"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26453A"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26453A"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26453A" w:rsidRPr="004C0F94"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26453A" w:rsidRPr="0075299F" w:rsidRDefault="0026453A"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2A0D" id="Text Box 9" o:spid="_x0000_s1029" type="#_x0000_t202" style="position:absolute;left:0;text-align:left;margin-left:-10.7pt;margin-top:179.5pt;width:451.95pt;height:37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" fillcolor="white [3201]" strokeweight=".5pt">
                  <v:textbox>
                    <w:txbxContent>
                      <w:p w14:paraId="560343D1" w14:textId="2FB634B2" w:rsidR="0026453A" w:rsidRPr="003048CD" w:rsidRDefault="0026453A"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26453A"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26453A" w:rsidRPr="003048CD" w:rsidRDefault="0026453A"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26453A"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26453A"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26453A" w:rsidRPr="003048CD"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26453A"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26453A"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26453A"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26453A"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26453A"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26453A"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26453A"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26453A"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26453A"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26453A"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26453A"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26453A"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2645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26453A"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26453A"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26453A"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26453A"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26453A"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26453A"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26453A" w:rsidRPr="00016552" w:rsidRDefault="0026453A"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26453A"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26453A"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26453A" w:rsidRPr="004C0F94"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26453A" w:rsidRPr="0075299F" w:rsidRDefault="0026453A"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v:textbox>
                  <w10:wrap type="square"/>
                </v:shape>
              </w:pict>
            </mc:Fallback>
          </mc:AlternateContent>
        </w:r>
      </w:del>
      <w:r w:rsidR="002E6174" w:rsidRPr="00F85D90">
        <w:rPr>
          <w:rFonts w:ascii="Arial" w:eastAsia="Times New Roman" w:hAnsi="Arial" w:cs="Arial"/>
          <w:sz w:val="22"/>
          <w:szCs w:val="22"/>
        </w:rPr>
        <w:t xml:space="preserve">The expected mean expression ratio in euploid lines is 1. In all cases, the expected distribution had a mean that </w:t>
      </w:r>
      <w:r w:rsidR="00662D5C" w:rsidRPr="00F85D90">
        <w:rPr>
          <w:rFonts w:ascii="Arial" w:eastAsia="Times New Roman" w:hAnsi="Arial" w:cs="Arial"/>
          <w:sz w:val="22"/>
          <w:szCs w:val="22"/>
        </w:rPr>
        <w:t>w</w:t>
      </w:r>
      <w:r w:rsidR="002E6174" w:rsidRPr="00F85D90">
        <w:rPr>
          <w:rFonts w:ascii="Arial" w:eastAsia="Times New Roman" w:hAnsi="Arial" w:cs="Arial"/>
          <w:sz w:val="22"/>
          <w:szCs w:val="22"/>
        </w:rPr>
        <w:t>as indistinguishable from 1</w:t>
      </w:r>
      <w:ins w:id="291" w:author="Holly Celina Mcqueary" w:date="2020-07-12T16:49:00Z">
        <w:r w:rsidR="00570BEB">
          <w:rPr>
            <w:rFonts w:ascii="Arial" w:eastAsia="Times New Roman" w:hAnsi="Arial" w:cs="Arial"/>
            <w:sz w:val="22"/>
            <w:szCs w:val="22"/>
          </w:rPr>
          <w:t xml:space="preserve"> (pval &gt; 0</w:t>
        </w:r>
      </w:ins>
      <w:ins w:id="292" w:author="Holly Celina Mcqueary" w:date="2020-07-12T16:50:00Z">
        <w:r w:rsidR="00570BEB">
          <w:rPr>
            <w:rFonts w:ascii="Arial" w:eastAsia="Times New Roman" w:hAnsi="Arial" w:cs="Arial"/>
            <w:sz w:val="22"/>
            <w:szCs w:val="22"/>
          </w:rPr>
          <w:t>.1)</w:t>
        </w:r>
      </w:ins>
      <w:r w:rsidR="00016552" w:rsidRPr="00F85D90">
        <w:rPr>
          <w:rStyle w:val="CommentReference"/>
          <w:rFonts w:ascii="Arial" w:hAnsi="Arial" w:cs="Arial"/>
          <w:sz w:val="22"/>
          <w:szCs w:val="22"/>
        </w:rPr>
        <w:t xml:space="preserve">. </w:t>
      </w:r>
      <w:r w:rsidR="00016552" w:rsidRPr="00F85D90">
        <w:rPr>
          <w:rFonts w:ascii="Arial" w:eastAsia="Times New Roman" w:hAnsi="Arial" w:cs="Arial"/>
          <w:sz w:val="22"/>
          <w:szCs w:val="22"/>
        </w:rPr>
        <w:t>Th</w:t>
      </w:r>
      <w:r w:rsidR="002E6174" w:rsidRPr="00F85D90">
        <w:rPr>
          <w:rFonts w:ascii="Arial" w:eastAsia="Times New Roman" w:hAnsi="Arial" w:cs="Arial"/>
          <w:sz w:val="22"/>
          <w:szCs w:val="22"/>
        </w:rPr>
        <w:t xml:space="preserve">e expected mean expression in aneuploid lines for trans genes is </w:t>
      </w:r>
      <w:r w:rsidR="00662D5C" w:rsidRPr="00F85D90">
        <w:rPr>
          <w:rFonts w:ascii="Arial" w:eastAsia="Times New Roman" w:hAnsi="Arial" w:cs="Arial"/>
          <w:sz w:val="22"/>
          <w:szCs w:val="22"/>
        </w:rPr>
        <w:t>not equal to</w:t>
      </w:r>
      <w:r w:rsidR="002E6174" w:rsidRPr="00F85D90">
        <w:rPr>
          <w:rFonts w:ascii="Arial" w:eastAsia="Times New Roman" w:hAnsi="Arial" w:cs="Arial"/>
          <w:sz w:val="22"/>
          <w:szCs w:val="22"/>
        </w:rPr>
        <w:t xml:space="preserve"> 1. This is because the aneuploid chromosome will have more (for trisomy) or fewer (for monosomy) reads mapping to it because the chromosome represents a different percentage of the genome in an aneuploid line. In Table 3, we indicate the expected mean </w:t>
      </w:r>
      <w:r w:rsidR="00662D5C" w:rsidRPr="00F85D90">
        <w:rPr>
          <w:rFonts w:ascii="Arial" w:eastAsia="Times New Roman" w:hAnsi="Arial" w:cs="Arial"/>
          <w:sz w:val="22"/>
          <w:szCs w:val="22"/>
        </w:rPr>
        <w:t xml:space="preserve">expression level </w:t>
      </w:r>
      <w:r w:rsidR="002E6174" w:rsidRPr="00F85D90">
        <w:rPr>
          <w:rFonts w:ascii="Arial" w:eastAsia="Times New Roman" w:hAnsi="Arial" w:cs="Arial"/>
          <w:sz w:val="22"/>
          <w:szCs w:val="22"/>
        </w:rPr>
        <w:t xml:space="preserve">for trans genes in MA lines carrying a single trisomy. </w:t>
      </w:r>
      <w:r w:rsidR="00662D5C" w:rsidRPr="00F85D90">
        <w:rPr>
          <w:rFonts w:ascii="Arial" w:eastAsia="Times New Roman" w:hAnsi="Arial" w:cs="Arial"/>
          <w:sz w:val="22"/>
          <w:szCs w:val="22"/>
        </w:rPr>
        <w:t xml:space="preserve">Similarly, for lines with monosomies, the expected mean expression of trans genes is higher. </w:t>
      </w:r>
      <w:r w:rsidR="002E6174" w:rsidRPr="00F85D90">
        <w:rPr>
          <w:rFonts w:ascii="Arial" w:eastAsia="Times New Roman" w:hAnsi="Arial" w:cs="Arial"/>
          <w:sz w:val="22"/>
          <w:szCs w:val="22"/>
        </w:rPr>
        <w:t xml:space="preserve">We tested </w:t>
      </w:r>
      <w:r w:rsidR="00662D5C" w:rsidRPr="00F85D90">
        <w:rPr>
          <w:rFonts w:ascii="Arial" w:eastAsia="Times New Roman" w:hAnsi="Arial" w:cs="Arial"/>
          <w:sz w:val="22"/>
          <w:szCs w:val="22"/>
        </w:rPr>
        <w:t xml:space="preserve">the mean expression of </w:t>
      </w:r>
      <w:r w:rsidR="002E6174" w:rsidRPr="00F85D90">
        <w:rPr>
          <w:rFonts w:ascii="Arial" w:eastAsia="Times New Roman" w:hAnsi="Arial" w:cs="Arial"/>
          <w:sz w:val="22"/>
          <w:szCs w:val="22"/>
        </w:rPr>
        <w:t>trans gene</w:t>
      </w:r>
      <w:r w:rsidR="00662D5C" w:rsidRPr="00F85D90">
        <w:rPr>
          <w:rFonts w:ascii="Arial" w:eastAsia="Times New Roman" w:hAnsi="Arial" w:cs="Arial"/>
          <w:sz w:val="22"/>
          <w:szCs w:val="22"/>
        </w:rPr>
        <w:t>s</w:t>
      </w:r>
      <w:r w:rsidR="002E6174" w:rsidRPr="00F85D90">
        <w:rPr>
          <w:rFonts w:ascii="Arial" w:eastAsia="Times New Roman" w:hAnsi="Arial" w:cs="Arial"/>
          <w:sz w:val="22"/>
          <w:szCs w:val="22"/>
        </w:rPr>
        <w:t xml:space="preserve"> </w:t>
      </w:r>
      <w:r w:rsidR="00662D5C" w:rsidRPr="00F85D90">
        <w:rPr>
          <w:rFonts w:ascii="Arial" w:eastAsia="Times New Roman" w:hAnsi="Arial" w:cs="Arial"/>
          <w:sz w:val="22"/>
          <w:szCs w:val="22"/>
        </w:rPr>
        <w:t xml:space="preserve">against the expectation based on the chromosomes for which they were aneuploid and found that in no case were they </w:t>
      </w:r>
      <w:r w:rsidR="00D26627" w:rsidRPr="00F85D90">
        <w:rPr>
          <w:rFonts w:ascii="Arial" w:eastAsia="Times New Roman" w:hAnsi="Arial" w:cs="Arial"/>
          <w:sz w:val="22"/>
          <w:szCs w:val="22"/>
        </w:rPr>
        <w:t>significantly</w:t>
      </w:r>
      <w:r w:rsidR="00662D5C" w:rsidRPr="00F85D90">
        <w:rPr>
          <w:rFonts w:ascii="Arial" w:eastAsia="Times New Roman" w:hAnsi="Arial" w:cs="Arial"/>
          <w:sz w:val="22"/>
          <w:szCs w:val="22"/>
        </w:rPr>
        <w:t xml:space="preserve"> different</w:t>
      </w:r>
      <w:r w:rsidR="00016552" w:rsidRPr="00F85D90">
        <w:rPr>
          <w:rFonts w:ascii="Arial" w:eastAsia="Times New Roman" w:hAnsi="Arial" w:cs="Arial"/>
          <w:sz w:val="22"/>
          <w:szCs w:val="22"/>
        </w:rPr>
        <w:t>.</w:t>
      </w:r>
    </w:p>
    <w:p w14:paraId="77950F3A" w14:textId="3DDF048C" w:rsidR="00B90541" w:rsidRPr="00F85D90" w:rsidRDefault="00662D5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To examine whether the variance in gene expression is greater in aneuploid lines, we compared the variance in gene expression of </w:t>
      </w:r>
      <w:r w:rsidR="003048CD" w:rsidRPr="00F85D90">
        <w:rPr>
          <w:rFonts w:ascii="Arial" w:eastAsia="Times New Roman" w:hAnsi="Arial" w:cs="Arial"/>
          <w:sz w:val="22"/>
          <w:szCs w:val="22"/>
        </w:rPr>
        <w:t xml:space="preserve">both </w:t>
      </w:r>
      <w:r w:rsidRPr="00F85D90">
        <w:rPr>
          <w:rFonts w:ascii="Arial" w:eastAsia="Times New Roman" w:hAnsi="Arial" w:cs="Arial"/>
          <w:sz w:val="22"/>
          <w:szCs w:val="22"/>
        </w:rPr>
        <w:t xml:space="preserve">cis </w:t>
      </w:r>
      <w:r w:rsidR="003048CD" w:rsidRPr="00F85D90">
        <w:rPr>
          <w:rFonts w:ascii="Arial" w:eastAsia="Times New Roman" w:hAnsi="Arial" w:cs="Arial"/>
          <w:sz w:val="22"/>
          <w:szCs w:val="22"/>
        </w:rPr>
        <w:t xml:space="preserve">and trans </w:t>
      </w:r>
      <w:r w:rsidRPr="00F85D90">
        <w:rPr>
          <w:rFonts w:ascii="Arial" w:eastAsia="Times New Roman" w:hAnsi="Arial" w:cs="Arial"/>
          <w:sz w:val="22"/>
          <w:szCs w:val="22"/>
        </w:rPr>
        <w:t xml:space="preserve">genes to the variance of those same genes in a </w:t>
      </w:r>
      <w:commentRangeStart w:id="293"/>
      <w:r w:rsidRPr="00F85D90">
        <w:rPr>
          <w:rFonts w:ascii="Arial" w:eastAsia="Times New Roman" w:hAnsi="Arial" w:cs="Arial"/>
          <w:sz w:val="22"/>
          <w:szCs w:val="22"/>
        </w:rPr>
        <w:t xml:space="preserve">euploid line using a </w:t>
      </w:r>
      <w:commentRangeStart w:id="294"/>
      <w:proofErr w:type="spellStart"/>
      <w:r w:rsidRPr="00F85D90">
        <w:rPr>
          <w:rFonts w:ascii="Arial" w:eastAsia="Times New Roman" w:hAnsi="Arial" w:cs="Arial"/>
          <w:sz w:val="22"/>
          <w:szCs w:val="22"/>
        </w:rPr>
        <w:t>Levene’s</w:t>
      </w:r>
      <w:proofErr w:type="spellEnd"/>
      <w:r w:rsidRPr="00F85D90">
        <w:rPr>
          <w:rFonts w:ascii="Arial" w:eastAsia="Times New Roman" w:hAnsi="Arial" w:cs="Arial"/>
          <w:sz w:val="22"/>
          <w:szCs w:val="22"/>
        </w:rPr>
        <w:t xml:space="preserve"> test since </w:t>
      </w:r>
      <w:commentRangeEnd w:id="293"/>
      <w:r w:rsidR="00570BEB">
        <w:rPr>
          <w:rStyle w:val="CommentReference"/>
        </w:rPr>
        <w:commentReference w:id="293"/>
      </w:r>
      <w:r w:rsidR="003048CD" w:rsidRPr="00F85D90">
        <w:rPr>
          <w:rFonts w:ascii="Arial" w:eastAsia="Times New Roman" w:hAnsi="Arial" w:cs="Arial"/>
          <w:sz w:val="22"/>
          <w:szCs w:val="22"/>
        </w:rPr>
        <w:t xml:space="preserve">the </w:t>
      </w:r>
      <w:commentRangeEnd w:id="294"/>
      <w:r w:rsidR="00570BEB">
        <w:rPr>
          <w:rStyle w:val="CommentReference"/>
        </w:rPr>
        <w:commentReference w:id="294"/>
      </w:r>
      <w:r w:rsidR="003048CD" w:rsidRPr="00F85D90">
        <w:rPr>
          <w:rFonts w:ascii="Arial" w:eastAsia="Times New Roman" w:hAnsi="Arial" w:cs="Arial"/>
          <w:sz w:val="22"/>
          <w:szCs w:val="22"/>
        </w:rPr>
        <w:t xml:space="preserve">distributions were heavily skewed. </w:t>
      </w:r>
      <w:ins w:id="295" w:author="Holly Celina Mcqueary" w:date="2020-07-12T16:51:00Z">
        <w:r w:rsidR="00570BEB">
          <w:rPr>
            <w:rFonts w:ascii="Arial" w:eastAsia="Times New Roman" w:hAnsi="Arial" w:cs="Arial"/>
            <w:sz w:val="22"/>
            <w:szCs w:val="22"/>
          </w:rPr>
          <w:t>For comparisons, we chos</w:t>
        </w:r>
      </w:ins>
      <w:ins w:id="296" w:author="Holly Celina Mcqueary" w:date="2020-07-12T16:52:00Z">
        <w:r w:rsidR="00570BEB">
          <w:rPr>
            <w:rFonts w:ascii="Arial" w:eastAsia="Times New Roman" w:hAnsi="Arial" w:cs="Arial"/>
            <w:sz w:val="22"/>
            <w:szCs w:val="22"/>
          </w:rPr>
          <w:t>e, at random, a euploid line for each aneuploid line.</w:t>
        </w:r>
      </w:ins>
      <w:ins w:id="297" w:author="Holly Celina Mcqueary" w:date="2020-07-12T16:51:00Z">
        <w:r w:rsidR="00570BEB">
          <w:rPr>
            <w:rFonts w:ascii="Arial" w:eastAsia="Times New Roman" w:hAnsi="Arial" w:cs="Arial"/>
            <w:sz w:val="22"/>
            <w:szCs w:val="22"/>
          </w:rPr>
          <w:t xml:space="preserve"> </w:t>
        </w:r>
      </w:ins>
      <w:del w:id="298" w:author="Holly Celina Mcqueary" w:date="2020-07-12T16:52:00Z">
        <w:r w:rsidR="003048CD" w:rsidRPr="00F85D90" w:rsidDel="00570BEB">
          <w:rPr>
            <w:rFonts w:ascii="Arial" w:eastAsia="Times New Roman" w:hAnsi="Arial" w:cs="Arial"/>
            <w:sz w:val="22"/>
            <w:szCs w:val="22"/>
          </w:rPr>
          <w:delText xml:space="preserve">For each </w:delText>
        </w:r>
        <w:r w:rsidR="00731DF2" w:rsidRPr="00F85D90" w:rsidDel="00570BEB">
          <w:rPr>
            <w:rFonts w:ascii="Arial" w:eastAsia="Times New Roman" w:hAnsi="Arial" w:cs="Arial"/>
            <w:sz w:val="22"/>
            <w:szCs w:val="22"/>
          </w:rPr>
          <w:delText xml:space="preserve">aneuploid </w:delText>
        </w:r>
        <w:r w:rsidR="003048CD" w:rsidRPr="00F85D90" w:rsidDel="00570BEB">
          <w:rPr>
            <w:rFonts w:ascii="Arial" w:eastAsia="Times New Roman" w:hAnsi="Arial" w:cs="Arial"/>
            <w:sz w:val="22"/>
            <w:szCs w:val="22"/>
          </w:rPr>
          <w:delText xml:space="preserve">MA line, we compared to a randomly chosen euploid MA line. </w:delText>
        </w:r>
      </w:del>
      <w:r w:rsidR="00731DF2" w:rsidRPr="00F85D90">
        <w:rPr>
          <w:rFonts w:ascii="Arial" w:eastAsia="Times New Roman" w:hAnsi="Arial" w:cs="Arial"/>
          <w:sz w:val="22"/>
          <w:szCs w:val="22"/>
        </w:rPr>
        <w:t>We determined whether the means and variances of these distributions differed from the expectation</w:t>
      </w:r>
      <w:ins w:id="299" w:author="Holly Celina Mcqueary" w:date="2020-07-12T16:52:00Z">
        <w:r w:rsidR="00570BEB">
          <w:rPr>
            <w:rFonts w:ascii="Arial" w:eastAsia="Times New Roman" w:hAnsi="Arial" w:cs="Arial"/>
            <w:sz w:val="22"/>
            <w:szCs w:val="22"/>
          </w:rPr>
          <w:t xml:space="preserve"> (the expectation being that both the means and the variances are equal between aneuploid and </w:t>
        </w:r>
        <w:r w:rsidR="00570BEB">
          <w:rPr>
            <w:rFonts w:ascii="Arial" w:eastAsia="Times New Roman" w:hAnsi="Arial" w:cs="Arial"/>
            <w:sz w:val="22"/>
            <w:szCs w:val="22"/>
          </w:rPr>
          <w:lastRenderedPageBreak/>
          <w:t>euploid lines)</w:t>
        </w:r>
      </w:ins>
      <w:r w:rsidR="00731DF2" w:rsidRPr="00F85D90">
        <w:rPr>
          <w:rFonts w:ascii="Arial" w:eastAsia="Times New Roman" w:hAnsi="Arial" w:cs="Arial"/>
          <w:sz w:val="22"/>
          <w:szCs w:val="22"/>
        </w:rPr>
        <w:t>. The variances of the ratios of genes on the aneuploid chromosomes were significantly different from the expectation in every case except for two – the comparison of homozygous line 15 (trisomic for chromosome 9) to homozygous line 5 (euploid) and the comparison of homozygous line 152 (trisomic for chromosomes 1 and 7) to homozygous line 1 (euploid)</w:t>
      </w:r>
      <w:r w:rsidR="00CE2CDA" w:rsidRPr="00F85D90">
        <w:rPr>
          <w:rFonts w:ascii="Arial" w:eastAsia="Times New Roman" w:hAnsi="Arial" w:cs="Arial"/>
          <w:sz w:val="22"/>
          <w:szCs w:val="22"/>
        </w:rPr>
        <w:t xml:space="preserve"> (Table 4)</w:t>
      </w:r>
      <w:r w:rsidR="00731DF2" w:rsidRPr="00F85D90">
        <w:rPr>
          <w:rFonts w:ascii="Arial" w:eastAsia="Times New Roman" w:hAnsi="Arial" w:cs="Arial"/>
          <w:sz w:val="22"/>
          <w:szCs w:val="22"/>
        </w:rPr>
        <w:t xml:space="preserve">. There is nothing immediately notable with these samples, </w:t>
      </w:r>
      <w:r w:rsidR="00C95C7A" w:rsidRPr="00F85D90">
        <w:rPr>
          <w:rFonts w:ascii="Arial" w:eastAsia="Times New Roman" w:hAnsi="Arial" w:cs="Arial"/>
          <w:sz w:val="22"/>
          <w:szCs w:val="22"/>
        </w:rPr>
        <w:t xml:space="preserve">though the ANOVA for chromosome 7 line 1 was significant (p&lt;0.05), however there was no similar connection in line 5 for chromosome 9 </w:t>
      </w:r>
      <w:commentRangeStart w:id="300"/>
      <w:r w:rsidR="00C95C7A" w:rsidRPr="00F85D90">
        <w:rPr>
          <w:rFonts w:ascii="Arial" w:eastAsia="Times New Roman" w:hAnsi="Arial" w:cs="Arial"/>
          <w:sz w:val="22"/>
          <w:szCs w:val="22"/>
        </w:rPr>
        <w:t>(Sup</w:t>
      </w:r>
      <w:ins w:id="301" w:author="Holly Celina Mcqueary" w:date="2020-07-15T15:55:00Z">
        <w:r w:rsidR="00D9137A">
          <w:rPr>
            <w:rFonts w:ascii="Arial" w:eastAsia="Times New Roman" w:hAnsi="Arial" w:cs="Arial"/>
            <w:sz w:val="22"/>
            <w:szCs w:val="22"/>
          </w:rPr>
          <w:t>plemental Data; Appendix I</w:t>
        </w:r>
      </w:ins>
      <w:del w:id="302" w:author="Holly Celina Mcqueary" w:date="2020-07-15T15:55:00Z">
        <w:r w:rsidR="00C95C7A" w:rsidRPr="00F85D90" w:rsidDel="00D9137A">
          <w:rPr>
            <w:rFonts w:ascii="Arial" w:eastAsia="Times New Roman" w:hAnsi="Arial" w:cs="Arial"/>
            <w:sz w:val="22"/>
            <w:szCs w:val="22"/>
          </w:rPr>
          <w:delText>p ANOVAs</w:delText>
        </w:r>
        <w:commentRangeEnd w:id="300"/>
        <w:r w:rsidR="00AD629E" w:rsidDel="00D9137A">
          <w:rPr>
            <w:rStyle w:val="CommentReference"/>
          </w:rPr>
          <w:commentReference w:id="300"/>
        </w:r>
      </w:del>
      <w:r w:rsidR="00C95C7A" w:rsidRPr="00F85D90">
        <w:rPr>
          <w:rFonts w:ascii="Arial" w:eastAsia="Times New Roman" w:hAnsi="Arial" w:cs="Arial"/>
          <w:sz w:val="22"/>
          <w:szCs w:val="22"/>
        </w:rPr>
        <w:t xml:space="preserve">). </w:t>
      </w:r>
    </w:p>
    <w:p w14:paraId="67B59A91" w14:textId="6E0FFDB4" w:rsidR="00883A21" w:rsidRPr="00F85D90" w:rsidRDefault="00883A21" w:rsidP="00F85D90">
      <w:pPr>
        <w:spacing w:line="480" w:lineRule="auto"/>
        <w:rPr>
          <w:rFonts w:ascii="Arial" w:eastAsia="Times New Roman" w:hAnsi="Arial" w:cs="Arial"/>
          <w:b/>
          <w:sz w:val="22"/>
          <w:szCs w:val="22"/>
        </w:rPr>
      </w:pPr>
    </w:p>
    <w:p w14:paraId="6B7EBDA5" w14:textId="207BED68"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Individual Dosage-Compensated Genes</w:t>
      </w:r>
    </w:p>
    <w:p w14:paraId="463BAA8B" w14:textId="721EEF8F" w:rsidR="002332C8" w:rsidRPr="00F85D90" w:rsidDel="00AD629E" w:rsidRDefault="007E4B85" w:rsidP="00F85D90">
      <w:pPr>
        <w:spacing w:line="480" w:lineRule="auto"/>
        <w:rPr>
          <w:del w:id="303" w:author="Holly Celina Mcqueary" w:date="2020-07-12T16:56:00Z"/>
          <w:rFonts w:ascii="Arial" w:eastAsia="Times New Roman" w:hAnsi="Arial" w:cs="Arial"/>
          <w:sz w:val="22"/>
          <w:szCs w:val="22"/>
        </w:rPr>
      </w:pPr>
      <w:del w:id="304" w:author="Holly Celina Mcqueary" w:date="2020-07-12T17:00:00Z">
        <w:r w:rsidRPr="00F85D90" w:rsidDel="00BF657B">
          <w:rPr>
            <w:rFonts w:ascii="Arial" w:eastAsia="Times New Roman" w:hAnsi="Arial" w:cs="Arial"/>
            <w:noProof/>
            <w:sz w:val="22"/>
            <w:szCs w:val="22"/>
          </w:rPr>
          <mc:AlternateContent>
            <mc:Choice Requires="wps">
              <w:drawing>
                <wp:anchor distT="0" distB="0" distL="114300" distR="114300" simplePos="0" relativeHeight="251669504" behindDoc="1" locked="0" layoutInCell="1" allowOverlap="1" wp14:anchorId="7DE52DDB" wp14:editId="4B092062">
                  <wp:simplePos x="0" y="0"/>
                  <wp:positionH relativeFrom="column">
                    <wp:posOffset>-17145</wp:posOffset>
                  </wp:positionH>
                  <wp:positionV relativeFrom="paragraph">
                    <wp:posOffset>2144395</wp:posOffset>
                  </wp:positionV>
                  <wp:extent cx="3255010" cy="1431925"/>
                  <wp:effectExtent l="0" t="0" r="8890" b="15875"/>
                  <wp:wrapTight wrapText="bothSides">
                    <wp:wrapPolygon edited="0">
                      <wp:start x="0" y="0"/>
                      <wp:lineTo x="0" y="21648"/>
                      <wp:lineTo x="21575" y="21648"/>
                      <wp:lineTo x="2157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157D4608" w14:textId="60ECF7F1" w:rsidR="0026453A" w:rsidRPr="007E4B85" w:rsidRDefault="0026453A"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26453A"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26453A" w:rsidRPr="007E4B85" w:rsidRDefault="0026453A"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26453A"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26453A"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26453A"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26453A" w:rsidRPr="007E4B85" w:rsidRDefault="0026453A">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52DDB" id="Text Box 15" o:spid="_x0000_s1030" type="#_x0000_t202" style="position:absolute;margin-left:-1.35pt;margin-top:168.85pt;width:256.3pt;height:112.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" fillcolor="white [3201]" strokeweight=".5pt">
                  <v:textbox>
                    <w:txbxContent>
                      <w:p w14:paraId="157D4608" w14:textId="60ECF7F1" w:rsidR="0026453A" w:rsidRPr="007E4B85" w:rsidRDefault="0026453A"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26453A"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26453A" w:rsidRPr="007E4B85" w:rsidRDefault="0026453A"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26453A"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26453A"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26453A"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26453A" w:rsidRPr="007E4B85" w:rsidRDefault="0026453A">
                        <w:pPr>
                          <w:rPr>
                            <w:sz w:val="20"/>
                            <w:szCs w:val="20"/>
                          </w:rPr>
                        </w:pPr>
                      </w:p>
                    </w:txbxContent>
                  </v:textbox>
                  <w10:wrap type="tight"/>
                </v:shape>
              </w:pict>
            </mc:Fallback>
          </mc:AlternateContent>
        </w:r>
      </w:del>
      <w:r w:rsidR="00E203F1" w:rsidRPr="00F85D90">
        <w:rPr>
          <w:rFonts w:ascii="Arial" w:eastAsia="Times New Roman" w:hAnsi="Arial" w:cs="Arial"/>
          <w:sz w:val="22"/>
          <w:szCs w:val="22"/>
        </w:rPr>
        <w:tab/>
      </w:r>
      <w:r w:rsidR="004B77BC" w:rsidRPr="00F85D90">
        <w:rPr>
          <w:rFonts w:ascii="Arial" w:eastAsia="Times New Roman" w:hAnsi="Arial" w:cs="Arial"/>
          <w:sz w:val="22"/>
          <w:szCs w:val="22"/>
        </w:rPr>
        <w:t xml:space="preserve">Our analyses so far indicated that at the whole-chromosome level </w:t>
      </w:r>
      <w:r w:rsidR="002C09A4" w:rsidRPr="00F85D90">
        <w:rPr>
          <w:rFonts w:ascii="Arial" w:eastAsia="Times New Roman" w:hAnsi="Arial" w:cs="Arial"/>
          <w:sz w:val="22"/>
          <w:szCs w:val="22"/>
        </w:rPr>
        <w:t>aneuploidy</w:t>
      </w:r>
      <w:r w:rsidR="004B77BC" w:rsidRPr="00F85D90">
        <w:rPr>
          <w:rFonts w:ascii="Arial" w:eastAsia="Times New Roman" w:hAnsi="Arial" w:cs="Arial"/>
          <w:sz w:val="22"/>
          <w:szCs w:val="22"/>
        </w:rPr>
        <w:t xml:space="preserve"> leads to changes in gene expression predicted by gene dose, such that there was no evidence for dosage compensation, and</w:t>
      </w:r>
      <w:r w:rsidR="00B86BB0" w:rsidRPr="00F85D90">
        <w:rPr>
          <w:rFonts w:ascii="Arial" w:eastAsia="Times New Roman" w:hAnsi="Arial" w:cs="Arial"/>
          <w:sz w:val="22"/>
          <w:szCs w:val="22"/>
        </w:rPr>
        <w:t xml:space="preserve"> minor</w:t>
      </w:r>
      <w:ins w:id="305" w:author="Holly Celina Mcqueary" w:date="2020-07-12T16:54:00Z">
        <w:r w:rsidR="00AD629E">
          <w:rPr>
            <w:rFonts w:ascii="Arial" w:eastAsia="Times New Roman" w:hAnsi="Arial" w:cs="Arial"/>
            <w:sz w:val="22"/>
            <w:szCs w:val="22"/>
          </w:rPr>
          <w:t xml:space="preserve"> (or no)</w:t>
        </w:r>
      </w:ins>
      <w:r w:rsidR="004B77BC" w:rsidRPr="00F85D90">
        <w:rPr>
          <w:rFonts w:ascii="Arial" w:eastAsia="Times New Roman" w:hAnsi="Arial" w:cs="Arial"/>
          <w:sz w:val="22"/>
          <w:szCs w:val="22"/>
        </w:rPr>
        <w:t xml:space="preserve"> effects on expression of the rest of genome. Next, we investigated individual genes. </w:t>
      </w:r>
      <w:r w:rsidR="003A6FB3" w:rsidRPr="00F85D90">
        <w:rPr>
          <w:rFonts w:ascii="Arial" w:eastAsia="Times New Roman" w:hAnsi="Arial" w:cs="Arial"/>
          <w:sz w:val="22"/>
          <w:szCs w:val="22"/>
        </w:rPr>
        <w:t xml:space="preserve">We </w:t>
      </w:r>
      <w:r w:rsidR="004B77BC" w:rsidRPr="00F85D90">
        <w:rPr>
          <w:rFonts w:ascii="Arial" w:eastAsia="Times New Roman" w:hAnsi="Arial" w:cs="Arial"/>
          <w:sz w:val="22"/>
          <w:szCs w:val="22"/>
        </w:rPr>
        <w:t>sought to group genes present on aneuploid chromosomes into</w:t>
      </w:r>
      <w:r w:rsidR="003A6FB3" w:rsidRPr="00F85D90">
        <w:rPr>
          <w:rFonts w:ascii="Arial" w:eastAsia="Times New Roman" w:hAnsi="Arial" w:cs="Arial"/>
          <w:sz w:val="22"/>
          <w:szCs w:val="22"/>
        </w:rPr>
        <w:t xml:space="preserve"> five </w:t>
      </w:r>
      <w:r w:rsidR="002C09A4" w:rsidRPr="00F85D90">
        <w:rPr>
          <w:rFonts w:ascii="Arial" w:eastAsia="Times New Roman" w:hAnsi="Arial" w:cs="Arial"/>
          <w:sz w:val="22"/>
          <w:szCs w:val="22"/>
        </w:rPr>
        <w:t>categories</w:t>
      </w:r>
      <w:r w:rsidR="004B77BC" w:rsidRPr="00F85D90">
        <w:rPr>
          <w:rFonts w:ascii="Arial" w:eastAsia="Times New Roman" w:hAnsi="Arial" w:cs="Arial"/>
          <w:sz w:val="22"/>
          <w:szCs w:val="22"/>
        </w:rPr>
        <w:t xml:space="preserve"> based on their</w:t>
      </w:r>
      <w:r w:rsidR="003A6FB3" w:rsidRPr="00F85D90">
        <w:rPr>
          <w:rFonts w:ascii="Arial" w:eastAsia="Times New Roman" w:hAnsi="Arial" w:cs="Arial"/>
          <w:sz w:val="22"/>
          <w:szCs w:val="22"/>
        </w:rPr>
        <w:t xml:space="preserve"> gene expression</w:t>
      </w:r>
      <w:ins w:id="306" w:author="Holly Celina Mcqueary" w:date="2020-07-12T16:54:00Z">
        <w:r w:rsidR="00AD629E">
          <w:rPr>
            <w:rFonts w:ascii="Arial" w:eastAsia="Times New Roman" w:hAnsi="Arial" w:cs="Arial"/>
            <w:sz w:val="22"/>
            <w:szCs w:val="22"/>
          </w:rPr>
          <w:t>, using similar metrics as a previous study</w:t>
        </w:r>
      </w:ins>
      <w:r w:rsidR="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AD629E">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lon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w:t>
      </w:r>
      <w:r w:rsidR="00AD629E">
        <w:rPr>
          <w:rFonts w:ascii="Arial" w:eastAsia="Times New Roman" w:hAnsi="Arial" w:cs="Arial"/>
          <w:sz w:val="22"/>
          <w:szCs w:val="22"/>
        </w:rPr>
        <w:fldChar w:fldCharType="end"/>
      </w:r>
      <w:ins w:id="307" w:author="Holly Celina Mcqueary" w:date="2020-07-12T16:55:00Z">
        <w:r w:rsidR="00AD629E">
          <w:rPr>
            <w:rFonts w:ascii="Arial" w:eastAsia="Times New Roman" w:hAnsi="Arial" w:cs="Arial"/>
            <w:sz w:val="22"/>
            <w:szCs w:val="22"/>
          </w:rPr>
          <w:t>:</w:t>
        </w:r>
      </w:ins>
      <w:del w:id="308" w:author="Holly Celina Mcqueary" w:date="2020-07-12T16:55:00Z">
        <w:r w:rsidR="004B77BC" w:rsidRPr="00F85D90" w:rsidDel="00AD629E">
          <w:rPr>
            <w:rFonts w:ascii="Arial" w:eastAsia="Times New Roman" w:hAnsi="Arial" w:cs="Arial"/>
            <w:sz w:val="22"/>
            <w:szCs w:val="22"/>
          </w:rPr>
          <w:delText>.</w:delText>
        </w:r>
      </w:del>
      <w:r w:rsidR="004B77BC" w:rsidRPr="00F85D90">
        <w:rPr>
          <w:rFonts w:ascii="Arial" w:eastAsia="Times New Roman" w:hAnsi="Arial" w:cs="Arial"/>
          <w:sz w:val="22"/>
          <w:szCs w:val="22"/>
        </w:rPr>
        <w:t xml:space="preserve"> 1. Not</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have expression levels as predicted by the change in their gene dose. 2.</w:t>
      </w:r>
      <w:r w:rsidR="003A6FB3" w:rsidRPr="00F85D90">
        <w:rPr>
          <w:rFonts w:ascii="Arial" w:eastAsia="Times New Roman" w:hAnsi="Arial" w:cs="Arial"/>
          <w:sz w:val="22"/>
          <w:szCs w:val="22"/>
        </w:rPr>
        <w:t xml:space="preserve"> </w:t>
      </w:r>
      <w:r w:rsidR="004B77BC" w:rsidRPr="00F85D90">
        <w:rPr>
          <w:rFonts w:ascii="Arial" w:eastAsia="Times New Roman" w:hAnsi="Arial" w:cs="Arial"/>
          <w:sz w:val="22"/>
          <w:szCs w:val="22"/>
        </w:rPr>
        <w:t>P</w:t>
      </w:r>
      <w:r w:rsidR="003A6FB3" w:rsidRPr="00F85D90">
        <w:rPr>
          <w:rFonts w:ascii="Arial" w:eastAsia="Times New Roman" w:hAnsi="Arial" w:cs="Arial"/>
          <w:sz w:val="22"/>
          <w:szCs w:val="22"/>
        </w:rPr>
        <w:t>artial</w:t>
      </w:r>
      <w:r w:rsidR="004B77BC" w:rsidRPr="00F85D90">
        <w:rPr>
          <w:rFonts w:ascii="Arial" w:eastAsia="Times New Roman" w:hAnsi="Arial" w:cs="Arial"/>
          <w:sz w:val="22"/>
          <w:szCs w:val="22"/>
        </w:rPr>
        <w:t>ly</w:t>
      </w:r>
      <w:r w:rsidR="003A6FB3" w:rsidRPr="00F85D90">
        <w:rPr>
          <w:rFonts w:ascii="Arial" w:eastAsia="Times New Roman" w:hAnsi="Arial" w:cs="Arial"/>
          <w:sz w:val="22"/>
          <w:szCs w:val="22"/>
        </w:rPr>
        <w:t xml:space="preserve"> dosage compens</w:t>
      </w:r>
      <w:r w:rsidR="004B77BC" w:rsidRPr="00F85D90">
        <w:rPr>
          <w:rFonts w:ascii="Arial" w:eastAsia="Times New Roman" w:hAnsi="Arial" w:cs="Arial"/>
          <w:sz w:val="22"/>
          <w:szCs w:val="22"/>
        </w:rPr>
        <w:t xml:space="preserve">ated: these genes show </w:t>
      </w:r>
      <w:proofErr w:type="gramStart"/>
      <w:r w:rsidR="004B77BC" w:rsidRPr="00F85D90">
        <w:rPr>
          <w:rFonts w:ascii="Arial" w:eastAsia="Times New Roman" w:hAnsi="Arial" w:cs="Arial"/>
          <w:sz w:val="22"/>
          <w:szCs w:val="22"/>
        </w:rPr>
        <w:t>less</w:t>
      </w:r>
      <w:proofErr w:type="gramEnd"/>
      <w:r w:rsidR="004B77BC" w:rsidRPr="00F85D90">
        <w:rPr>
          <w:rFonts w:ascii="Arial" w:eastAsia="Times New Roman" w:hAnsi="Arial" w:cs="Arial"/>
          <w:sz w:val="22"/>
          <w:szCs w:val="22"/>
        </w:rPr>
        <w:t xml:space="preserve"> extreme gene expression changes than predicted by their dose. 3. F</w:t>
      </w:r>
      <w:r w:rsidR="003A6FB3" w:rsidRPr="00F85D90">
        <w:rPr>
          <w:rFonts w:ascii="Arial" w:eastAsia="Times New Roman" w:hAnsi="Arial" w:cs="Arial"/>
          <w:sz w:val="22"/>
          <w:szCs w:val="22"/>
        </w:rPr>
        <w:t>ull</w:t>
      </w:r>
      <w:r w:rsidR="004B77BC" w:rsidRPr="00F85D90">
        <w:rPr>
          <w:rFonts w:ascii="Arial" w:eastAsia="Times New Roman" w:hAnsi="Arial" w:cs="Arial"/>
          <w:sz w:val="22"/>
          <w:szCs w:val="22"/>
        </w:rPr>
        <w:t>y</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show no change in expression in response to changes in gene dose. 4.</w:t>
      </w:r>
      <w:r w:rsidR="00596D84" w:rsidRPr="00F85D90">
        <w:rPr>
          <w:rFonts w:ascii="Arial" w:eastAsia="Times New Roman" w:hAnsi="Arial" w:cs="Arial"/>
          <w:sz w:val="22"/>
          <w:szCs w:val="22"/>
        </w:rPr>
        <w:t xml:space="preserve"> Over-dosage compensated:</w:t>
      </w:r>
      <w:r w:rsidR="004B77BC" w:rsidRPr="00F85D90">
        <w:rPr>
          <w:rFonts w:ascii="Arial" w:eastAsia="Times New Roman" w:hAnsi="Arial" w:cs="Arial"/>
          <w:sz w:val="22"/>
          <w:szCs w:val="22"/>
        </w:rPr>
        <w:t xml:space="preserve"> these genes show changes in expression that are in the opposite direction of the change in gene dose. 5.</w:t>
      </w:r>
      <w:r w:rsidR="003A6FB3" w:rsidRPr="00F85D90">
        <w:rPr>
          <w:rFonts w:ascii="Arial" w:eastAsia="Times New Roman" w:hAnsi="Arial" w:cs="Arial"/>
          <w:sz w:val="22"/>
          <w:szCs w:val="22"/>
        </w:rPr>
        <w:t xml:space="preserve"> </w:t>
      </w:r>
      <w:r w:rsidR="00596D84" w:rsidRPr="00F85D90">
        <w:rPr>
          <w:rFonts w:ascii="Arial" w:eastAsia="Times New Roman" w:hAnsi="Arial" w:cs="Arial"/>
          <w:sz w:val="22"/>
          <w:szCs w:val="22"/>
        </w:rPr>
        <w:t xml:space="preserve">Anti-dosage compensated </w:t>
      </w:r>
      <w:r w:rsidR="004B77BC" w:rsidRPr="00F85D90">
        <w:rPr>
          <w:rFonts w:ascii="Arial" w:eastAsia="Times New Roman" w:hAnsi="Arial" w:cs="Arial"/>
          <w:sz w:val="22"/>
          <w:szCs w:val="22"/>
        </w:rPr>
        <w:t>genes show more extreme changes in expression</w:t>
      </w:r>
      <w:ins w:id="309" w:author="Holly Celina Mcqueary" w:date="2020-07-12T16:55:00Z">
        <w:r w:rsidR="00AD629E">
          <w:rPr>
            <w:rFonts w:ascii="Arial" w:eastAsia="Times New Roman" w:hAnsi="Arial" w:cs="Arial"/>
            <w:sz w:val="22"/>
            <w:szCs w:val="22"/>
          </w:rPr>
          <w:t xml:space="preserve"> (in the direction of the aneuploidy – i.e. monosomic genes would have lower gene expression than predicted by monosomy)</w:t>
        </w:r>
      </w:ins>
      <w:r w:rsidR="004B77BC" w:rsidRPr="00F85D90">
        <w:rPr>
          <w:rFonts w:ascii="Arial" w:eastAsia="Times New Roman" w:hAnsi="Arial" w:cs="Arial"/>
          <w:sz w:val="22"/>
          <w:szCs w:val="22"/>
        </w:rPr>
        <w:t xml:space="preserve"> than predicted by the change in gene dose (Table 5).</w:t>
      </w:r>
      <w:del w:id="310" w:author="Holly Celina Mcqueary" w:date="2020-07-12T16:56:00Z">
        <w:r w:rsidR="004B77BC" w:rsidRPr="00F85D90" w:rsidDel="00AD629E">
          <w:rPr>
            <w:rFonts w:ascii="Arial" w:eastAsia="Times New Roman" w:hAnsi="Arial" w:cs="Arial"/>
            <w:sz w:val="22"/>
            <w:szCs w:val="22"/>
          </w:rPr>
          <w:delText xml:space="preserve"> </w:delText>
        </w:r>
      </w:del>
      <w:ins w:id="311" w:author="Holly Celina Mcqueary" w:date="2020-07-12T16:56:00Z">
        <w:r w:rsidR="00AD629E">
          <w:rPr>
            <w:rFonts w:ascii="Arial" w:eastAsia="Times New Roman" w:hAnsi="Arial" w:cs="Arial"/>
            <w:sz w:val="22"/>
            <w:szCs w:val="22"/>
          </w:rPr>
          <w:t xml:space="preserve"> </w:t>
        </w:r>
      </w:ins>
    </w:p>
    <w:p w14:paraId="685AC831" w14:textId="7D2250FD" w:rsidR="00EA3BF0" w:rsidRPr="00F85D90" w:rsidRDefault="00381778">
      <w:pPr>
        <w:spacing w:line="480" w:lineRule="auto"/>
        <w:rPr>
          <w:rFonts w:ascii="Arial" w:eastAsia="Times New Roman" w:hAnsi="Arial" w:cs="Arial"/>
          <w:sz w:val="22"/>
          <w:szCs w:val="22"/>
        </w:rPr>
        <w:pPrChange w:id="312" w:author="Holly Celina Mcqueary" w:date="2020-07-12T16:56:00Z">
          <w:pPr>
            <w:spacing w:line="480" w:lineRule="auto"/>
            <w:ind w:firstLine="720"/>
          </w:pPr>
        </w:pPrChange>
      </w:pPr>
      <w:del w:id="313" w:author="Holly Celina Mcqueary" w:date="2020-07-12T16:55:00Z">
        <w:r w:rsidRPr="00F85D90" w:rsidDel="00AD629E">
          <w:rPr>
            <w:rFonts w:ascii="Arial" w:eastAsia="Times New Roman" w:hAnsi="Arial" w:cs="Arial"/>
            <w:sz w:val="22"/>
            <w:szCs w:val="22"/>
          </w:rPr>
          <w:delText xml:space="preserve">To </w:delText>
        </w:r>
        <w:r w:rsidR="00DA553E" w:rsidRPr="00F85D90" w:rsidDel="00AD629E">
          <w:rPr>
            <w:rFonts w:ascii="Arial" w:eastAsia="Times New Roman" w:hAnsi="Arial" w:cs="Arial"/>
            <w:sz w:val="22"/>
            <w:szCs w:val="22"/>
          </w:rPr>
          <w:delText>categorize each gene that is found on a chromosome that was aneuploid in at least one MA line, we used</w:delText>
        </w:r>
        <w:r w:rsidRPr="00F85D90" w:rsidDel="00AD629E">
          <w:rPr>
            <w:rFonts w:ascii="Arial" w:eastAsia="Times New Roman" w:hAnsi="Arial" w:cs="Arial"/>
            <w:sz w:val="22"/>
            <w:szCs w:val="22"/>
          </w:rPr>
          <w:delText xml:space="preserve"> the same metrics as Malone et al 2012 </w:delText>
        </w:r>
        <w:r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 </w:delInstrText>
        </w:r>
        <w:r w:rsidR="00D713A5"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DATA </w:delInstrText>
        </w:r>
        <w:r w:rsidR="00D713A5" w:rsidRPr="00F85D90" w:rsidDel="00AD629E">
          <w:rPr>
            <w:rFonts w:ascii="Arial" w:eastAsia="Times New Roman" w:hAnsi="Arial" w:cs="Arial"/>
            <w:sz w:val="22"/>
            <w:szCs w:val="22"/>
          </w:rPr>
        </w:r>
        <w:r w:rsidR="00D713A5"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r>
        <w:r w:rsidRPr="00F85D90" w:rsidDel="00AD629E">
          <w:rPr>
            <w:rFonts w:ascii="Arial" w:eastAsia="Times New Roman" w:hAnsi="Arial" w:cs="Arial"/>
            <w:sz w:val="22"/>
            <w:szCs w:val="22"/>
          </w:rPr>
          <w:fldChar w:fldCharType="separate"/>
        </w:r>
        <w:r w:rsidRPr="00F85D90" w:rsidDel="00AD629E">
          <w:rPr>
            <w:rFonts w:ascii="Arial" w:eastAsia="Times New Roman" w:hAnsi="Arial" w:cs="Arial"/>
            <w:noProof/>
            <w:sz w:val="22"/>
            <w:szCs w:val="22"/>
          </w:rPr>
          <w:delText>(</w:delText>
        </w:r>
        <w:r w:rsidRPr="00F85D90" w:rsidDel="00AD629E">
          <w:rPr>
            <w:rFonts w:ascii="Arial" w:eastAsia="Times New Roman" w:hAnsi="Arial" w:cs="Arial"/>
            <w:smallCaps/>
            <w:noProof/>
            <w:sz w:val="22"/>
            <w:szCs w:val="22"/>
          </w:rPr>
          <w:delText>Malone</w:delText>
        </w:r>
        <w:r w:rsidRPr="00F85D90" w:rsidDel="00AD629E">
          <w:rPr>
            <w:rFonts w:ascii="Arial" w:eastAsia="Times New Roman" w:hAnsi="Arial" w:cs="Arial"/>
            <w:i/>
            <w:noProof/>
            <w:sz w:val="22"/>
            <w:szCs w:val="22"/>
          </w:rPr>
          <w:delText xml:space="preserve"> et al.</w:delText>
        </w:r>
        <w:r w:rsidRPr="00F85D90" w:rsidDel="00AD629E">
          <w:rPr>
            <w:rFonts w:ascii="Arial" w:eastAsia="Times New Roman" w:hAnsi="Arial" w:cs="Arial"/>
            <w:noProof/>
            <w:sz w:val="22"/>
            <w:szCs w:val="22"/>
          </w:rPr>
          <w:delText xml:space="preserve"> 2012)</w:delText>
        </w:r>
        <w:r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delText xml:space="preserve">. </w:delText>
        </w:r>
      </w:del>
      <w:del w:id="314" w:author="Holly Celina Mcqueary" w:date="2020-07-12T16:56:00Z">
        <w:r w:rsidR="00DA553E" w:rsidRPr="00F85D90" w:rsidDel="00AD629E">
          <w:rPr>
            <w:rFonts w:ascii="Arial" w:eastAsia="Times New Roman" w:hAnsi="Arial" w:cs="Arial"/>
            <w:sz w:val="22"/>
            <w:szCs w:val="22"/>
          </w:rPr>
          <w:delText>Category 1 genes (not dosage compensated) were defined as those that differed in expression from the ancestor but did not differ from the e</w:delText>
        </w:r>
        <w:r w:rsidRPr="00F85D90" w:rsidDel="00AD629E">
          <w:rPr>
            <w:rFonts w:ascii="Arial" w:eastAsia="Times New Roman" w:hAnsi="Arial" w:cs="Arial"/>
            <w:sz w:val="22"/>
            <w:szCs w:val="22"/>
          </w:rPr>
          <w:delText>xpect</w:delText>
        </w:r>
        <w:r w:rsidR="00DA553E" w:rsidRPr="00F85D90" w:rsidDel="00AD629E">
          <w:rPr>
            <w:rFonts w:ascii="Arial" w:eastAsia="Times New Roman" w:hAnsi="Arial" w:cs="Arial"/>
            <w:sz w:val="22"/>
            <w:szCs w:val="22"/>
          </w:rPr>
          <w:delText>ation based on gene</w:delText>
        </w:r>
        <w:r w:rsidRPr="00F85D90" w:rsidDel="00AD629E">
          <w:rPr>
            <w:rFonts w:ascii="Arial" w:eastAsia="Times New Roman" w:hAnsi="Arial" w:cs="Arial"/>
            <w:sz w:val="22"/>
            <w:szCs w:val="22"/>
          </w:rPr>
          <w:delText xml:space="preserve"> dose. For example, genes </w:delText>
        </w:r>
        <w:r w:rsidR="00DA553E" w:rsidRPr="00F85D90" w:rsidDel="00AD629E">
          <w:rPr>
            <w:rFonts w:ascii="Arial" w:eastAsia="Times New Roman" w:hAnsi="Arial" w:cs="Arial"/>
            <w:sz w:val="22"/>
            <w:szCs w:val="22"/>
          </w:rPr>
          <w:delText xml:space="preserve">on monosomic chromosom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A9174C" w:rsidRPr="00F85D90" w:rsidDel="00AD629E">
          <w:rPr>
            <w:rFonts w:ascii="Arial" w:eastAsia="Times New Roman" w:hAnsi="Arial" w:cs="Arial"/>
            <w:sz w:val="22"/>
            <w:szCs w:val="22"/>
          </w:rPr>
          <w:delText xml:space="preserve">half the </w:delText>
        </w:r>
        <w:r w:rsidRPr="00F85D90" w:rsidDel="00AD629E">
          <w:rPr>
            <w:rFonts w:ascii="Arial" w:eastAsia="Times New Roman" w:hAnsi="Arial" w:cs="Arial"/>
            <w:sz w:val="22"/>
            <w:szCs w:val="22"/>
          </w:rPr>
          <w:delText>expected expression compared to the ancestor</w:delText>
        </w:r>
        <w:r w:rsidR="00A9174C" w:rsidRPr="00F85D90" w:rsidDel="00AD629E">
          <w:rPr>
            <w:rFonts w:ascii="Arial" w:eastAsia="Times New Roman" w:hAnsi="Arial" w:cs="Arial"/>
            <w:sz w:val="22"/>
            <w:szCs w:val="22"/>
          </w:rPr>
          <w:delText>,</w:delText>
        </w:r>
        <w:r w:rsidRPr="00F85D90" w:rsidDel="00AD629E">
          <w:rPr>
            <w:rFonts w:ascii="Arial" w:eastAsia="Times New Roman" w:hAnsi="Arial" w:cs="Arial"/>
            <w:sz w:val="22"/>
            <w:szCs w:val="22"/>
          </w:rPr>
          <w:delText xml:space="preserve"> </w:delText>
        </w:r>
        <w:r w:rsidR="00DA553E" w:rsidRPr="00F85D90" w:rsidDel="00AD629E">
          <w:rPr>
            <w:rFonts w:ascii="Arial" w:eastAsia="Times New Roman" w:hAnsi="Arial" w:cs="Arial"/>
            <w:sz w:val="22"/>
            <w:szCs w:val="22"/>
          </w:rPr>
          <w:delText>tri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4D01E9" w:rsidRPr="00F85D90" w:rsidDel="00AD629E">
          <w:rPr>
            <w:rFonts w:ascii="Arial" w:eastAsia="Times New Roman" w:hAnsi="Arial" w:cs="Arial"/>
            <w:sz w:val="22"/>
            <w:szCs w:val="22"/>
          </w:rPr>
          <w:delText>1.5-fold</w:delText>
        </w:r>
        <w:r w:rsidR="00A9174C" w:rsidRPr="00F85D90" w:rsidDel="00AD629E">
          <w:rPr>
            <w:rFonts w:ascii="Arial" w:eastAsia="Times New Roman" w:hAnsi="Arial" w:cs="Arial"/>
            <w:sz w:val="22"/>
            <w:szCs w:val="22"/>
          </w:rPr>
          <w:delText xml:space="preserve"> the expression</w:delText>
        </w:r>
        <w:r w:rsidRPr="00F85D90" w:rsidDel="00AD629E">
          <w:rPr>
            <w:rFonts w:ascii="Arial" w:eastAsia="Times New Roman" w:hAnsi="Arial" w:cs="Arial"/>
            <w:sz w:val="22"/>
            <w:szCs w:val="22"/>
          </w:rPr>
          <w:delText xml:space="preserve">, and </w:delText>
        </w:r>
        <w:r w:rsidR="00DA553E" w:rsidRPr="00F85D90" w:rsidDel="00AD629E">
          <w:rPr>
            <w:rFonts w:ascii="Arial" w:eastAsia="Times New Roman" w:hAnsi="Arial" w:cs="Arial"/>
            <w:sz w:val="22"/>
            <w:szCs w:val="22"/>
          </w:rPr>
          <w:delText>tetra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 have</w:delText>
        </w:r>
        <w:r w:rsidRPr="00F85D90" w:rsidDel="00AD629E">
          <w:rPr>
            <w:rFonts w:ascii="Arial" w:eastAsia="Times New Roman" w:hAnsi="Arial" w:cs="Arial"/>
            <w:sz w:val="22"/>
            <w:szCs w:val="22"/>
          </w:rPr>
          <w:delText xml:space="preserve"> </w:delText>
        </w:r>
        <w:r w:rsidR="00A9174C" w:rsidRPr="00F85D90" w:rsidDel="00AD629E">
          <w:rPr>
            <w:rFonts w:ascii="Arial" w:eastAsia="Times New Roman" w:hAnsi="Arial" w:cs="Arial"/>
            <w:sz w:val="22"/>
            <w:szCs w:val="22"/>
          </w:rPr>
          <w:delText>double</w:delText>
        </w:r>
        <w:r w:rsidRPr="00F85D90" w:rsidDel="00AD629E">
          <w:rPr>
            <w:rFonts w:ascii="Arial" w:eastAsia="Times New Roman" w:hAnsi="Arial" w:cs="Arial"/>
            <w:sz w:val="22"/>
            <w:szCs w:val="22"/>
          </w:rPr>
          <w:delText xml:space="preserve"> the expression</w:delText>
        </w:r>
        <w:r w:rsidR="00EA3BF0" w:rsidRPr="00F85D90" w:rsidDel="00AD629E">
          <w:rPr>
            <w:rFonts w:ascii="Arial" w:eastAsia="Times New Roman" w:hAnsi="Arial" w:cs="Arial"/>
            <w:sz w:val="22"/>
            <w:szCs w:val="22"/>
          </w:rPr>
          <w:delText xml:space="preserve"> would all be in category 1. Category 3 genes (fully compensated) were defined as those that did not differ in expression from the ancestor but did differ from the expectation based on gene dose</w:delText>
        </w:r>
        <w:r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Any gene that had expression levels different from the ancestor and different from the expectation based on gene dose were assigned to one of the other categories depending on their level of expressio</w:t>
      </w:r>
      <w:ins w:id="315" w:author="Holly Celina Mcqueary" w:date="2020-07-12T16:56:00Z">
        <w:r w:rsidR="00AD629E">
          <w:rPr>
            <w:rFonts w:ascii="Arial" w:eastAsia="Times New Roman" w:hAnsi="Arial" w:cs="Arial"/>
            <w:sz w:val="22"/>
            <w:szCs w:val="22"/>
          </w:rPr>
          <w:t>n</w:t>
        </w:r>
      </w:ins>
      <w:del w:id="316" w:author="Holly Celina Mcqueary" w:date="2020-07-12T16:56:00Z">
        <w:r w:rsidR="00EA3BF0" w:rsidRPr="00F85D90" w:rsidDel="00AD629E">
          <w:rPr>
            <w:rFonts w:ascii="Arial" w:eastAsia="Times New Roman" w:hAnsi="Arial" w:cs="Arial"/>
            <w:sz w:val="22"/>
            <w:szCs w:val="22"/>
          </w:rPr>
          <w:delText>n (see Table 5)</w:delText>
        </w:r>
      </w:del>
      <w:r w:rsidR="00EA3BF0" w:rsidRPr="00F85D90">
        <w:rPr>
          <w:rFonts w:ascii="Arial" w:eastAsia="Times New Roman" w:hAnsi="Arial" w:cs="Arial"/>
          <w:sz w:val="22"/>
          <w:szCs w:val="22"/>
        </w:rPr>
        <w:t xml:space="preserve">. Since we are testing many genes </w:t>
      </w:r>
      <w:r w:rsidR="008B6957" w:rsidRPr="00F85D90">
        <w:rPr>
          <w:rFonts w:ascii="Arial" w:eastAsia="Times New Roman" w:hAnsi="Arial" w:cs="Arial"/>
          <w:sz w:val="22"/>
          <w:szCs w:val="22"/>
        </w:rPr>
        <w:t>(5587)</w:t>
      </w:r>
      <w:r w:rsidR="00EA3BF0" w:rsidRPr="00F85D90">
        <w:rPr>
          <w:rFonts w:ascii="Arial" w:eastAsia="Times New Roman" w:hAnsi="Arial" w:cs="Arial"/>
          <w:sz w:val="22"/>
          <w:szCs w:val="22"/>
        </w:rPr>
        <w:t xml:space="preserve"> power becomes limited due to the need to correct for multiple testing. For this reason</w:t>
      </w:r>
      <w:r w:rsidR="004D01E9" w:rsidRPr="00F85D90">
        <w:rPr>
          <w:rFonts w:ascii="Arial" w:eastAsia="Times New Roman" w:hAnsi="Arial" w:cs="Arial"/>
          <w:sz w:val="22"/>
          <w:szCs w:val="22"/>
        </w:rPr>
        <w:t>,</w:t>
      </w:r>
      <w:r w:rsidR="00EA3BF0" w:rsidRPr="00F85D90">
        <w:rPr>
          <w:rFonts w:ascii="Arial" w:eastAsia="Times New Roman" w:hAnsi="Arial" w:cs="Arial"/>
          <w:sz w:val="22"/>
          <w:szCs w:val="22"/>
        </w:rPr>
        <w:t xml:space="preserve"> it is important to </w:t>
      </w:r>
      <w:r w:rsidR="00EA3BF0" w:rsidRPr="00F85D90">
        <w:rPr>
          <w:rFonts w:ascii="Arial" w:eastAsia="Times New Roman" w:hAnsi="Arial" w:cs="Arial"/>
          <w:sz w:val="22"/>
          <w:szCs w:val="22"/>
        </w:rPr>
        <w:lastRenderedPageBreak/>
        <w:t xml:space="preserve">test for expression that is consistent both with </w:t>
      </w:r>
      <w:r w:rsidR="004D01E9" w:rsidRPr="00F85D90">
        <w:rPr>
          <w:rFonts w:ascii="Arial" w:eastAsia="Times New Roman" w:hAnsi="Arial" w:cs="Arial"/>
          <w:sz w:val="22"/>
          <w:szCs w:val="22"/>
        </w:rPr>
        <w:t>respect</w:t>
      </w:r>
      <w:r w:rsidR="00EA3BF0" w:rsidRPr="00F85D90">
        <w:rPr>
          <w:rFonts w:ascii="Arial" w:eastAsia="Times New Roman" w:hAnsi="Arial" w:cs="Arial"/>
          <w:sz w:val="22"/>
          <w:szCs w:val="22"/>
        </w:rPr>
        <w:t xml:space="preserve"> to the ancestor and to the expectation based on gene dose. Many genes do not differ from either, in which case we cannot conclude the degree to which they are compensated – these genes were assigned as category 0 genes,</w:t>
      </w:r>
      <w:ins w:id="317" w:author="Holly Celina Mcqueary" w:date="2020-07-12T16:56:00Z">
        <w:r w:rsidR="00AD629E">
          <w:rPr>
            <w:rFonts w:ascii="Arial" w:eastAsia="Times New Roman" w:hAnsi="Arial" w:cs="Arial"/>
            <w:sz w:val="22"/>
            <w:szCs w:val="22"/>
          </w:rPr>
          <w:t xml:space="preserve"> </w:t>
        </w:r>
      </w:ins>
      <w:del w:id="318" w:author="Holly Celina Mcqueary" w:date="2020-07-12T16:56:00Z">
        <w:r w:rsidR="00EA3BF0"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 xml:space="preserve">or “unknown” compensation. </w:t>
      </w:r>
      <w:r w:rsidR="00BB3A09" w:rsidRPr="00F85D90">
        <w:rPr>
          <w:rFonts w:ascii="Arial" w:eastAsia="Times New Roman" w:hAnsi="Arial" w:cs="Arial"/>
          <w:sz w:val="22"/>
          <w:szCs w:val="22"/>
        </w:rPr>
        <w:t xml:space="preserve">For the aneuploid strains we analyzed, we found </w:t>
      </w:r>
      <w:r w:rsidR="00F276E6" w:rsidRPr="00F85D90">
        <w:rPr>
          <w:rFonts w:ascii="Arial" w:eastAsia="Times New Roman" w:hAnsi="Arial" w:cs="Arial"/>
          <w:sz w:val="22"/>
          <w:szCs w:val="22"/>
        </w:rPr>
        <w:t>several</w:t>
      </w:r>
      <w:r w:rsidR="00BB3A09" w:rsidRPr="00F85D90">
        <w:rPr>
          <w:rFonts w:ascii="Arial" w:eastAsia="Times New Roman" w:hAnsi="Arial" w:cs="Arial"/>
          <w:sz w:val="22"/>
          <w:szCs w:val="22"/>
        </w:rPr>
        <w:t xml:space="preserve"> genes in each of these categories </w:t>
      </w:r>
      <w:del w:id="319" w:author="Holly Celina Mcqueary" w:date="2020-07-12T17:01:00Z">
        <w:r w:rsidR="0004133D" w:rsidRPr="00F85D90" w:rsidDel="00BF657B">
          <w:rPr>
            <w:rFonts w:ascii="Arial" w:eastAsia="Times New Roman" w:hAnsi="Arial" w:cs="Arial"/>
            <w:noProof/>
            <w:sz w:val="22"/>
            <w:szCs w:val="22"/>
          </w:rPr>
          <mc:AlternateContent>
            <mc:Choice Requires="wps">
              <w:drawing>
                <wp:anchor distT="0" distB="0" distL="114300" distR="114300" simplePos="0" relativeHeight="251670528" behindDoc="0" locked="0" layoutInCell="1" allowOverlap="1" wp14:anchorId="067C71D2" wp14:editId="2889FC5D">
                  <wp:simplePos x="0" y="0"/>
                  <wp:positionH relativeFrom="column">
                    <wp:posOffset>0</wp:posOffset>
                  </wp:positionH>
                  <wp:positionV relativeFrom="paragraph">
                    <wp:posOffset>2023110</wp:posOffset>
                  </wp:positionV>
                  <wp:extent cx="4891405" cy="5622925"/>
                  <wp:effectExtent l="0" t="0" r="10795" b="15875"/>
                  <wp:wrapTopAndBottom/>
                  <wp:docPr id="17" name="Text Box 17"/>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66631E81" w14:textId="083260BA" w:rsidR="0026453A" w:rsidRPr="0075299F" w:rsidRDefault="0026453A">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26453A"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26453A" w:rsidRPr="003048CD" w:rsidRDefault="0026453A"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26453A" w:rsidRPr="003048CD" w:rsidRDefault="0026453A"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26453A" w:rsidRDefault="0026453A"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26453A"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26453A" w:rsidRPr="0075299F"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26453A"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26453A" w:rsidRPr="003048CD"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26453A" w:rsidRPr="00663B38"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26453A"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26453A" w:rsidRPr="00472FD3"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26453A"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26453A"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26453A" w:rsidRPr="000B17F7"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26453A"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26453A" w:rsidRDefault="002645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C71D2" id="Text Box 17" o:spid="_x0000_s1031" type="#_x0000_t202" style="position:absolute;margin-left:0;margin-top:159.3pt;width:385.15pt;height:44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" fillcolor="white [3201]" strokeweight=".5pt">
                  <v:textbox>
                    <w:txbxContent>
                      <w:p w14:paraId="66631E81" w14:textId="083260BA" w:rsidR="0026453A" w:rsidRPr="0075299F" w:rsidRDefault="0026453A">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26453A"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26453A" w:rsidRPr="003048CD" w:rsidRDefault="0026453A"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26453A" w:rsidRPr="003048CD" w:rsidRDefault="0026453A"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26453A" w:rsidRDefault="0026453A"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26453A"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26453A" w:rsidRPr="0075299F"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26453A"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26453A" w:rsidRPr="003048CD"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26453A" w:rsidRPr="00663B38"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26453A"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26453A" w:rsidRPr="00472FD3"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26453A"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26453A"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26453A" w:rsidRPr="000B17F7"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26453A"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26453A" w:rsidRDefault="0026453A"/>
                    </w:txbxContent>
                  </v:textbox>
                  <w10:wrap type="topAndBottom"/>
                </v:shape>
              </w:pict>
            </mc:Fallback>
          </mc:AlternateContent>
        </w:r>
      </w:del>
      <w:r w:rsidR="00BB3A09" w:rsidRPr="00F85D90">
        <w:rPr>
          <w:rFonts w:ascii="Arial" w:eastAsia="Times New Roman" w:hAnsi="Arial" w:cs="Arial"/>
          <w:sz w:val="22"/>
          <w:szCs w:val="22"/>
        </w:rPr>
        <w:t>(Table 6).</w:t>
      </w:r>
      <w:r w:rsidR="00F276E6" w:rsidRPr="00F85D90">
        <w:rPr>
          <w:rFonts w:ascii="Arial" w:eastAsia="Times New Roman" w:hAnsi="Arial" w:cs="Arial"/>
          <w:sz w:val="22"/>
          <w:szCs w:val="22"/>
        </w:rPr>
        <w:t xml:space="preserve"> </w:t>
      </w:r>
    </w:p>
    <w:p w14:paraId="12E9A8B2" w14:textId="3B3044B6" w:rsidR="004A7D69" w:rsidRPr="00F85D90" w:rsidRDefault="00EB7744" w:rsidP="00F85D90">
      <w:pPr>
        <w:spacing w:line="480" w:lineRule="auto"/>
        <w:ind w:firstLine="720"/>
        <w:rPr>
          <w:rFonts w:ascii="Arial" w:eastAsia="Times New Roman" w:hAnsi="Arial" w:cs="Arial"/>
          <w:color w:val="000000"/>
          <w:sz w:val="22"/>
          <w:szCs w:val="22"/>
        </w:rPr>
      </w:pPr>
      <w:r w:rsidRPr="00F85D90">
        <w:rPr>
          <w:rFonts w:ascii="Arial" w:eastAsia="Times New Roman" w:hAnsi="Arial" w:cs="Arial"/>
          <w:sz w:val="22"/>
          <w:szCs w:val="22"/>
        </w:rPr>
        <w:t>Our analyses revealed that we lack the power to distinguish whether a gene exhibits dosage compensation or not; the vast majority of genes are in category 0 (Table 6). Because of this, the genes that we are (most) able to confidently assign are those in categories</w:t>
      </w:r>
      <w:r w:rsidR="006430D0" w:rsidRPr="00F85D90">
        <w:rPr>
          <w:rFonts w:ascii="Arial" w:eastAsia="Times New Roman" w:hAnsi="Arial" w:cs="Arial"/>
          <w:sz w:val="22"/>
          <w:szCs w:val="22"/>
        </w:rPr>
        <w:t xml:space="preserve"> 1, 2,</w:t>
      </w:r>
      <w:r w:rsidRPr="00F85D90">
        <w:rPr>
          <w:rFonts w:ascii="Arial" w:eastAsia="Times New Roman" w:hAnsi="Arial" w:cs="Arial"/>
          <w:sz w:val="22"/>
          <w:szCs w:val="22"/>
        </w:rPr>
        <w:t xml:space="preserve"> 4 and 5. For those genes in category 4 and 5, we find that there is little agreement between different strains </w:t>
      </w:r>
      <w:r w:rsidR="00AC7458" w:rsidRPr="00F85D90">
        <w:rPr>
          <w:rFonts w:ascii="Arial" w:eastAsia="Times New Roman" w:hAnsi="Arial" w:cs="Arial"/>
          <w:sz w:val="22"/>
          <w:szCs w:val="22"/>
        </w:rPr>
        <w:t>in terms of the percentage of genes in these categories</w:t>
      </w:r>
      <w:r w:rsidRPr="00F85D90">
        <w:rPr>
          <w:rFonts w:ascii="Arial" w:eastAsia="Times New Roman" w:hAnsi="Arial" w:cs="Arial"/>
          <w:sz w:val="22"/>
          <w:szCs w:val="22"/>
        </w:rPr>
        <w:t xml:space="preserve"> (Figure 6)</w:t>
      </w:r>
      <w:r w:rsidR="00AC7458" w:rsidRPr="00F85D90">
        <w:rPr>
          <w:rFonts w:ascii="Arial" w:eastAsia="Times New Roman" w:hAnsi="Arial" w:cs="Arial"/>
          <w:sz w:val="22"/>
          <w:szCs w:val="22"/>
        </w:rPr>
        <w:t>.</w:t>
      </w:r>
      <w:r w:rsidR="004A7D69" w:rsidRPr="00F85D90">
        <w:rPr>
          <w:rFonts w:ascii="Arial" w:eastAsia="Times New Roman" w:hAnsi="Arial" w:cs="Arial"/>
          <w:sz w:val="22"/>
          <w:szCs w:val="22"/>
        </w:rPr>
        <w:t xml:space="preserve"> </w:t>
      </w:r>
    </w:p>
    <w:p w14:paraId="02EC3269" w14:textId="06C63D5E" w:rsidR="00005BC6" w:rsidRPr="00F85D90" w:rsidDel="00BF657B" w:rsidRDefault="00005BC6" w:rsidP="00F85D90">
      <w:pPr>
        <w:spacing w:line="480" w:lineRule="auto"/>
        <w:rPr>
          <w:del w:id="320" w:author="Holly Celina Mcqueary" w:date="2020-07-12T17:02:00Z"/>
          <w:rFonts w:ascii="Arial" w:eastAsia="Times New Roman" w:hAnsi="Arial" w:cs="Arial"/>
          <w:sz w:val="22"/>
          <w:szCs w:val="22"/>
        </w:rPr>
      </w:pPr>
    </w:p>
    <w:p w14:paraId="72D5ABF8" w14:textId="5B57B3C4" w:rsidR="00883A21" w:rsidRPr="00F85D90" w:rsidDel="00BF657B" w:rsidRDefault="00EA731B" w:rsidP="00F85D90">
      <w:pPr>
        <w:spacing w:line="480" w:lineRule="auto"/>
        <w:rPr>
          <w:del w:id="321" w:author="Holly Celina Mcqueary" w:date="2020-07-12T17:02:00Z"/>
          <w:rFonts w:ascii="Arial" w:eastAsia="Times New Roman" w:hAnsi="Arial" w:cs="Arial"/>
          <w:i/>
          <w:sz w:val="22"/>
          <w:szCs w:val="22"/>
        </w:rPr>
      </w:pPr>
      <w:del w:id="322" w:author="Holly Celina Mcqueary" w:date="2020-07-12T17:02:00Z">
        <w:r w:rsidRPr="00F85D90" w:rsidDel="00BF657B">
          <w:rPr>
            <w:rFonts w:ascii="Arial" w:eastAsia="Times New Roman" w:hAnsi="Arial" w:cs="Arial"/>
            <w:i/>
            <w:sz w:val="22"/>
            <w:szCs w:val="22"/>
          </w:rPr>
          <w:delText>Samples with the Same Aneuploidy Have</w:delText>
        </w:r>
        <w:r w:rsidR="00187B17" w:rsidRPr="00F85D90" w:rsidDel="00BF657B">
          <w:rPr>
            <w:rFonts w:ascii="Arial" w:eastAsia="Times New Roman" w:hAnsi="Arial" w:cs="Arial"/>
            <w:i/>
            <w:sz w:val="22"/>
            <w:szCs w:val="22"/>
          </w:rPr>
          <w:delText xml:space="preserve"> Similar </w:delText>
        </w:r>
        <w:r w:rsidRPr="00F85D90" w:rsidDel="00BF657B">
          <w:rPr>
            <w:rFonts w:ascii="Arial" w:eastAsia="Times New Roman" w:hAnsi="Arial" w:cs="Arial"/>
            <w:i/>
            <w:sz w:val="22"/>
            <w:szCs w:val="22"/>
          </w:rPr>
          <w:delText>Gene Expression Patterns</w:delText>
        </w:r>
      </w:del>
    </w:p>
    <w:p w14:paraId="5E58F443" w14:textId="0FF114BB" w:rsidR="00797FD0" w:rsidDel="00BF657B" w:rsidRDefault="004200BD" w:rsidP="00BF657B">
      <w:pPr>
        <w:spacing w:line="480" w:lineRule="auto"/>
        <w:ind w:firstLine="720"/>
        <w:rPr>
          <w:del w:id="323" w:author="Holly Celina Mcqueary" w:date="2020-07-12T17:02:00Z"/>
          <w:rFonts w:ascii="Arial" w:eastAsia="Times New Roman" w:hAnsi="Arial" w:cs="Arial"/>
          <w:color w:val="000000"/>
          <w:sz w:val="22"/>
          <w:szCs w:val="22"/>
        </w:rPr>
      </w:pPr>
      <w:r w:rsidRPr="00F85D90">
        <w:rPr>
          <w:rFonts w:ascii="Arial" w:eastAsia="Times New Roman" w:hAnsi="Arial" w:cs="Arial"/>
          <w:color w:val="000000"/>
          <w:sz w:val="22"/>
          <w:szCs w:val="22"/>
        </w:rPr>
        <w:t>We compared the trans genes of aneuploid samples with those of samples with a different aneuploid chromosome(s) to determine if there was a common response to aneuploidy, as has been shown in previous studies</w:t>
      </w:r>
      <w:r w:rsidR="00797FD0" w:rsidRPr="00F85D90">
        <w:rPr>
          <w:rFonts w:ascii="Arial" w:eastAsia="Times New Roman" w:hAnsi="Arial" w:cs="Arial"/>
          <w:color w:val="000000"/>
          <w:sz w:val="22"/>
          <w:szCs w:val="22"/>
        </w:rPr>
        <w:t xml:space="preserve"> </w: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797FD0"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Gasch</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0; </w:t>
      </w:r>
      <w:r w:rsidR="00F43469" w:rsidRPr="00F43469">
        <w:rPr>
          <w:rFonts w:ascii="Arial" w:eastAsia="Times New Roman" w:hAnsi="Arial" w:cs="Arial"/>
          <w:smallCaps/>
          <w:noProof/>
          <w:sz w:val="22"/>
          <w:szCs w:val="22"/>
        </w:rPr>
        <w:t>Zilliken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00797FD0" w:rsidRPr="00F85D90">
        <w:rPr>
          <w:rFonts w:ascii="Arial" w:eastAsia="Times New Roman" w:hAnsi="Arial" w:cs="Arial"/>
          <w:sz w:val="22"/>
          <w:szCs w:val="22"/>
        </w:rPr>
        <w:fldChar w:fldCharType="end"/>
      </w:r>
      <w:r w:rsidR="00797FD0"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  </w:t>
      </w:r>
      <w:r w:rsidR="00AF0A29" w:rsidRPr="00F85D90">
        <w:rPr>
          <w:rFonts w:ascii="Arial" w:eastAsia="Times New Roman" w:hAnsi="Arial" w:cs="Arial"/>
          <w:color w:val="000000"/>
          <w:sz w:val="22"/>
          <w:szCs w:val="22"/>
        </w:rPr>
        <w:t>To determine if aneuploidy causes a global gene expression change, we analyzed the gene expression of non-aneuploid chromosomes across all aneuploid samples in each experiment. We found that in heterozygous strains, s</w:t>
      </w:r>
      <w:r w:rsidR="00DA2406" w:rsidRPr="00F85D90">
        <w:rPr>
          <w:rFonts w:ascii="Arial" w:eastAsia="Times New Roman" w:hAnsi="Arial" w:cs="Arial"/>
          <w:color w:val="000000"/>
          <w:sz w:val="22"/>
          <w:szCs w:val="22"/>
        </w:rPr>
        <w:t xml:space="preserve">amples with different aneuploid chromosomes </w:t>
      </w:r>
      <w:r w:rsidR="00122926" w:rsidRPr="00F85D90">
        <w:rPr>
          <w:rFonts w:ascii="Arial" w:eastAsia="Times New Roman" w:hAnsi="Arial" w:cs="Arial"/>
          <w:color w:val="000000"/>
          <w:sz w:val="22"/>
          <w:szCs w:val="22"/>
        </w:rPr>
        <w:t xml:space="preserve">shared differentially expressed </w:t>
      </w:r>
      <w:r w:rsidR="00AF0A29" w:rsidRPr="00F85D90">
        <w:rPr>
          <w:rFonts w:ascii="Arial" w:eastAsia="Times New Roman" w:hAnsi="Arial" w:cs="Arial"/>
          <w:color w:val="000000"/>
          <w:sz w:val="22"/>
          <w:szCs w:val="22"/>
        </w:rPr>
        <w:t xml:space="preserve">genes that were not located on an aneuploid chromosome </w:t>
      </w:r>
      <w:r w:rsidR="00DA2406" w:rsidRPr="00F85D90">
        <w:rPr>
          <w:rFonts w:ascii="Arial" w:eastAsia="Times New Roman" w:hAnsi="Arial" w:cs="Arial"/>
          <w:color w:val="000000"/>
          <w:sz w:val="22"/>
          <w:szCs w:val="22"/>
        </w:rPr>
        <w:t xml:space="preserve">(figure 9). </w:t>
      </w:r>
      <w:r w:rsidR="00AF0A29" w:rsidRPr="00F85D90">
        <w:rPr>
          <w:rFonts w:ascii="Arial" w:eastAsia="Times New Roman" w:hAnsi="Arial" w:cs="Arial"/>
          <w:color w:val="000000"/>
          <w:sz w:val="22"/>
          <w:szCs w:val="22"/>
        </w:rPr>
        <w:t xml:space="preserve">We then examined if euploid lines shared a common gene expression response and found that in the heterozygous strain, </w:t>
      </w:r>
      <w:r w:rsidR="00DA2406" w:rsidRPr="00F85D90">
        <w:rPr>
          <w:rFonts w:ascii="Arial" w:eastAsia="Times New Roman" w:hAnsi="Arial" w:cs="Arial"/>
          <w:color w:val="000000"/>
          <w:sz w:val="22"/>
          <w:szCs w:val="22"/>
        </w:rPr>
        <w:t xml:space="preserve">euploid samples </w:t>
      </w:r>
      <w:r w:rsidR="00AF0A29" w:rsidRPr="00F85D90">
        <w:rPr>
          <w:rFonts w:ascii="Arial" w:eastAsia="Times New Roman" w:hAnsi="Arial" w:cs="Arial"/>
          <w:color w:val="000000"/>
          <w:sz w:val="22"/>
          <w:szCs w:val="22"/>
        </w:rPr>
        <w:t>shared</w:t>
      </w:r>
      <w:r w:rsidR="00DA2406" w:rsidRPr="00F85D90">
        <w:rPr>
          <w:rFonts w:ascii="Arial" w:eastAsia="Times New Roman" w:hAnsi="Arial" w:cs="Arial"/>
          <w:color w:val="000000"/>
          <w:sz w:val="22"/>
          <w:szCs w:val="22"/>
        </w:rPr>
        <w:t xml:space="preserve"> </w:t>
      </w:r>
      <w:r w:rsidR="00A1254B" w:rsidRPr="00F85D90">
        <w:rPr>
          <w:rFonts w:ascii="Arial" w:eastAsia="Times New Roman" w:hAnsi="Arial" w:cs="Arial"/>
          <w:color w:val="000000"/>
          <w:sz w:val="22"/>
          <w:szCs w:val="22"/>
        </w:rPr>
        <w:t>330</w:t>
      </w:r>
      <w:r w:rsidR="00DA2406" w:rsidRPr="00F85D90">
        <w:rPr>
          <w:rFonts w:ascii="Arial" w:eastAsia="Times New Roman" w:hAnsi="Arial" w:cs="Arial"/>
          <w:color w:val="000000"/>
          <w:sz w:val="22"/>
          <w:szCs w:val="22"/>
        </w:rPr>
        <w:t xml:space="preserve"> common differentially expressed genes, and these were indicated to be involved in mitochondrial processes, according to gene ontology analysis (figure 10). </w:t>
      </w:r>
      <w:r w:rsidR="00122926" w:rsidRPr="00F85D90">
        <w:rPr>
          <w:rFonts w:ascii="Arial" w:eastAsia="Times New Roman" w:hAnsi="Arial" w:cs="Arial"/>
          <w:color w:val="000000"/>
          <w:sz w:val="22"/>
          <w:szCs w:val="22"/>
        </w:rPr>
        <w:t>This result suggests a</w:t>
      </w:r>
      <w:r w:rsidR="00A9174C" w:rsidRPr="00F85D90">
        <w:rPr>
          <w:rFonts w:ascii="Arial" w:eastAsia="Times New Roman" w:hAnsi="Arial" w:cs="Arial"/>
          <w:color w:val="000000"/>
          <w:sz w:val="22"/>
          <w:szCs w:val="22"/>
        </w:rPr>
        <w:t xml:space="preserve"> shared</w:t>
      </w:r>
      <w:r w:rsidR="00122926" w:rsidRPr="00F85D90">
        <w:rPr>
          <w:rFonts w:ascii="Arial" w:eastAsia="Times New Roman" w:hAnsi="Arial" w:cs="Arial"/>
          <w:color w:val="000000"/>
          <w:sz w:val="22"/>
          <w:szCs w:val="22"/>
        </w:rPr>
        <w:t xml:space="preserve"> </w:t>
      </w:r>
      <w:r w:rsidR="00E500BC" w:rsidRPr="00F85D90">
        <w:rPr>
          <w:rFonts w:ascii="Arial" w:eastAsia="Times New Roman" w:hAnsi="Arial" w:cs="Arial"/>
          <w:color w:val="000000"/>
          <w:sz w:val="22"/>
          <w:szCs w:val="22"/>
        </w:rPr>
        <w:t>ef</w:t>
      </w:r>
      <w:r w:rsidR="00122926" w:rsidRPr="00F85D90">
        <w:rPr>
          <w:rFonts w:ascii="Arial" w:eastAsia="Times New Roman" w:hAnsi="Arial" w:cs="Arial"/>
          <w:color w:val="000000"/>
          <w:sz w:val="22"/>
          <w:szCs w:val="22"/>
        </w:rPr>
        <w:t xml:space="preserve">fect of </w:t>
      </w:r>
      <w:r w:rsidR="00A9174C" w:rsidRPr="00F85D90">
        <w:rPr>
          <w:rFonts w:ascii="Arial" w:eastAsia="Times New Roman" w:hAnsi="Arial" w:cs="Arial"/>
          <w:color w:val="000000"/>
          <w:sz w:val="22"/>
          <w:szCs w:val="22"/>
        </w:rPr>
        <w:t xml:space="preserve">the </w:t>
      </w:r>
      <w:r w:rsidR="00122926" w:rsidRPr="00F85D90">
        <w:rPr>
          <w:rFonts w:ascii="Arial" w:eastAsia="Times New Roman" w:hAnsi="Arial" w:cs="Arial"/>
          <w:color w:val="000000"/>
          <w:sz w:val="22"/>
          <w:szCs w:val="22"/>
        </w:rPr>
        <w:t xml:space="preserve">mutation accumulation </w:t>
      </w:r>
      <w:r w:rsidR="00A9174C" w:rsidRPr="00F85D90">
        <w:rPr>
          <w:rFonts w:ascii="Arial" w:eastAsia="Times New Roman" w:hAnsi="Arial" w:cs="Arial"/>
          <w:color w:val="000000"/>
          <w:sz w:val="22"/>
          <w:szCs w:val="22"/>
        </w:rPr>
        <w:t xml:space="preserve">experimental design </w:t>
      </w:r>
      <w:r w:rsidR="00122926" w:rsidRPr="00F85D90">
        <w:rPr>
          <w:rFonts w:ascii="Arial" w:eastAsia="Times New Roman" w:hAnsi="Arial" w:cs="Arial"/>
          <w:color w:val="000000"/>
          <w:sz w:val="22"/>
          <w:szCs w:val="22"/>
        </w:rPr>
        <w:t>on gene expression</w:t>
      </w:r>
      <w:r w:rsidR="00A1254B" w:rsidRPr="00F85D90">
        <w:rPr>
          <w:rFonts w:ascii="Arial" w:eastAsia="Times New Roman" w:hAnsi="Arial" w:cs="Arial"/>
          <w:color w:val="000000"/>
          <w:sz w:val="22"/>
          <w:szCs w:val="22"/>
        </w:rPr>
        <w:t xml:space="preserve">, specifically on cellular respiration. </w:t>
      </w:r>
      <w:r w:rsidR="00122926" w:rsidRPr="00F85D90">
        <w:rPr>
          <w:rFonts w:ascii="Arial" w:eastAsia="Times New Roman" w:hAnsi="Arial" w:cs="Arial"/>
          <w:color w:val="000000"/>
          <w:sz w:val="22"/>
          <w:szCs w:val="22"/>
        </w:rPr>
        <w:t xml:space="preserve"> </w:t>
      </w:r>
    </w:p>
    <w:p w14:paraId="119F6983" w14:textId="77777777" w:rsidR="00BF657B" w:rsidRPr="00F85D90" w:rsidRDefault="00BF657B" w:rsidP="00F85D90">
      <w:pPr>
        <w:spacing w:line="480" w:lineRule="auto"/>
        <w:ind w:firstLine="720"/>
        <w:rPr>
          <w:ins w:id="324" w:author="Holly Celina Mcqueary" w:date="2020-07-12T17:02:00Z"/>
          <w:rFonts w:ascii="Arial" w:eastAsia="Times New Roman" w:hAnsi="Arial" w:cs="Arial"/>
          <w:color w:val="000000"/>
          <w:sz w:val="22"/>
          <w:szCs w:val="22"/>
        </w:rPr>
      </w:pPr>
    </w:p>
    <w:p w14:paraId="6F733284" w14:textId="77777777" w:rsidR="00797FD0" w:rsidRPr="00F85D90" w:rsidRDefault="00797FD0" w:rsidP="00BF657B">
      <w:pPr>
        <w:spacing w:line="480" w:lineRule="auto"/>
        <w:ind w:firstLine="720"/>
        <w:rPr>
          <w:rFonts w:ascii="Arial" w:eastAsia="Times New Roman" w:hAnsi="Arial" w:cs="Arial"/>
          <w:color w:val="000000"/>
          <w:sz w:val="22"/>
          <w:szCs w:val="22"/>
        </w:rPr>
      </w:pPr>
    </w:p>
    <w:p w14:paraId="5E77BE38" w14:textId="4190DCD0" w:rsidR="00797FD0" w:rsidRPr="00F85D90" w:rsidRDefault="00797FD0" w:rsidP="00F85D90">
      <w:pPr>
        <w:spacing w:line="480" w:lineRule="auto"/>
        <w:rPr>
          <w:rFonts w:ascii="Arial" w:eastAsia="Times New Roman" w:hAnsi="Arial" w:cs="Arial"/>
          <w:i/>
          <w:sz w:val="22"/>
          <w:szCs w:val="22"/>
        </w:rPr>
      </w:pPr>
      <w:del w:id="325" w:author="Holly Celina Mcqueary" w:date="2020-07-12T17:02:00Z">
        <w:r w:rsidRPr="00F85D90" w:rsidDel="00BF657B">
          <w:rPr>
            <w:rFonts w:ascii="Arial" w:eastAsia="Times New Roman" w:hAnsi="Arial" w:cs="Arial"/>
            <w:i/>
            <w:sz w:val="22"/>
            <w:szCs w:val="22"/>
          </w:rPr>
          <w:delText xml:space="preserve">Environmental </w:delText>
        </w:r>
      </w:del>
      <w:r w:rsidRPr="00F85D90">
        <w:rPr>
          <w:rFonts w:ascii="Arial" w:eastAsia="Times New Roman" w:hAnsi="Arial" w:cs="Arial"/>
          <w:i/>
          <w:sz w:val="22"/>
          <w:szCs w:val="22"/>
        </w:rPr>
        <w:t>Stress Response Genes</w:t>
      </w:r>
    </w:p>
    <w:p w14:paraId="32C964C7" w14:textId="7B6FEA4D" w:rsidR="00797FD0" w:rsidRPr="00F85D90" w:rsidRDefault="00797FD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Yeast are known to undergo what is known as the environmental stress response </w: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jwvcmVjLW51bWJlcj48Zm9yZWlnbi1rZXlzPjxrZXkgYXBwPSJFTiIgZGItaWQ9IjV4
cHdyMjAyM2Z3MmFhZTJhcGZwZnRwdHZheGVwdmRlOWFzdyIgdGltZXN0YW1wPSIxNTg3NDAwNDI0
IiBndWlkPSI5ZWJiNDc3ZC04OTkzLTQ5YTMtYTljNy02N2VkNjk5NGI4ODMiPjMzMj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DwvUmVjTnVtPjxyZWNvcmQ+PHJlYy1udW1iZXI+NTI4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Gasch</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0; </w:t>
      </w:r>
      <w:r w:rsidR="00F43469" w:rsidRPr="00F43469">
        <w:rPr>
          <w:rFonts w:ascii="Arial" w:eastAsia="Times New Roman" w:hAnsi="Arial" w:cs="Arial"/>
          <w:smallCaps/>
          <w:noProof/>
          <w:sz w:val="22"/>
          <w:szCs w:val="22"/>
        </w:rPr>
        <w:t>Zilliken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hen conditions are unfavorable due to various </w:t>
      </w:r>
      <w:r w:rsidRPr="00F85D90">
        <w:rPr>
          <w:rFonts w:ascii="Arial" w:eastAsia="Times New Roman" w:hAnsi="Arial" w:cs="Arial"/>
          <w:sz w:val="22"/>
          <w:szCs w:val="22"/>
        </w:rPr>
        <w:lastRenderedPageBreak/>
        <w:t xml:space="preserve">factors, including temperature stress, oxidative stress, and nutrient limitation. We analyzed the same genes that </w:t>
      </w:r>
      <w:proofErr w:type="spellStart"/>
      <w:r w:rsidRPr="00F85D90">
        <w:rPr>
          <w:rFonts w:ascii="Arial" w:eastAsia="Times New Roman" w:hAnsi="Arial" w:cs="Arial"/>
          <w:sz w:val="22"/>
          <w:szCs w:val="22"/>
        </w:rPr>
        <w:t>Gasch</w:t>
      </w:r>
      <w:proofErr w:type="spellEnd"/>
      <w:r w:rsidRPr="00F85D90">
        <w:rPr>
          <w:rFonts w:ascii="Arial" w:eastAsia="Times New Roman" w:hAnsi="Arial" w:cs="Arial"/>
          <w:sz w:val="22"/>
          <w:szCs w:val="22"/>
        </w:rPr>
        <w:t xml:space="preserve"> et al found to relate to the environmental stress response and found that our </w:t>
      </w:r>
      <w:r w:rsidR="008623EE" w:rsidRPr="00F85D90">
        <w:rPr>
          <w:rFonts w:ascii="Arial" w:eastAsia="Times New Roman" w:hAnsi="Arial" w:cs="Arial"/>
          <w:sz w:val="22"/>
          <w:szCs w:val="22"/>
        </w:rPr>
        <w:t xml:space="preserve">aneuploid </w:t>
      </w:r>
      <w:r w:rsidRPr="00F85D90">
        <w:rPr>
          <w:rFonts w:ascii="Arial" w:eastAsia="Times New Roman" w:hAnsi="Arial" w:cs="Arial"/>
          <w:sz w:val="22"/>
          <w:szCs w:val="22"/>
        </w:rPr>
        <w:t xml:space="preserve">samples did differentially express </w:t>
      </w:r>
      <w:r w:rsidR="00226C1E" w:rsidRPr="00F85D90">
        <w:rPr>
          <w:rFonts w:ascii="Arial" w:eastAsia="Times New Roman" w:hAnsi="Arial" w:cs="Arial"/>
          <w:sz w:val="22"/>
          <w:szCs w:val="22"/>
        </w:rPr>
        <w:t>most of these genes</w:t>
      </w:r>
      <w:r w:rsidRPr="00F85D90">
        <w:rPr>
          <w:rFonts w:ascii="Arial" w:eastAsia="Times New Roman" w:hAnsi="Arial" w:cs="Arial"/>
          <w:sz w:val="22"/>
          <w:szCs w:val="22"/>
        </w:rPr>
        <w:t xml:space="preserve"> (figure </w:t>
      </w:r>
      <w:r w:rsidR="00226C1E" w:rsidRPr="00F85D90">
        <w:rPr>
          <w:rFonts w:ascii="Arial" w:eastAsia="Times New Roman" w:hAnsi="Arial" w:cs="Arial"/>
          <w:sz w:val="22"/>
          <w:szCs w:val="22"/>
        </w:rPr>
        <w:t>12</w:t>
      </w:r>
      <w:r w:rsidRPr="00F85D90">
        <w:rPr>
          <w:rFonts w:ascii="Arial" w:eastAsia="Times New Roman" w:hAnsi="Arial" w:cs="Arial"/>
          <w:sz w:val="22"/>
          <w:szCs w:val="22"/>
        </w:rPr>
        <w:t xml:space="preserve">). </w:t>
      </w:r>
    </w:p>
    <w:p w14:paraId="1EB0D2FD" w14:textId="04E0DD27" w:rsidR="00797FD0" w:rsidRPr="00F85D90" w:rsidDel="00BF657B" w:rsidRDefault="00BF657B" w:rsidP="00F85D90">
      <w:pPr>
        <w:spacing w:line="480" w:lineRule="auto"/>
        <w:rPr>
          <w:del w:id="326" w:author="Holly Celina Mcqueary" w:date="2020-07-12T17:02:00Z"/>
          <w:rFonts w:ascii="Arial" w:eastAsia="Times New Roman" w:hAnsi="Arial" w:cs="Arial"/>
          <w:sz w:val="22"/>
          <w:szCs w:val="22"/>
        </w:rPr>
      </w:pPr>
      <w:ins w:id="327" w:author="Holly Celina Mcqueary" w:date="2020-07-12T17:02:00Z">
        <w:r>
          <w:rPr>
            <w:rFonts w:ascii="Arial" w:eastAsia="Times New Roman" w:hAnsi="Arial" w:cs="Arial"/>
            <w:i/>
            <w:iCs/>
            <w:sz w:val="22"/>
            <w:szCs w:val="22"/>
          </w:rPr>
          <w:tab/>
        </w:r>
      </w:ins>
    </w:p>
    <w:p w14:paraId="46288C9B" w14:textId="45E8891C" w:rsidR="00797FD0" w:rsidRPr="00F85D90" w:rsidDel="00BF657B" w:rsidRDefault="00797FD0">
      <w:pPr>
        <w:spacing w:line="480" w:lineRule="auto"/>
        <w:rPr>
          <w:del w:id="328" w:author="Holly Celina Mcqueary" w:date="2020-07-12T17:02:00Z"/>
          <w:rFonts w:ascii="Arial" w:eastAsia="Times New Roman" w:hAnsi="Arial" w:cs="Arial"/>
          <w:i/>
          <w:iCs/>
          <w:sz w:val="22"/>
          <w:szCs w:val="22"/>
        </w:rPr>
      </w:pPr>
      <w:del w:id="329" w:author="Holly Celina Mcqueary" w:date="2020-07-12T17:02:00Z">
        <w:r w:rsidRPr="00F85D90" w:rsidDel="00BF657B">
          <w:rPr>
            <w:rFonts w:ascii="Arial" w:eastAsia="Times New Roman" w:hAnsi="Arial" w:cs="Arial"/>
            <w:i/>
            <w:iCs/>
            <w:sz w:val="22"/>
            <w:szCs w:val="22"/>
          </w:rPr>
          <w:delText>Aneuploidy Stress Response Genes</w:delText>
        </w:r>
      </w:del>
    </w:p>
    <w:p w14:paraId="0169AD08" w14:textId="21E5EBF7" w:rsidR="00797FD0" w:rsidRPr="00F85D90" w:rsidRDefault="00797FD0">
      <w:pPr>
        <w:spacing w:line="480" w:lineRule="auto"/>
        <w:rPr>
          <w:rFonts w:ascii="Arial" w:eastAsia="Times New Roman" w:hAnsi="Arial" w:cs="Arial"/>
          <w:sz w:val="22"/>
          <w:szCs w:val="22"/>
        </w:rPr>
        <w:pPrChange w:id="330" w:author="Holly Celina Mcqueary" w:date="2020-07-12T17:02:00Z">
          <w:pPr>
            <w:spacing w:line="480" w:lineRule="auto"/>
            <w:ind w:firstLine="720"/>
          </w:pPr>
        </w:pPrChange>
      </w:pPr>
      <w:r w:rsidRPr="00F85D90">
        <w:rPr>
          <w:rFonts w:ascii="Arial" w:eastAsia="Times New Roman" w:hAnsi="Arial" w:cs="Arial"/>
          <w:sz w:val="22"/>
          <w:szCs w:val="22"/>
        </w:rPr>
        <w:t xml:space="preserve">It has been found that similarly, aneuploid yeast undergo what is referred to as the “aneuploid stress response,” in which certain trans genes are differentially expressed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The heterozygous samples </w:t>
      </w:r>
      <w:del w:id="331" w:author="Holly Celina Mcqueary" w:date="2020-07-12T17:02:00Z">
        <w:r w:rsidRPr="00F85D90" w:rsidDel="00BF657B">
          <w:rPr>
            <w:rFonts w:ascii="Arial" w:eastAsia="Times New Roman" w:hAnsi="Arial" w:cs="Arial"/>
            <w:sz w:val="22"/>
            <w:szCs w:val="22"/>
          </w:rPr>
          <w:delText xml:space="preserve">have </w:delText>
        </w:r>
      </w:del>
      <w:ins w:id="332" w:author="Holly Celina Mcqueary" w:date="2020-07-12T17:02:00Z">
        <w:r w:rsidR="00BF657B">
          <w:rPr>
            <w:rFonts w:ascii="Arial" w:eastAsia="Times New Roman" w:hAnsi="Arial" w:cs="Arial"/>
            <w:sz w:val="22"/>
            <w:szCs w:val="22"/>
          </w:rPr>
          <w:t>shared</w:t>
        </w:r>
        <w:r w:rsidR="00BF657B"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72 </w:t>
      </w:r>
      <w:del w:id="333" w:author="Holly Celina Mcqueary" w:date="2020-07-12T17:02:00Z">
        <w:r w:rsidRPr="00F85D90" w:rsidDel="00BF657B">
          <w:rPr>
            <w:rFonts w:ascii="Arial" w:eastAsia="Times New Roman" w:hAnsi="Arial" w:cs="Arial"/>
            <w:sz w:val="22"/>
            <w:szCs w:val="22"/>
          </w:rPr>
          <w:delText xml:space="preserve">commonly </w:delText>
        </w:r>
      </w:del>
      <w:r w:rsidRPr="00F85D90">
        <w:rPr>
          <w:rFonts w:ascii="Arial" w:eastAsia="Times New Roman" w:hAnsi="Arial" w:cs="Arial"/>
          <w:sz w:val="22"/>
          <w:szCs w:val="22"/>
        </w:rPr>
        <w:t xml:space="preserve">differentially expressed genes that </w:t>
      </w:r>
      <w:del w:id="334" w:author="Holly Celina Mcqueary" w:date="2020-07-12T17:02:00Z">
        <w:r w:rsidRPr="00F85D90" w:rsidDel="00BF657B">
          <w:rPr>
            <w:rFonts w:ascii="Arial" w:eastAsia="Times New Roman" w:hAnsi="Arial" w:cs="Arial"/>
            <w:sz w:val="22"/>
            <w:szCs w:val="22"/>
          </w:rPr>
          <w:delText xml:space="preserve">are </w:delText>
        </w:r>
      </w:del>
      <w:ins w:id="335" w:author="Holly Celina Mcqueary" w:date="2020-07-12T17:02:00Z">
        <w:r w:rsidR="00BF657B">
          <w:rPr>
            <w:rFonts w:ascii="Arial" w:eastAsia="Times New Roman" w:hAnsi="Arial" w:cs="Arial"/>
            <w:sz w:val="22"/>
            <w:szCs w:val="22"/>
          </w:rPr>
          <w:t>were</w:t>
        </w:r>
        <w:r w:rsidR="00BF657B"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not located on the aneuploid chromosomes (Figure 9). Most of these genes are also differentially expressed during the environmental stress response. To determine if we found the same genes and patterns in our spontaneously aneuploid samples, we investigated the same genes as Torres et al </w:t>
      </w:r>
      <w:del w:id="336" w:author="Holly Celina Mcqueary" w:date="2020-07-12T17:02:00Z">
        <w:r w:rsidR="00EB5D87" w:rsidRPr="00F85D90" w:rsidDel="00BF657B">
          <w:rPr>
            <w:rFonts w:ascii="Arial" w:eastAsia="Times New Roman" w:hAnsi="Arial" w:cs="Arial"/>
            <w:sz w:val="22"/>
            <w:szCs w:val="22"/>
          </w:rPr>
          <w:delText xml:space="preserve"> </w:delText>
        </w:r>
      </w:del>
      <w:r w:rsidR="00EB5D87" w:rsidRPr="00F85D90">
        <w:rPr>
          <w:rFonts w:ascii="Arial" w:eastAsia="Times New Roman" w:hAnsi="Arial" w:cs="Arial"/>
          <w:sz w:val="22"/>
          <w:szCs w:val="22"/>
        </w:rPr>
        <w:t xml:space="preserve">(201 genes total) </w:t>
      </w:r>
      <w:r w:rsidRPr="00F85D90">
        <w:rPr>
          <w:rFonts w:ascii="Arial" w:eastAsia="Times New Roman" w:hAnsi="Arial" w:cs="Arial"/>
          <w:sz w:val="22"/>
          <w:szCs w:val="22"/>
        </w:rPr>
        <w:t xml:space="preserve">and found in the heterozygous strain MA lines that 51 genes were significantly differentially expressed in at least one aneuploid line, and that 8 genes were significantly differentially expressed in 8 aneuploid lines. </w:t>
      </w:r>
      <w:commentRangeStart w:id="337"/>
      <w:r w:rsidRPr="00F85D90">
        <w:rPr>
          <w:rFonts w:ascii="Arial" w:eastAsia="Times New Roman" w:hAnsi="Arial" w:cs="Arial"/>
          <w:sz w:val="22"/>
          <w:szCs w:val="22"/>
        </w:rPr>
        <w:t xml:space="preserve">In the homozygous strain MA lin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w:t>
      </w:r>
      <w:commentRangeEnd w:id="337"/>
      <w:r w:rsidR="00BF657B">
        <w:rPr>
          <w:rStyle w:val="CommentReference"/>
        </w:rPr>
        <w:commentReference w:id="337"/>
      </w:r>
    </w:p>
    <w:p w14:paraId="43B1CB08" w14:textId="4E1FC321" w:rsidR="00EA731B" w:rsidRPr="00F85D90" w:rsidRDefault="00EA731B" w:rsidP="00F85D90">
      <w:pPr>
        <w:spacing w:line="480" w:lineRule="auto"/>
        <w:rPr>
          <w:rFonts w:ascii="Arial" w:eastAsia="Times New Roman" w:hAnsi="Arial" w:cs="Arial"/>
          <w:sz w:val="22"/>
          <w:szCs w:val="22"/>
        </w:rPr>
      </w:pPr>
    </w:p>
    <w:p w14:paraId="077AAD4D" w14:textId="092D31D9"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Histone Genes</w:t>
      </w:r>
    </w:p>
    <w:p w14:paraId="7A022D31" w14:textId="595BAA79" w:rsidR="00005BC6" w:rsidRPr="00F85D90" w:rsidRDefault="004F7BC0" w:rsidP="00F85D90">
      <w:pPr>
        <w:spacing w:line="480" w:lineRule="auto"/>
        <w:rPr>
          <w:rFonts w:ascii="Arial" w:eastAsia="Times New Roman" w:hAnsi="Arial" w:cs="Arial"/>
          <w:noProof/>
          <w:sz w:val="22"/>
          <w:szCs w:val="22"/>
        </w:rPr>
      </w:pPr>
      <w:r w:rsidRPr="00F85D90">
        <w:rPr>
          <w:rFonts w:ascii="Arial" w:eastAsia="Times New Roman" w:hAnsi="Arial" w:cs="Arial"/>
          <w:b/>
          <w:sz w:val="22"/>
          <w:szCs w:val="22"/>
        </w:rPr>
        <w:tab/>
      </w:r>
      <w:r w:rsidRPr="00F85D90">
        <w:rPr>
          <w:rFonts w:ascii="Arial" w:eastAsia="Times New Roman" w:hAnsi="Arial" w:cs="Arial"/>
          <w:sz w:val="22"/>
          <w:szCs w:val="22"/>
        </w:rPr>
        <w:t>Histone genes</w:t>
      </w:r>
      <w:r w:rsidR="00CA6FD4" w:rsidRPr="00F85D90">
        <w:rPr>
          <w:rFonts w:ascii="Arial" w:eastAsia="Times New Roman" w:hAnsi="Arial" w:cs="Arial"/>
          <w:sz w:val="22"/>
          <w:szCs w:val="22"/>
        </w:rPr>
        <w:t xml:space="preserve"> H2A and H2B</w:t>
      </w:r>
      <w:r w:rsidRPr="00F85D90">
        <w:rPr>
          <w:rFonts w:ascii="Arial" w:eastAsia="Times New Roman" w:hAnsi="Arial" w:cs="Arial"/>
          <w:sz w:val="22"/>
          <w:szCs w:val="22"/>
        </w:rPr>
        <w:t xml:space="preserve"> are known to </w:t>
      </w:r>
      <w:r w:rsidR="00B36DC4" w:rsidRPr="00F85D90">
        <w:rPr>
          <w:rFonts w:ascii="Arial" w:eastAsia="Times New Roman" w:hAnsi="Arial" w:cs="Arial"/>
          <w:sz w:val="22"/>
          <w:szCs w:val="22"/>
        </w:rPr>
        <w:t>possess a mechanism of dosage compensation</w:t>
      </w:r>
      <w:r w:rsidRPr="00F85D90">
        <w:rPr>
          <w:rFonts w:ascii="Arial" w:eastAsia="Times New Roman" w:hAnsi="Arial" w:cs="Arial"/>
          <w:sz w:val="22"/>
          <w:szCs w:val="22"/>
        </w:rPr>
        <w:t xml:space="preserve"> in </w:t>
      </w:r>
      <w:r w:rsidRPr="00F85D90">
        <w:rPr>
          <w:rFonts w:ascii="Arial" w:eastAsia="Times New Roman" w:hAnsi="Arial" w:cs="Arial"/>
          <w:i/>
          <w:sz w:val="22"/>
          <w:szCs w:val="22"/>
        </w:rPr>
        <w:t>S. cerevisiae</w:t>
      </w:r>
      <w:r w:rsidRPr="00F85D90">
        <w:rPr>
          <w:rFonts w:ascii="Arial" w:eastAsia="Times New Roman" w:hAnsi="Arial" w:cs="Arial"/>
          <w:sz w:val="22"/>
          <w:szCs w:val="22"/>
        </w:rPr>
        <w:t xml:space="preserve"> </w:t>
      </w:r>
      <w:r w:rsidR="00CA6FD4"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CA6FD4"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Osley and Hereford</w:t>
      </w:r>
      <w:r w:rsidR="00F43469">
        <w:rPr>
          <w:rFonts w:ascii="Arial" w:eastAsia="Times New Roman" w:hAnsi="Arial" w:cs="Arial"/>
          <w:noProof/>
          <w:sz w:val="22"/>
          <w:szCs w:val="22"/>
        </w:rPr>
        <w:t xml:space="preserve"> 1981; </w:t>
      </w:r>
      <w:r w:rsidR="00F43469" w:rsidRPr="00F43469">
        <w:rPr>
          <w:rFonts w:ascii="Arial" w:eastAsia="Times New Roman" w:hAnsi="Arial" w:cs="Arial"/>
          <w:smallCaps/>
          <w:noProof/>
          <w:sz w:val="22"/>
          <w:szCs w:val="22"/>
        </w:rPr>
        <w:t>Medic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CA6FD4" w:rsidRPr="00F85D90">
        <w:rPr>
          <w:rFonts w:ascii="Arial" w:eastAsia="Times New Roman" w:hAnsi="Arial" w:cs="Arial"/>
          <w:sz w:val="22"/>
          <w:szCs w:val="22"/>
        </w:rPr>
        <w:fldChar w:fldCharType="end"/>
      </w:r>
      <w:r w:rsidRPr="00F85D90">
        <w:rPr>
          <w:rFonts w:ascii="Arial" w:eastAsia="Times New Roman" w:hAnsi="Arial" w:cs="Arial"/>
          <w:sz w:val="22"/>
          <w:szCs w:val="22"/>
        </w:rPr>
        <w:t>.</w:t>
      </w:r>
      <w:r w:rsidR="00CA6FD4" w:rsidRPr="00F85D90">
        <w:rPr>
          <w:rFonts w:ascii="Arial" w:eastAsia="Times New Roman" w:hAnsi="Arial" w:cs="Arial"/>
          <w:sz w:val="22"/>
          <w:szCs w:val="22"/>
        </w:rPr>
        <w:t xml:space="preserve"> Our analyses did not include samples with aneuploidies on these chromosomes (II</w:t>
      </w:r>
      <w:r w:rsidR="00B36DC4" w:rsidRPr="00F85D90">
        <w:rPr>
          <w:rFonts w:ascii="Arial" w:eastAsia="Times New Roman" w:hAnsi="Arial" w:cs="Arial"/>
          <w:sz w:val="22"/>
          <w:szCs w:val="22"/>
        </w:rPr>
        <w:t xml:space="preserve"> and </w:t>
      </w:r>
      <w:r w:rsidR="00CA6FD4" w:rsidRPr="00F85D90">
        <w:rPr>
          <w:rFonts w:ascii="Arial" w:eastAsia="Times New Roman" w:hAnsi="Arial" w:cs="Arial"/>
          <w:sz w:val="22"/>
          <w:szCs w:val="22"/>
        </w:rPr>
        <w:t>IV), but</w:t>
      </w:r>
      <w:r w:rsidR="00FE7F68" w:rsidRPr="00F85D90">
        <w:rPr>
          <w:rFonts w:ascii="Arial" w:eastAsia="Times New Roman" w:hAnsi="Arial" w:cs="Arial"/>
          <w:sz w:val="22"/>
          <w:szCs w:val="22"/>
        </w:rPr>
        <w:t xml:space="preserve"> we do have aneuploid samples for chromosomes containing other histone genes: XIV, XV, and XVI; histone 3,4, and linker, respectively. 6 lines are trisomic for chromosome XIV,</w:t>
      </w:r>
      <w:r w:rsidR="00AF0A29" w:rsidRPr="00F85D90">
        <w:rPr>
          <w:rFonts w:ascii="Arial" w:eastAsia="Times New Roman" w:hAnsi="Arial" w:cs="Arial"/>
          <w:sz w:val="22"/>
          <w:szCs w:val="22"/>
        </w:rPr>
        <w:t xml:space="preserve"> </w:t>
      </w:r>
      <w:r w:rsidR="00FE7F68" w:rsidRPr="00F85D90">
        <w:rPr>
          <w:rFonts w:ascii="Arial" w:eastAsia="Times New Roman" w:hAnsi="Arial" w:cs="Arial"/>
          <w:sz w:val="22"/>
          <w:szCs w:val="22"/>
        </w:rPr>
        <w:t>1 line is trisomic for chromosome XV, and 13 lines are trisomic for XVI and 1 line is tetrasomic for XVI.</w:t>
      </w:r>
      <w:r w:rsidRPr="00F85D90">
        <w:rPr>
          <w:rFonts w:ascii="Arial" w:eastAsia="Times New Roman" w:hAnsi="Arial" w:cs="Arial"/>
          <w:sz w:val="22"/>
          <w:szCs w:val="22"/>
        </w:rPr>
        <w:t xml:space="preserve"> </w:t>
      </w:r>
      <w:r w:rsidR="00101534" w:rsidRPr="00F85D90">
        <w:rPr>
          <w:rFonts w:ascii="Arial" w:eastAsia="Times New Roman" w:hAnsi="Arial" w:cs="Arial"/>
          <w:sz w:val="22"/>
          <w:szCs w:val="22"/>
        </w:rPr>
        <w:t xml:space="preserve">Previous </w:t>
      </w:r>
      <w:r w:rsidR="00101534" w:rsidRPr="00F85D90">
        <w:rPr>
          <w:rFonts w:ascii="Arial" w:eastAsia="Times New Roman" w:hAnsi="Arial" w:cs="Arial"/>
          <w:sz w:val="22"/>
          <w:szCs w:val="22"/>
        </w:rPr>
        <w:lastRenderedPageBreak/>
        <w:t xml:space="preserve">studies have found </w:t>
      </w:r>
      <w:commentRangeStart w:id="338"/>
      <w:r w:rsidR="00101534" w:rsidRPr="00F85D90">
        <w:rPr>
          <w:rFonts w:ascii="Arial" w:eastAsia="Times New Roman" w:hAnsi="Arial" w:cs="Arial"/>
          <w:sz w:val="22"/>
          <w:szCs w:val="22"/>
        </w:rPr>
        <w:t>that t</w:t>
      </w:r>
      <w:r w:rsidR="009A0A8A" w:rsidRPr="00F85D90">
        <w:rPr>
          <w:rFonts w:ascii="Arial" w:eastAsia="Times New Roman" w:hAnsi="Arial" w:cs="Arial"/>
          <w:sz w:val="22"/>
          <w:szCs w:val="22"/>
        </w:rPr>
        <w:t>hes</w:t>
      </w:r>
      <w:r w:rsidR="00B36DC4" w:rsidRPr="00F85D90">
        <w:rPr>
          <w:rFonts w:ascii="Arial" w:eastAsia="Times New Roman" w:hAnsi="Arial" w:cs="Arial"/>
          <w:sz w:val="22"/>
          <w:szCs w:val="22"/>
        </w:rPr>
        <w:t>e</w:t>
      </w:r>
      <w:r w:rsidR="009A0A8A" w:rsidRPr="00F85D90">
        <w:rPr>
          <w:rFonts w:ascii="Arial" w:eastAsia="Times New Roman" w:hAnsi="Arial" w:cs="Arial"/>
          <w:sz w:val="22"/>
          <w:szCs w:val="22"/>
        </w:rPr>
        <w:t xml:space="preserve"> genes do not display dosage compensation and </w:t>
      </w:r>
      <w:r w:rsidR="005D164B" w:rsidRPr="00F85D90">
        <w:rPr>
          <w:rFonts w:ascii="Arial" w:eastAsia="Times New Roman" w:hAnsi="Arial" w:cs="Arial"/>
          <w:sz w:val="22"/>
          <w:szCs w:val="22"/>
        </w:rPr>
        <w:t>we did not find evidence for compensation</w:t>
      </w:r>
      <w:r w:rsidR="009A0A8A" w:rsidRPr="00F85D90">
        <w:rPr>
          <w:rFonts w:ascii="Arial" w:eastAsia="Times New Roman" w:hAnsi="Arial" w:cs="Arial"/>
          <w:sz w:val="22"/>
          <w:szCs w:val="22"/>
        </w:rPr>
        <w:t xml:space="preserve"> </w:t>
      </w:r>
      <w:r w:rsidR="004467D1"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5xpwr2023fw2aae2apfpftptvaxepvde9asw" timestamp="1587400302" guid="9db31d90-af75-4a13-984b-d6e0f9c68a4c"&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004467D1"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Peter R. Eriksson</w:t>
      </w:r>
      <w:r w:rsidR="00F43469">
        <w:rPr>
          <w:rFonts w:ascii="Arial" w:eastAsia="Times New Roman" w:hAnsi="Arial" w:cs="Arial"/>
          <w:noProof/>
          <w:sz w:val="22"/>
          <w:szCs w:val="22"/>
        </w:rPr>
        <w:t xml:space="preserve"> 2012)</w:t>
      </w:r>
      <w:r w:rsidR="004467D1" w:rsidRPr="00F85D90">
        <w:rPr>
          <w:rFonts w:ascii="Arial" w:eastAsia="Times New Roman" w:hAnsi="Arial" w:cs="Arial"/>
          <w:sz w:val="22"/>
          <w:szCs w:val="22"/>
        </w:rPr>
        <w:fldChar w:fldCharType="end"/>
      </w:r>
      <w:ins w:id="339" w:author="Holly Celina Mcqueary" w:date="2020-07-15T15:55:00Z">
        <w:r w:rsidR="00D9137A">
          <w:rPr>
            <w:rFonts w:ascii="Arial" w:eastAsia="Times New Roman" w:hAnsi="Arial" w:cs="Arial"/>
            <w:sz w:val="22"/>
            <w:szCs w:val="22"/>
          </w:rPr>
          <w:t xml:space="preserve"> </w:t>
        </w:r>
      </w:ins>
      <w:ins w:id="340" w:author="Holly Celina Mcqueary" w:date="2020-07-15T16:01:00Z">
        <w:r w:rsidR="004F328C">
          <w:rPr>
            <w:rFonts w:ascii="Arial" w:eastAsia="Times New Roman" w:hAnsi="Arial" w:cs="Arial"/>
            <w:sz w:val="22"/>
            <w:szCs w:val="22"/>
          </w:rPr>
          <w:t>(Supplemental Table 2.1, Appendix I)</w:t>
        </w:r>
      </w:ins>
      <w:r w:rsidR="009A0A8A" w:rsidRPr="00F85D90">
        <w:rPr>
          <w:rFonts w:ascii="Arial" w:eastAsia="Times New Roman" w:hAnsi="Arial" w:cs="Arial"/>
          <w:sz w:val="22"/>
          <w:szCs w:val="22"/>
        </w:rPr>
        <w:t xml:space="preserve">. </w:t>
      </w:r>
      <w:commentRangeEnd w:id="338"/>
      <w:r w:rsidR="00BF657B">
        <w:rPr>
          <w:rStyle w:val="CommentReference"/>
        </w:rPr>
        <w:commentReference w:id="338"/>
      </w:r>
    </w:p>
    <w:p w14:paraId="3720C3CA" w14:textId="77777777" w:rsidR="00EB5D87" w:rsidRPr="00F85D90" w:rsidRDefault="00EB5D87" w:rsidP="00F85D90">
      <w:pPr>
        <w:spacing w:line="480" w:lineRule="auto"/>
        <w:rPr>
          <w:rFonts w:ascii="Arial" w:eastAsia="Times New Roman" w:hAnsi="Arial" w:cs="Arial"/>
          <w:noProof/>
          <w:sz w:val="22"/>
          <w:szCs w:val="22"/>
        </w:rPr>
      </w:pPr>
    </w:p>
    <w:p w14:paraId="2B0CA0DF" w14:textId="5606E350" w:rsidR="008539A5" w:rsidRPr="00F85D90" w:rsidRDefault="00DC6C84" w:rsidP="00F85D90">
      <w:pPr>
        <w:spacing w:line="480" w:lineRule="auto"/>
        <w:rPr>
          <w:rFonts w:ascii="Arial" w:eastAsia="Times New Roman" w:hAnsi="Arial" w:cs="Arial"/>
          <w:iCs/>
          <w:sz w:val="22"/>
          <w:szCs w:val="22"/>
        </w:rPr>
      </w:pPr>
      <w:r w:rsidRPr="00F85D90">
        <w:rPr>
          <w:rFonts w:ascii="Arial" w:eastAsia="Times New Roman" w:hAnsi="Arial" w:cs="Arial"/>
          <w:i/>
          <w:sz w:val="22"/>
          <w:szCs w:val="22"/>
        </w:rPr>
        <w:t>Dosage-Sensitive Genes</w:t>
      </w:r>
    </w:p>
    <w:p w14:paraId="2002FE52" w14:textId="4093DDC3" w:rsidR="00A011E2" w:rsidRPr="00F85D90" w:rsidRDefault="008539A5" w:rsidP="00F85D90">
      <w:pPr>
        <w:spacing w:line="480" w:lineRule="auto"/>
        <w:rPr>
          <w:rFonts w:ascii="Arial" w:eastAsia="Times New Roman" w:hAnsi="Arial" w:cs="Arial"/>
          <w:iCs/>
          <w:sz w:val="22"/>
          <w:szCs w:val="22"/>
        </w:rPr>
      </w:pPr>
      <w:r w:rsidRPr="00F85D90">
        <w:rPr>
          <w:rFonts w:ascii="Arial" w:eastAsia="Times New Roman" w:hAnsi="Arial" w:cs="Arial"/>
          <w:iCs/>
          <w:sz w:val="22"/>
          <w:szCs w:val="22"/>
        </w:rPr>
        <w:tab/>
      </w:r>
      <w:r w:rsidR="00EB5D87" w:rsidRPr="00F85D90">
        <w:rPr>
          <w:rFonts w:ascii="Arial" w:eastAsia="Times New Roman" w:hAnsi="Arial" w:cs="Arial"/>
          <w:iCs/>
          <w:sz w:val="22"/>
          <w:szCs w:val="22"/>
        </w:rPr>
        <w:t xml:space="preserve">Previous studies have found that certain genes are more dosage-sensitive than others: using the “genetic tug-of-war” method, </w:t>
      </w:r>
      <w:proofErr w:type="spellStart"/>
      <w:r w:rsidR="00EB5D87" w:rsidRPr="00F85D90">
        <w:rPr>
          <w:rFonts w:ascii="Arial" w:eastAsia="Times New Roman" w:hAnsi="Arial" w:cs="Arial"/>
          <w:iCs/>
          <w:sz w:val="22"/>
          <w:szCs w:val="22"/>
        </w:rPr>
        <w:t>Makanae</w:t>
      </w:r>
      <w:proofErr w:type="spellEnd"/>
      <w:r w:rsidR="00EB5D87" w:rsidRPr="00F85D90">
        <w:rPr>
          <w:rFonts w:ascii="Arial" w:eastAsia="Times New Roman" w:hAnsi="Arial" w:cs="Arial"/>
          <w:iCs/>
          <w:sz w:val="22"/>
          <w:szCs w:val="22"/>
        </w:rPr>
        <w:t xml:space="preserve"> et al 2013 found the copy-number limits of overexpression in all 5806 protein-coding genes in </w:t>
      </w:r>
      <w:r w:rsidR="00EB5D87" w:rsidRPr="00F85D90">
        <w:rPr>
          <w:rFonts w:ascii="Arial" w:eastAsia="Times New Roman" w:hAnsi="Arial" w:cs="Arial"/>
          <w:i/>
          <w:sz w:val="22"/>
          <w:szCs w:val="22"/>
        </w:rPr>
        <w:t>S. cerevisiae</w:t>
      </w:r>
      <w:r w:rsidR="00EB5D87" w:rsidRPr="00F85D90">
        <w:rPr>
          <w:rFonts w:ascii="Arial" w:eastAsia="Times New Roman" w:hAnsi="Arial" w:cs="Arial"/>
          <w:iCs/>
          <w:sz w:val="22"/>
          <w:szCs w:val="22"/>
        </w:rPr>
        <w:t>, and found 115 genes whose copy number limits were 10 or less (more than this amount caused cell death)</w:t>
      </w:r>
      <w:ins w:id="341" w:author="Holly Celina Mcqueary" w:date="2020-07-12T17:04:00Z">
        <w:r w:rsidR="00BF657B">
          <w:rPr>
            <w:rFonts w:ascii="Arial" w:eastAsia="Times New Roman" w:hAnsi="Arial" w:cs="Arial"/>
            <w:iCs/>
            <w:sz w:val="22"/>
            <w:szCs w:val="22"/>
          </w:rPr>
          <w:t xml:space="preserve"> </w:t>
        </w:r>
      </w:ins>
      <w:r w:rsidR="00BF657B">
        <w:rPr>
          <w:rFonts w:ascii="Arial" w:eastAsia="Times New Roman" w:hAnsi="Arial" w:cs="Arial"/>
          <w:iCs/>
          <w:sz w:val="22"/>
          <w:szCs w:val="22"/>
        </w:rPr>
        <w:fldChar w:fldCharType="begin"/>
      </w:r>
      <w:r w:rsidR="00F43469">
        <w:rPr>
          <w:rFonts w:ascii="Arial" w:eastAsia="Times New Roman" w:hAnsi="Arial" w:cs="Arial"/>
          <w:iCs/>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BF657B">
        <w:rPr>
          <w:rFonts w:ascii="Arial" w:eastAsia="Times New Roman" w:hAnsi="Arial" w:cs="Arial"/>
          <w:iCs/>
          <w:sz w:val="22"/>
          <w:szCs w:val="22"/>
        </w:rPr>
        <w:fldChar w:fldCharType="separate"/>
      </w:r>
      <w:r w:rsidR="00F43469">
        <w:rPr>
          <w:rFonts w:ascii="Arial" w:eastAsia="Times New Roman" w:hAnsi="Arial" w:cs="Arial"/>
          <w:iCs/>
          <w:noProof/>
          <w:sz w:val="22"/>
          <w:szCs w:val="22"/>
        </w:rPr>
        <w:t>(</w:t>
      </w:r>
      <w:r w:rsidR="00F43469" w:rsidRPr="00F43469">
        <w:rPr>
          <w:rFonts w:ascii="Arial" w:eastAsia="Times New Roman" w:hAnsi="Arial" w:cs="Arial"/>
          <w:iCs/>
          <w:smallCaps/>
          <w:noProof/>
          <w:sz w:val="22"/>
          <w:szCs w:val="22"/>
        </w:rPr>
        <w:t>Makanae</w:t>
      </w:r>
      <w:r w:rsidR="00F43469" w:rsidRPr="00F43469">
        <w:rPr>
          <w:rFonts w:ascii="Arial" w:eastAsia="Times New Roman" w:hAnsi="Arial" w:cs="Arial"/>
          <w:i/>
          <w:iCs/>
          <w:noProof/>
          <w:sz w:val="22"/>
          <w:szCs w:val="22"/>
        </w:rPr>
        <w:t xml:space="preserve"> et al.</w:t>
      </w:r>
      <w:r w:rsidR="00F43469">
        <w:rPr>
          <w:rFonts w:ascii="Arial" w:eastAsia="Times New Roman" w:hAnsi="Arial" w:cs="Arial"/>
          <w:iCs/>
          <w:noProof/>
          <w:sz w:val="22"/>
          <w:szCs w:val="22"/>
        </w:rPr>
        <w:t xml:space="preserve"> 2013)</w:t>
      </w:r>
      <w:r w:rsidR="00BF657B">
        <w:rPr>
          <w:rFonts w:ascii="Arial" w:eastAsia="Times New Roman" w:hAnsi="Arial" w:cs="Arial"/>
          <w:iCs/>
          <w:sz w:val="22"/>
          <w:szCs w:val="22"/>
        </w:rPr>
        <w:fldChar w:fldCharType="end"/>
      </w:r>
      <w:r w:rsidR="00EB5D87" w:rsidRPr="00F85D90">
        <w:rPr>
          <w:rFonts w:ascii="Arial" w:eastAsia="Times New Roman" w:hAnsi="Arial" w:cs="Arial"/>
          <w:iCs/>
          <w:sz w:val="22"/>
          <w:szCs w:val="22"/>
        </w:rPr>
        <w:t xml:space="preserve">. Curious as to whether our samples also showed a pattern of dosage sensitivity with these genes, we investigated the set of dosage-sensitive genes from </w:t>
      </w:r>
      <w:proofErr w:type="spellStart"/>
      <w:r w:rsidR="00EB5D87" w:rsidRPr="00F85D90">
        <w:rPr>
          <w:rFonts w:ascii="Arial" w:eastAsia="Times New Roman" w:hAnsi="Arial" w:cs="Arial"/>
          <w:iCs/>
          <w:sz w:val="22"/>
          <w:szCs w:val="22"/>
        </w:rPr>
        <w:t>Makanae</w:t>
      </w:r>
      <w:proofErr w:type="spellEnd"/>
      <w:r w:rsidR="00EB5D87" w:rsidRPr="00F85D90">
        <w:rPr>
          <w:rFonts w:ascii="Arial" w:eastAsia="Times New Roman" w:hAnsi="Arial" w:cs="Arial"/>
          <w:iCs/>
          <w:sz w:val="22"/>
          <w:szCs w:val="22"/>
        </w:rPr>
        <w:t xml:space="preserve"> et al and parsed out those that were significantly differentially expressed in our aneuploid samples. </w:t>
      </w:r>
      <w:r w:rsidRPr="00F85D90">
        <w:rPr>
          <w:rFonts w:ascii="Arial" w:eastAsia="Times New Roman" w:hAnsi="Arial" w:cs="Arial"/>
          <w:iCs/>
          <w:sz w:val="22"/>
          <w:szCs w:val="22"/>
        </w:rPr>
        <w:t>Most aneuploid samples had few differentially expressed dosage sensitive genes</w:t>
      </w:r>
      <w:r w:rsidR="00B05290" w:rsidRPr="00F85D90">
        <w:rPr>
          <w:rFonts w:ascii="Arial" w:eastAsia="Times New Roman" w:hAnsi="Arial" w:cs="Arial"/>
          <w:iCs/>
          <w:sz w:val="22"/>
          <w:szCs w:val="22"/>
        </w:rPr>
        <w:t>, indicating that our samples were employing a level of compensation to combat the deleterious effects of high expression of these genes.</w:t>
      </w:r>
    </w:p>
    <w:p w14:paraId="3F49CFA7" w14:textId="07D7B58F" w:rsidR="002E3152" w:rsidRPr="00F85D90" w:rsidRDefault="0003241F" w:rsidP="00F85D90">
      <w:pPr>
        <w:spacing w:line="480" w:lineRule="auto"/>
        <w:ind w:firstLine="720"/>
        <w:rPr>
          <w:rFonts w:ascii="Arial" w:eastAsia="Times New Roman" w:hAnsi="Arial" w:cs="Arial"/>
          <w:iCs/>
          <w:sz w:val="22"/>
          <w:szCs w:val="22"/>
        </w:rPr>
      </w:pPr>
      <w:r w:rsidRPr="00F85D90">
        <w:rPr>
          <w:rFonts w:ascii="Arial" w:eastAsia="Times New Roman" w:hAnsi="Arial" w:cs="Arial"/>
          <w:iCs/>
          <w:sz w:val="22"/>
          <w:szCs w:val="22"/>
        </w:rPr>
        <w:t xml:space="preserve">The genes of most interest were those contained on the aneuploid chromosomes, as these genes were found in differing </w:t>
      </w:r>
      <w:r w:rsidR="00CE324E" w:rsidRPr="00F85D90">
        <w:rPr>
          <w:rFonts w:ascii="Arial" w:eastAsia="Times New Roman" w:hAnsi="Arial" w:cs="Arial"/>
          <w:iCs/>
          <w:sz w:val="22"/>
          <w:szCs w:val="22"/>
        </w:rPr>
        <w:t>copy number compared to</w:t>
      </w:r>
      <w:r w:rsidRPr="00F85D90">
        <w:rPr>
          <w:rFonts w:ascii="Arial" w:eastAsia="Times New Roman" w:hAnsi="Arial" w:cs="Arial"/>
          <w:iCs/>
          <w:sz w:val="22"/>
          <w:szCs w:val="22"/>
        </w:rPr>
        <w:t xml:space="preserve"> the rest of the genes in the genome. </w:t>
      </w:r>
      <w:r w:rsidR="00DA410E" w:rsidRPr="00F85D90">
        <w:rPr>
          <w:rFonts w:ascii="Arial" w:eastAsia="Times New Roman" w:hAnsi="Arial" w:cs="Arial"/>
          <w:sz w:val="22"/>
          <w:szCs w:val="22"/>
        </w:rPr>
        <w:t>Most samples showed a high level of compensation of dosage-sensitive genes on the aneuploid chromosome and elsewhere in the genome.</w:t>
      </w:r>
      <w:r w:rsidR="00DA410E" w:rsidRPr="00F85D90">
        <w:rPr>
          <w:rFonts w:ascii="Arial" w:eastAsia="Times New Roman" w:hAnsi="Arial" w:cs="Arial"/>
          <w:iCs/>
          <w:sz w:val="22"/>
          <w:szCs w:val="22"/>
        </w:rPr>
        <w:t xml:space="preserve"> </w:t>
      </w:r>
      <w:commentRangeStart w:id="342"/>
      <w:r w:rsidR="00DA410E" w:rsidRPr="00F85D90">
        <w:rPr>
          <w:rFonts w:ascii="Arial" w:eastAsia="Times New Roman" w:hAnsi="Arial" w:cs="Arial"/>
          <w:iCs/>
          <w:sz w:val="22"/>
          <w:szCs w:val="22"/>
        </w:rPr>
        <w:t xml:space="preserve">However, </w:t>
      </w:r>
      <w:r w:rsidR="00DA410E" w:rsidRPr="00F85D90">
        <w:rPr>
          <w:rFonts w:ascii="Arial" w:eastAsia="Times New Roman" w:hAnsi="Arial" w:cs="Arial"/>
          <w:sz w:val="22"/>
          <w:szCs w:val="22"/>
        </w:rPr>
        <w:t>s</w:t>
      </w:r>
      <w:r w:rsidR="00A011E2" w:rsidRPr="00F85D90">
        <w:rPr>
          <w:rFonts w:ascii="Arial" w:eastAsia="Times New Roman" w:hAnsi="Arial" w:cs="Arial"/>
          <w:sz w:val="22"/>
          <w:szCs w:val="22"/>
        </w:rPr>
        <w:t>amples with a trisomy for chromosome 9 appeared to be more tolerant of the duplication</w:t>
      </w:r>
      <w:r w:rsidR="00B86BB0" w:rsidRPr="00F85D90">
        <w:rPr>
          <w:rFonts w:ascii="Arial" w:eastAsia="Times New Roman" w:hAnsi="Arial" w:cs="Arial"/>
          <w:sz w:val="22"/>
          <w:szCs w:val="22"/>
        </w:rPr>
        <w:t xml:space="preserve"> (likely due to individual gene compensation)</w:t>
      </w:r>
      <w:r w:rsidR="00A011E2" w:rsidRPr="00F85D90">
        <w:rPr>
          <w:rFonts w:ascii="Arial" w:eastAsia="Times New Roman" w:hAnsi="Arial" w:cs="Arial"/>
          <w:sz w:val="22"/>
          <w:szCs w:val="22"/>
        </w:rPr>
        <w:t xml:space="preserve"> than other chromosomes – samples ranged from 0 to 33% compensation</w:t>
      </w:r>
      <w:r w:rsidR="00DA410E" w:rsidRPr="00F85D90">
        <w:rPr>
          <w:rFonts w:ascii="Arial" w:eastAsia="Times New Roman" w:hAnsi="Arial" w:cs="Arial"/>
          <w:sz w:val="22"/>
          <w:szCs w:val="22"/>
        </w:rPr>
        <w:t xml:space="preserve"> (Table 2)</w:t>
      </w:r>
      <w:r w:rsidR="00A011E2" w:rsidRPr="00F85D90">
        <w:rPr>
          <w:rFonts w:ascii="Arial" w:eastAsia="Times New Roman" w:hAnsi="Arial" w:cs="Arial"/>
          <w:sz w:val="22"/>
          <w:szCs w:val="22"/>
        </w:rPr>
        <w:t xml:space="preserve">. </w:t>
      </w:r>
      <w:commentRangeEnd w:id="342"/>
      <w:r w:rsidR="00BF657B">
        <w:rPr>
          <w:rStyle w:val="CommentReference"/>
        </w:rPr>
        <w:commentReference w:id="342"/>
      </w:r>
      <w:r w:rsidR="008F4B4A" w:rsidRPr="00F85D90">
        <w:rPr>
          <w:rFonts w:ascii="Arial" w:eastAsia="Times New Roman" w:hAnsi="Arial" w:cs="Arial"/>
          <w:sz w:val="22"/>
          <w:szCs w:val="22"/>
        </w:rPr>
        <w:t xml:space="preserve">Previous studies have found that the increase in a partner gene can rescue the sensitivity of a strain to another increased dosage. This may be occurring in the samples that had little to no compensation of the dosage sensitive genes on the aneuploid chromosome. </w:t>
      </w:r>
      <w:commentRangeStart w:id="343"/>
      <w:commentRangeStart w:id="344"/>
      <w:r w:rsidR="00A011E2" w:rsidRPr="00F85D90">
        <w:rPr>
          <w:rFonts w:ascii="Arial" w:eastAsia="Times New Roman" w:hAnsi="Arial" w:cs="Arial"/>
          <w:sz w:val="22"/>
          <w:szCs w:val="22"/>
        </w:rPr>
        <w:t xml:space="preserve">One sample had a monosomy of chromosome 9, and conversely, showed 100% compensation, suggesting that the dosage sensitivity of these genes is skewed in one direction. </w:t>
      </w:r>
      <w:r w:rsidR="00DA410E" w:rsidRPr="00F85D90">
        <w:rPr>
          <w:rFonts w:ascii="Arial" w:eastAsia="Times New Roman" w:hAnsi="Arial" w:cs="Arial"/>
          <w:color w:val="000000"/>
          <w:sz w:val="22"/>
          <w:szCs w:val="22"/>
        </w:rPr>
        <w:t xml:space="preserve">The euploid samples also </w:t>
      </w:r>
      <w:r w:rsidR="00DA410E" w:rsidRPr="00F85D90">
        <w:rPr>
          <w:rFonts w:ascii="Arial" w:eastAsia="Times New Roman" w:hAnsi="Arial" w:cs="Arial"/>
          <w:color w:val="000000"/>
          <w:sz w:val="22"/>
          <w:szCs w:val="22"/>
        </w:rPr>
        <w:lastRenderedPageBreak/>
        <w:t xml:space="preserve">compensated the dosage sensitive genes, with individual sample percentages ranging from 59-100% (Table 3). </w:t>
      </w:r>
      <w:commentRangeEnd w:id="343"/>
      <w:r w:rsidR="00BF657B">
        <w:rPr>
          <w:rStyle w:val="CommentReference"/>
        </w:rPr>
        <w:commentReference w:id="343"/>
      </w:r>
      <w:commentRangeEnd w:id="344"/>
      <w:r w:rsidR="00BF657B">
        <w:rPr>
          <w:rStyle w:val="CommentReference"/>
        </w:rPr>
        <w:commentReference w:id="344"/>
      </w:r>
    </w:p>
    <w:p w14:paraId="1774C7B8" w14:textId="77777777" w:rsidR="0065592A" w:rsidRPr="00F85D90" w:rsidRDefault="0065592A" w:rsidP="00F85D90">
      <w:pPr>
        <w:spacing w:line="480" w:lineRule="auto"/>
        <w:ind w:firstLine="720"/>
        <w:rPr>
          <w:rFonts w:ascii="Arial" w:eastAsia="Times New Roman" w:hAnsi="Arial" w:cs="Arial"/>
          <w:iCs/>
          <w:sz w:val="22"/>
          <w:szCs w:val="22"/>
        </w:rPr>
      </w:pPr>
    </w:p>
    <w:p w14:paraId="22976B79" w14:textId="553430EB" w:rsidR="000229E4" w:rsidRPr="00F85D90" w:rsidRDefault="00D543AC" w:rsidP="00F85D90">
      <w:pPr>
        <w:spacing w:line="480" w:lineRule="auto"/>
        <w:rPr>
          <w:rFonts w:ascii="Arial" w:hAnsi="Arial" w:cs="Arial"/>
          <w:b/>
          <w:bCs/>
          <w:sz w:val="22"/>
          <w:szCs w:val="22"/>
        </w:rPr>
      </w:pPr>
      <w:r w:rsidRPr="00F85D90">
        <w:rPr>
          <w:rFonts w:ascii="Arial" w:hAnsi="Arial" w:cs="Arial"/>
          <w:b/>
          <w:bCs/>
          <w:sz w:val="22"/>
          <w:szCs w:val="22"/>
        </w:rPr>
        <w:t xml:space="preserve">Discussion </w:t>
      </w:r>
    </w:p>
    <w:p w14:paraId="5130CDCB" w14:textId="335C55C9" w:rsidR="000229E4" w:rsidRPr="00F85D90" w:rsidRDefault="000229E4"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Rate of aneuploidy</w:t>
      </w:r>
    </w:p>
    <w:p w14:paraId="5A844F2B" w14:textId="417E2411" w:rsidR="00DB3212" w:rsidRDefault="007F3A2C" w:rsidP="00F85D90">
      <w:pPr>
        <w:spacing w:line="480" w:lineRule="auto"/>
        <w:ind w:firstLine="720"/>
        <w:rPr>
          <w:ins w:id="345" w:author="Holly Celina Mcqueary" w:date="2020-07-13T19:02:00Z"/>
          <w:rFonts w:ascii="Arial" w:eastAsia="Times New Roman" w:hAnsi="Arial" w:cs="Arial"/>
          <w:sz w:val="22"/>
          <w:szCs w:val="22"/>
        </w:rPr>
      </w:pPr>
      <w:r w:rsidRPr="00F85D90">
        <w:rPr>
          <w:rFonts w:ascii="Arial" w:eastAsia="Times New Roman" w:hAnsi="Arial" w:cs="Arial"/>
          <w:sz w:val="22"/>
          <w:szCs w:val="22"/>
        </w:rPr>
        <w:t>We calculated the rate of aneuploidy based on</w:t>
      </w:r>
      <w:ins w:id="346" w:author="Holly Celina Mcqueary" w:date="2020-07-15T16:08:00Z">
        <w:r w:rsidR="00264A5C">
          <w:rPr>
            <w:rFonts w:ascii="Arial" w:eastAsia="Times New Roman" w:hAnsi="Arial" w:cs="Arial"/>
            <w:sz w:val="22"/>
            <w:szCs w:val="22"/>
          </w:rPr>
          <w:t xml:space="preserve"> data from</w:t>
        </w:r>
      </w:ins>
      <w:r w:rsidRPr="00F85D90">
        <w:rPr>
          <w:rFonts w:ascii="Arial" w:eastAsia="Times New Roman" w:hAnsi="Arial" w:cs="Arial"/>
          <w:sz w:val="22"/>
          <w:szCs w:val="22"/>
        </w:rPr>
        <w:t xml:space="preserve"> two </w:t>
      </w:r>
      <w:ins w:id="347" w:author="Holly Celina Mcqueary" w:date="2020-07-15T16:08:00Z">
        <w:r w:rsidR="00264A5C">
          <w:rPr>
            <w:rFonts w:ascii="Arial" w:eastAsia="Times New Roman" w:hAnsi="Arial" w:cs="Arial"/>
            <w:sz w:val="22"/>
            <w:szCs w:val="22"/>
          </w:rPr>
          <w:t xml:space="preserve">previous </w:t>
        </w:r>
      </w:ins>
      <w:r w:rsidRPr="00F85D90">
        <w:rPr>
          <w:rFonts w:ascii="Arial" w:eastAsia="Times New Roman" w:hAnsi="Arial" w:cs="Arial"/>
          <w:sz w:val="22"/>
          <w:szCs w:val="22"/>
        </w:rPr>
        <w:t>yeast mutation accumulation experiments: one with a heterozygous strain and one with a homozygous strain. We found that the rate of aneuploidy is higher in the heterozygous strain</w:t>
      </w:r>
      <w:r w:rsidR="00F653B6" w:rsidRPr="00F85D90">
        <w:rPr>
          <w:rFonts w:ascii="Arial" w:eastAsia="Times New Roman" w:hAnsi="Arial" w:cs="Arial"/>
          <w:sz w:val="22"/>
          <w:szCs w:val="22"/>
        </w:rPr>
        <w:t xml:space="preserve"> than the homozygous strain (p&lt;0.0001, Fisher’s exact test</w:t>
      </w:r>
      <w:ins w:id="348" w:author="Holly Celina Mcqueary" w:date="2020-07-12T17:08:00Z">
        <w:r w:rsidR="00DB3212">
          <w:rPr>
            <w:rFonts w:ascii="Arial" w:eastAsia="Times New Roman" w:hAnsi="Arial" w:cs="Arial"/>
            <w:sz w:val="22"/>
            <w:szCs w:val="22"/>
          </w:rPr>
          <w:t>, Table 2</w:t>
        </w:r>
      </w:ins>
      <w:r w:rsidR="00F653B6" w:rsidRPr="00F85D90">
        <w:rPr>
          <w:rFonts w:ascii="Arial" w:eastAsia="Times New Roman" w:hAnsi="Arial" w:cs="Arial"/>
          <w:sz w:val="22"/>
          <w:szCs w:val="22"/>
        </w:rPr>
        <w:t>).</w:t>
      </w:r>
      <w:ins w:id="349" w:author="Holly Celina Mcqueary" w:date="2020-07-12T17:08:00Z">
        <w:r w:rsidR="00DB3212">
          <w:rPr>
            <w:rFonts w:ascii="Arial" w:eastAsia="Times New Roman" w:hAnsi="Arial" w:cs="Arial"/>
            <w:sz w:val="22"/>
            <w:szCs w:val="22"/>
          </w:rPr>
          <w:t xml:space="preserve"> The heterozygous ancestor strain MA lines had a total of 29 aneuploids and 47 </w:t>
        </w:r>
      </w:ins>
      <w:ins w:id="350" w:author="Holly Celina Mcqueary" w:date="2020-07-12T17:09:00Z">
        <w:r w:rsidR="00DB3212">
          <w:rPr>
            <w:rFonts w:ascii="Arial" w:eastAsia="Times New Roman" w:hAnsi="Arial" w:cs="Arial"/>
            <w:sz w:val="22"/>
            <w:szCs w:val="22"/>
          </w:rPr>
          <w:t>euploids, whereas the homozygous ancestor MA lines had a total of 28 aneuploid and 117 euploid lines. Previous studies have found that</w:t>
        </w:r>
      </w:ins>
      <w:del w:id="351" w:author="Holly Celina Mcqueary" w:date="2020-07-12T17:08:00Z">
        <w:r w:rsidRPr="00F85D90" w:rsidDel="00DB3212">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 </w:t>
      </w:r>
      <w:ins w:id="352" w:author="Holly Celina Mcqueary" w:date="2020-07-12T17:09:00Z">
        <w:r w:rsidR="00DB3212">
          <w:rPr>
            <w:rFonts w:ascii="Arial" w:eastAsia="Times New Roman" w:hAnsi="Arial" w:cs="Arial"/>
            <w:sz w:val="22"/>
            <w:szCs w:val="22"/>
          </w:rPr>
          <w:t>h</w:t>
        </w:r>
      </w:ins>
      <w:del w:id="353" w:author="Holly Celina Mcqueary" w:date="2020-07-12T17:09:00Z">
        <w:r w:rsidR="000229E4" w:rsidRPr="00F85D90" w:rsidDel="00DB3212">
          <w:rPr>
            <w:rFonts w:ascii="Arial" w:eastAsia="Times New Roman" w:hAnsi="Arial" w:cs="Arial"/>
            <w:sz w:val="22"/>
            <w:szCs w:val="22"/>
          </w:rPr>
          <w:delText>H</w:delText>
        </w:r>
      </w:del>
      <w:r w:rsidR="000229E4" w:rsidRPr="00F85D90">
        <w:rPr>
          <w:rFonts w:ascii="Arial" w:eastAsia="Times New Roman" w:hAnsi="Arial" w:cs="Arial"/>
          <w:sz w:val="22"/>
          <w:szCs w:val="22"/>
        </w:rPr>
        <w:t>ybrids of two yeast species have been shown to systematically lose all or part of one parent’s genom</w:t>
      </w:r>
      <w:r w:rsidR="00F653B6" w:rsidRPr="00F85D90">
        <w:rPr>
          <w:rFonts w:ascii="Arial" w:eastAsia="Times New Roman" w:hAnsi="Arial" w:cs="Arial"/>
          <w:sz w:val="22"/>
          <w:szCs w:val="22"/>
        </w:rPr>
        <w:t xml:space="preserve">e </w:t>
      </w:r>
      <w:r w:rsidR="000229E4"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Marinoni&lt;/Author&gt;&lt;Year&gt;1999&lt;/Year&gt;&lt;RecNum&gt;216&lt;/RecNum&gt;&lt;DisplayText&gt;(&lt;style face="smallcaps"&gt;Marinoni&lt;/style&gt;&lt;style face="italic"&gt; et al.&lt;/style&gt; 1999)&lt;/DisplayText&gt;&lt;record&gt;&lt;rec-number&gt;216&lt;/rec-number&gt;&lt;foreign-keys&gt;&lt;key app="EN" db-id="5xpwr2023fw2aae2apfpftptvaxepvde9asw" timestamp="1587400372" guid="3ecea321-b0ed-49f1-8a8f-a90b3b6773a3"&gt;216&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0229E4"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rinon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99)</w:t>
      </w:r>
      <w:r w:rsidR="000229E4" w:rsidRPr="00F85D90">
        <w:rPr>
          <w:rFonts w:ascii="Arial" w:eastAsia="Times New Roman" w:hAnsi="Arial" w:cs="Arial"/>
          <w:sz w:val="22"/>
          <w:szCs w:val="22"/>
        </w:rPr>
        <w:fldChar w:fldCharType="end"/>
      </w:r>
      <w:r w:rsidR="000229E4" w:rsidRPr="00F85D90">
        <w:rPr>
          <w:rFonts w:ascii="Arial" w:eastAsia="Times New Roman" w:hAnsi="Arial" w:cs="Arial"/>
          <w:sz w:val="22"/>
          <w:szCs w:val="22"/>
        </w:rPr>
        <w:t xml:space="preserve">. It is possible that </w:t>
      </w:r>
      <w:r w:rsidR="00F653B6" w:rsidRPr="00F85D90">
        <w:rPr>
          <w:rFonts w:ascii="Arial" w:eastAsia="Times New Roman" w:hAnsi="Arial" w:cs="Arial"/>
          <w:sz w:val="22"/>
          <w:szCs w:val="22"/>
        </w:rPr>
        <w:t>the</w:t>
      </w:r>
      <w:r w:rsidR="000229E4" w:rsidRPr="00F85D90">
        <w:rPr>
          <w:rFonts w:ascii="Arial" w:eastAsia="Times New Roman" w:hAnsi="Arial" w:cs="Arial"/>
          <w:sz w:val="22"/>
          <w:szCs w:val="22"/>
        </w:rPr>
        <w:t xml:space="preserve"> mating of distantly related </w:t>
      </w:r>
      <w:r w:rsidR="000229E4" w:rsidRPr="00F85D90">
        <w:rPr>
          <w:rFonts w:ascii="Arial" w:eastAsia="Times New Roman" w:hAnsi="Arial" w:cs="Arial"/>
          <w:i/>
          <w:sz w:val="22"/>
          <w:szCs w:val="22"/>
        </w:rPr>
        <w:t>S. cerevisiae</w:t>
      </w:r>
      <w:r w:rsidR="000229E4" w:rsidRPr="00F85D90">
        <w:rPr>
          <w:rFonts w:ascii="Arial" w:eastAsia="Times New Roman" w:hAnsi="Arial" w:cs="Arial"/>
          <w:sz w:val="22"/>
          <w:szCs w:val="22"/>
        </w:rPr>
        <w:t xml:space="preserve"> strains </w:t>
      </w:r>
      <w:r w:rsidR="00F653B6" w:rsidRPr="00F85D90">
        <w:rPr>
          <w:rFonts w:ascii="Arial" w:eastAsia="Times New Roman" w:hAnsi="Arial" w:cs="Arial"/>
          <w:sz w:val="22"/>
          <w:szCs w:val="22"/>
        </w:rPr>
        <w:t xml:space="preserve">to produce the heterozygous strain </w:t>
      </w:r>
      <w:r w:rsidR="000229E4" w:rsidRPr="00F85D90">
        <w:rPr>
          <w:rFonts w:ascii="Arial" w:eastAsia="Times New Roman" w:hAnsi="Arial" w:cs="Arial"/>
          <w:sz w:val="22"/>
          <w:szCs w:val="22"/>
        </w:rPr>
        <w:t xml:space="preserve">showed a milder version of genome incompatibility as exemplified </w:t>
      </w:r>
      <w:commentRangeStart w:id="354"/>
      <w:r w:rsidR="000229E4" w:rsidRPr="00F85D90">
        <w:rPr>
          <w:rFonts w:ascii="Arial" w:eastAsia="Times New Roman" w:hAnsi="Arial" w:cs="Arial"/>
          <w:sz w:val="22"/>
          <w:szCs w:val="22"/>
        </w:rPr>
        <w:t>by</w:t>
      </w:r>
      <w:commentRangeEnd w:id="354"/>
      <w:r w:rsidR="00264A5C">
        <w:rPr>
          <w:rStyle w:val="CommentReference"/>
        </w:rPr>
        <w:commentReference w:id="354"/>
      </w:r>
      <w:r w:rsidR="000229E4" w:rsidRPr="00F85D90">
        <w:rPr>
          <w:rFonts w:ascii="Arial" w:eastAsia="Times New Roman" w:hAnsi="Arial" w:cs="Arial"/>
          <w:sz w:val="22"/>
          <w:szCs w:val="22"/>
        </w:rPr>
        <w:t xml:space="preserve"> the higher rate of aneuploidy compared to the homozygous </w:t>
      </w:r>
      <w:commentRangeStart w:id="355"/>
      <w:r w:rsidR="000229E4" w:rsidRPr="00F85D90">
        <w:rPr>
          <w:rFonts w:ascii="Arial" w:eastAsia="Times New Roman" w:hAnsi="Arial" w:cs="Arial"/>
          <w:sz w:val="22"/>
          <w:szCs w:val="22"/>
        </w:rPr>
        <w:t xml:space="preserve">lab strain. </w:t>
      </w:r>
      <w:commentRangeEnd w:id="355"/>
      <w:r w:rsidR="008B5F31">
        <w:rPr>
          <w:rStyle w:val="CommentReference"/>
        </w:rPr>
        <w:commentReference w:id="355"/>
      </w:r>
      <w:ins w:id="356" w:author="Holly Celina Mcqueary" w:date="2020-07-15T16:12:00Z">
        <w:r w:rsidR="00264A5C">
          <w:rPr>
            <w:rFonts w:ascii="Arial" w:eastAsia="Times New Roman" w:hAnsi="Arial" w:cs="Arial"/>
            <w:sz w:val="22"/>
            <w:szCs w:val="22"/>
          </w:rPr>
          <w:t xml:space="preserve">However, the heterozygous strain did not show any growth defects </w:t>
        </w:r>
      </w:ins>
      <w:ins w:id="357" w:author="Holly Celina Mcqueary" w:date="2020-07-15T16:13:00Z">
        <w:r w:rsidR="00264A5C">
          <w:rPr>
            <w:rFonts w:ascii="Arial" w:eastAsia="Times New Roman" w:hAnsi="Arial" w:cs="Arial"/>
            <w:sz w:val="22"/>
            <w:szCs w:val="22"/>
          </w:rPr>
          <w:t xml:space="preserve">(potentially displaying a phenotypic effect of genome incompatibility) </w:t>
        </w:r>
      </w:ins>
      <w:ins w:id="358" w:author="Holly Celina Mcqueary" w:date="2020-07-15T16:12:00Z">
        <w:r w:rsidR="00264A5C">
          <w:rPr>
            <w:rFonts w:ascii="Arial" w:eastAsia="Times New Roman" w:hAnsi="Arial" w:cs="Arial"/>
            <w:sz w:val="22"/>
            <w:szCs w:val="22"/>
          </w:rPr>
          <w:t>compared to the homozygous strain</w:t>
        </w:r>
      </w:ins>
      <w:ins w:id="359" w:author="Holly Celina Mcqueary" w:date="2020-07-15T16:13:00Z">
        <w:r w:rsidR="00264A5C">
          <w:rPr>
            <w:rFonts w:ascii="Arial" w:eastAsia="Times New Roman" w:hAnsi="Arial" w:cs="Arial"/>
            <w:sz w:val="22"/>
            <w:szCs w:val="22"/>
          </w:rPr>
          <w:t>. Further</w:t>
        </w:r>
      </w:ins>
      <w:ins w:id="360" w:author="Holly Celina Mcqueary" w:date="2020-07-15T16:08:00Z">
        <w:r w:rsidR="00264A5C">
          <w:rPr>
            <w:rFonts w:ascii="Arial" w:eastAsia="Times New Roman" w:hAnsi="Arial" w:cs="Arial"/>
            <w:sz w:val="22"/>
            <w:szCs w:val="22"/>
          </w:rPr>
          <w:t xml:space="preserve">, </w:t>
        </w:r>
      </w:ins>
      <w:ins w:id="361" w:author="Holly Celina Mcqueary" w:date="2020-07-15T16:09:00Z">
        <w:r w:rsidR="00264A5C">
          <w:rPr>
            <w:rFonts w:ascii="Arial" w:eastAsia="Times New Roman" w:hAnsi="Arial" w:cs="Arial"/>
            <w:sz w:val="22"/>
            <w:szCs w:val="22"/>
          </w:rPr>
          <w:t>since our strains were not iso</w:t>
        </w:r>
      </w:ins>
      <w:ins w:id="362" w:author="Holly Celina Mcqueary" w:date="2020-07-15T16:10:00Z">
        <w:r w:rsidR="00264A5C">
          <w:rPr>
            <w:rFonts w:ascii="Arial" w:eastAsia="Times New Roman" w:hAnsi="Arial" w:cs="Arial"/>
            <w:sz w:val="22"/>
            <w:szCs w:val="22"/>
          </w:rPr>
          <w:t xml:space="preserve">genic, </w:t>
        </w:r>
      </w:ins>
      <w:ins w:id="363" w:author="Holly Celina Mcqueary" w:date="2020-07-15T16:08:00Z">
        <w:r w:rsidR="00264A5C">
          <w:rPr>
            <w:rFonts w:ascii="Arial" w:eastAsia="Times New Roman" w:hAnsi="Arial" w:cs="Arial"/>
            <w:sz w:val="22"/>
            <w:szCs w:val="22"/>
          </w:rPr>
          <w:t xml:space="preserve">it is possible that our findings are instead the result </w:t>
        </w:r>
      </w:ins>
      <w:ins w:id="364" w:author="Holly Celina Mcqueary" w:date="2020-07-15T16:10:00Z">
        <w:r w:rsidR="00264A5C">
          <w:rPr>
            <w:rFonts w:ascii="Arial" w:eastAsia="Times New Roman" w:hAnsi="Arial" w:cs="Arial"/>
            <w:sz w:val="22"/>
            <w:szCs w:val="22"/>
          </w:rPr>
          <w:t>of differences in the genetic background of the strains. To prevent this, future experiments could create diploids from each of t</w:t>
        </w:r>
      </w:ins>
      <w:ins w:id="365" w:author="Holly Celina Mcqueary" w:date="2020-07-15T16:11:00Z">
        <w:r w:rsidR="00264A5C">
          <w:rPr>
            <w:rFonts w:ascii="Arial" w:eastAsia="Times New Roman" w:hAnsi="Arial" w:cs="Arial"/>
            <w:sz w:val="22"/>
            <w:szCs w:val="22"/>
          </w:rPr>
          <w:t xml:space="preserve">he parents used to make the heterozygous strain and put these through a mutation accumulation experiment as well, to see if aneuploidy levels decrease in more homozygous strains. </w:t>
        </w:r>
      </w:ins>
    </w:p>
    <w:p w14:paraId="3D4C8620" w14:textId="0F0D5889" w:rsidR="00DB3212" w:rsidRDefault="00A82583" w:rsidP="00F85D90">
      <w:pPr>
        <w:spacing w:line="480" w:lineRule="auto"/>
        <w:ind w:firstLine="720"/>
        <w:rPr>
          <w:ins w:id="366" w:author="Holly Celina Mcqueary" w:date="2020-07-12T17:10:00Z"/>
          <w:rFonts w:ascii="Arial" w:eastAsia="Times New Roman" w:hAnsi="Arial" w:cs="Arial"/>
          <w:sz w:val="22"/>
          <w:szCs w:val="22"/>
        </w:rPr>
      </w:pPr>
      <w:moveFromRangeStart w:id="367" w:author="Holly Celina Mcqueary" w:date="2020-07-12T17:10:00Z" w:name="move45466222"/>
      <w:moveFrom w:id="368" w:author="Holly Celina Mcqueary" w:date="2020-07-12T17:10:00Z">
        <w:r w:rsidRPr="00F85D90" w:rsidDel="00DB3212">
          <w:rPr>
            <w:rFonts w:ascii="Arial" w:eastAsia="Times New Roman" w:hAnsi="Arial" w:cs="Arial"/>
            <w:sz w:val="22"/>
            <w:szCs w:val="22"/>
          </w:rPr>
          <w:t xml:space="preserve">Previous studies have found that chromosome V is lost spontaneously by nondisjunction in </w:t>
        </w:r>
        <w:r w:rsidRPr="00F85D90" w:rsidDel="00DB3212">
          <w:rPr>
            <w:rFonts w:ascii="Arial" w:eastAsia="Times New Roman" w:hAnsi="Arial" w:cs="Arial"/>
            <w:i/>
            <w:sz w:val="22"/>
            <w:szCs w:val="22"/>
          </w:rPr>
          <w:t xml:space="preserve">S. cerevisiae </w:t>
        </w:r>
        <w:r w:rsidRPr="00F85D90" w:rsidDel="00DB3212">
          <w:rPr>
            <w:rFonts w:ascii="Arial" w:eastAsia="Times New Roman" w:hAnsi="Arial" w:cs="Arial"/>
            <w:sz w:val="22"/>
            <w:szCs w:val="22"/>
          </w:rPr>
          <w:t>at a rate of 2-8 x 10</w:t>
        </w:r>
        <w:r w:rsidRPr="00F85D90" w:rsidDel="00DB3212">
          <w:rPr>
            <w:rFonts w:ascii="Arial" w:eastAsia="Times New Roman" w:hAnsi="Arial" w:cs="Arial"/>
            <w:sz w:val="22"/>
            <w:szCs w:val="22"/>
            <w:vertAlign w:val="superscript"/>
          </w:rPr>
          <w:t>-6</w:t>
        </w:r>
        <w:r w:rsidRPr="00F85D90" w:rsidDel="00DB3212">
          <w:rPr>
            <w:rFonts w:ascii="Arial" w:eastAsia="Times New Roman" w:hAnsi="Arial" w:cs="Arial"/>
            <w:sz w:val="22"/>
            <w:szCs w:val="22"/>
          </w:rPr>
          <w:t xml:space="preserve"> cell generations </w:t>
        </w:r>
        <w:r w:rsidRPr="00F85D90" w:rsidDel="00DB3212">
          <w:rPr>
            <w:rFonts w:ascii="Arial" w:eastAsia="Times New Roman" w:hAnsi="Arial" w:cs="Arial"/>
            <w:sz w:val="22"/>
            <w:szCs w:val="22"/>
          </w:rPr>
          <w:fldChar w:fldCharType="begin"/>
        </w:r>
        <w:r w:rsidRPr="00F85D90" w:rsidDel="00DB3212">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F85D90" w:rsidDel="00DB3212">
          <w:rPr>
            <w:rFonts w:ascii="Arial" w:eastAsia="Times New Roman" w:hAnsi="Arial" w:cs="Arial"/>
            <w:sz w:val="22"/>
            <w:szCs w:val="22"/>
          </w:rPr>
          <w:fldChar w:fldCharType="separate"/>
        </w:r>
        <w:r w:rsidRPr="00F85D90" w:rsidDel="00DB3212">
          <w:rPr>
            <w:rFonts w:ascii="Arial" w:eastAsia="Times New Roman" w:hAnsi="Arial" w:cs="Arial"/>
            <w:noProof/>
            <w:sz w:val="22"/>
            <w:szCs w:val="22"/>
          </w:rPr>
          <w:t>(</w:t>
        </w:r>
        <w:r w:rsidRPr="00F85D90" w:rsidDel="00DB3212">
          <w:rPr>
            <w:rFonts w:ascii="Arial" w:eastAsia="Times New Roman" w:hAnsi="Arial" w:cs="Arial"/>
            <w:smallCaps/>
            <w:noProof/>
            <w:sz w:val="22"/>
            <w:szCs w:val="22"/>
          </w:rPr>
          <w:t>Mulla</w:t>
        </w:r>
        <w:r w:rsidRPr="00F85D90" w:rsidDel="00DB3212">
          <w:rPr>
            <w:rFonts w:ascii="Arial" w:eastAsia="Times New Roman" w:hAnsi="Arial" w:cs="Arial"/>
            <w:i/>
            <w:noProof/>
            <w:sz w:val="22"/>
            <w:szCs w:val="22"/>
          </w:rPr>
          <w:t xml:space="preserve"> et al.</w:t>
        </w:r>
        <w:r w:rsidRPr="00F85D90" w:rsidDel="00DB3212">
          <w:rPr>
            <w:rFonts w:ascii="Arial" w:eastAsia="Times New Roman" w:hAnsi="Arial" w:cs="Arial"/>
            <w:noProof/>
            <w:sz w:val="22"/>
            <w:szCs w:val="22"/>
          </w:rPr>
          <w:t xml:space="preserve"> 2014)</w:t>
        </w:r>
        <w:r w:rsidRPr="00F85D90" w:rsidDel="00DB3212">
          <w:rPr>
            <w:rFonts w:ascii="Arial" w:eastAsia="Times New Roman" w:hAnsi="Arial" w:cs="Arial"/>
            <w:sz w:val="22"/>
            <w:szCs w:val="22"/>
          </w:rPr>
          <w:fldChar w:fldCharType="end"/>
        </w:r>
        <w:r w:rsidRPr="00F85D90" w:rsidDel="00DB3212">
          <w:rPr>
            <w:rFonts w:ascii="Arial" w:eastAsia="Times New Roman" w:hAnsi="Arial" w:cs="Arial"/>
            <w:sz w:val="22"/>
            <w:szCs w:val="22"/>
          </w:rPr>
          <w:t xml:space="preserve">. </w:t>
        </w:r>
      </w:moveFrom>
      <w:moveFromRangeEnd w:id="367"/>
      <w:r w:rsidRPr="00F85D90">
        <w:rPr>
          <w:rFonts w:ascii="Arial" w:eastAsia="Times New Roman" w:hAnsi="Arial" w:cs="Arial"/>
          <w:sz w:val="22"/>
          <w:szCs w:val="22"/>
        </w:rPr>
        <w:t>In our experiment, we found 3 and 6 events for the homozygous and heterozygous ancestor involving chromosome V nondisjunction, implying a rate of 9.67 x 10</w:t>
      </w:r>
      <w:r w:rsidRPr="00F85D90">
        <w:rPr>
          <w:rFonts w:ascii="Arial" w:eastAsia="Times New Roman" w:hAnsi="Arial" w:cs="Arial"/>
          <w:sz w:val="22"/>
          <w:szCs w:val="22"/>
          <w:vertAlign w:val="superscript"/>
        </w:rPr>
        <w:t>-6</w:t>
      </w:r>
      <w:r w:rsidRPr="00F85D90">
        <w:rPr>
          <w:rFonts w:ascii="Arial" w:eastAsia="Times New Roman" w:hAnsi="Arial" w:cs="Arial"/>
          <w:sz w:val="22"/>
          <w:szCs w:val="22"/>
        </w:rPr>
        <w:t xml:space="preserve"> and 3.90 x 10</w:t>
      </w:r>
      <w:r w:rsidRPr="00F85D90">
        <w:rPr>
          <w:rFonts w:ascii="Arial" w:eastAsia="Times New Roman" w:hAnsi="Arial" w:cs="Arial"/>
          <w:sz w:val="22"/>
          <w:szCs w:val="22"/>
          <w:vertAlign w:val="superscript"/>
        </w:rPr>
        <w:t>-5</w:t>
      </w:r>
      <w:r w:rsidRPr="00F85D90">
        <w:rPr>
          <w:rFonts w:ascii="Arial" w:eastAsia="Times New Roman" w:hAnsi="Arial" w:cs="Arial"/>
          <w:sz w:val="22"/>
          <w:szCs w:val="22"/>
        </w:rPr>
        <w:t xml:space="preserve"> events per cell division</w:t>
      </w:r>
      <w:r w:rsidR="001B6F6C">
        <w:rPr>
          <w:rFonts w:ascii="Arial" w:eastAsia="Times New Roman" w:hAnsi="Arial" w:cs="Arial"/>
          <w:sz w:val="22"/>
          <w:szCs w:val="22"/>
        </w:rPr>
        <w:t>,</w:t>
      </w:r>
      <w:r w:rsidRPr="00F85D90">
        <w:rPr>
          <w:rFonts w:ascii="Arial" w:eastAsia="Times New Roman" w:hAnsi="Arial" w:cs="Arial"/>
          <w:sz w:val="22"/>
          <w:szCs w:val="22"/>
        </w:rPr>
        <w:t xml:space="preserve"> respectively. </w:t>
      </w:r>
      <w:moveToRangeStart w:id="369" w:author="Holly Celina Mcqueary" w:date="2020-07-12T17:10:00Z" w:name="move45466222"/>
      <w:moveTo w:id="370" w:author="Holly Celina Mcqueary" w:date="2020-07-12T17:10:00Z">
        <w:r w:rsidR="00DB3212" w:rsidRPr="00F85D90">
          <w:rPr>
            <w:rFonts w:ascii="Arial" w:eastAsia="Times New Roman" w:hAnsi="Arial" w:cs="Arial"/>
            <w:sz w:val="22"/>
            <w:szCs w:val="22"/>
          </w:rPr>
          <w:t xml:space="preserve">Previous studies have found that chromosome V is lost spontaneously by nondisjunction in </w:t>
        </w:r>
        <w:r w:rsidR="00DB3212" w:rsidRPr="00F85D90">
          <w:rPr>
            <w:rFonts w:ascii="Arial" w:eastAsia="Times New Roman" w:hAnsi="Arial" w:cs="Arial"/>
            <w:i/>
            <w:sz w:val="22"/>
            <w:szCs w:val="22"/>
          </w:rPr>
          <w:t xml:space="preserve">S. cerevisiae </w:t>
        </w:r>
        <w:r w:rsidR="00DB3212" w:rsidRPr="00F85D90">
          <w:rPr>
            <w:rFonts w:ascii="Arial" w:eastAsia="Times New Roman" w:hAnsi="Arial" w:cs="Arial"/>
            <w:sz w:val="22"/>
            <w:szCs w:val="22"/>
          </w:rPr>
          <w:t>at a rate of 2-8 x 10</w:t>
        </w:r>
        <w:r w:rsidR="00DB3212" w:rsidRPr="00F85D90">
          <w:rPr>
            <w:rFonts w:ascii="Arial" w:eastAsia="Times New Roman" w:hAnsi="Arial" w:cs="Arial"/>
            <w:sz w:val="22"/>
            <w:szCs w:val="22"/>
            <w:vertAlign w:val="superscript"/>
          </w:rPr>
          <w:t>-6</w:t>
        </w:r>
        <w:r w:rsidR="00DB3212" w:rsidRPr="00F85D90">
          <w:rPr>
            <w:rFonts w:ascii="Arial" w:eastAsia="Times New Roman" w:hAnsi="Arial" w:cs="Arial"/>
            <w:sz w:val="22"/>
            <w:szCs w:val="22"/>
          </w:rPr>
          <w:t xml:space="preserve"> cell generations </w:t>
        </w:r>
        <w:r w:rsidR="00DB3212" w:rsidRPr="00F85D90">
          <w:rPr>
            <w:rFonts w:ascii="Arial" w:eastAsia="Times New Roman" w:hAnsi="Arial" w:cs="Arial"/>
            <w:sz w:val="22"/>
            <w:szCs w:val="22"/>
          </w:rPr>
          <w:fldChar w:fldCharType="begin"/>
        </w:r>
      </w:moveTo>
      <w:r w:rsidR="00F43469">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moveTo w:id="371" w:author="Holly Celina Mcqueary" w:date="2020-07-12T17:10:00Z">
        <w:r w:rsidR="00DB3212" w:rsidRPr="00F85D90">
          <w:rPr>
            <w:rFonts w:ascii="Arial" w:eastAsia="Times New Roman" w:hAnsi="Arial" w:cs="Arial"/>
            <w:sz w:val="22"/>
            <w:szCs w:val="22"/>
          </w:rPr>
          <w:fldChar w:fldCharType="separate"/>
        </w:r>
      </w:moveTo>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ulla</w:t>
      </w:r>
      <w:r w:rsidR="00F43469" w:rsidRPr="00F43469">
        <w:rPr>
          <w:rFonts w:ascii="Arial" w:eastAsia="Times New Roman" w:hAnsi="Arial" w:cs="Arial"/>
          <w:i/>
          <w:noProof/>
          <w:sz w:val="22"/>
          <w:szCs w:val="22"/>
        </w:rPr>
        <w:t xml:space="preserve"> </w:t>
      </w:r>
      <w:r w:rsidR="00F43469" w:rsidRPr="00F43469">
        <w:rPr>
          <w:rFonts w:ascii="Arial" w:eastAsia="Times New Roman" w:hAnsi="Arial" w:cs="Arial"/>
          <w:i/>
          <w:noProof/>
          <w:sz w:val="22"/>
          <w:szCs w:val="22"/>
        </w:rPr>
        <w:lastRenderedPageBreak/>
        <w:t>et al.</w:t>
      </w:r>
      <w:r w:rsidR="00F43469">
        <w:rPr>
          <w:rFonts w:ascii="Arial" w:eastAsia="Times New Roman" w:hAnsi="Arial" w:cs="Arial"/>
          <w:noProof/>
          <w:sz w:val="22"/>
          <w:szCs w:val="22"/>
        </w:rPr>
        <w:t xml:space="preserve"> 2014)</w:t>
      </w:r>
      <w:moveTo w:id="372" w:author="Holly Celina Mcqueary" w:date="2020-07-12T17:10:00Z">
        <w:r w:rsidR="00DB3212" w:rsidRPr="00F85D90">
          <w:rPr>
            <w:rFonts w:ascii="Arial" w:eastAsia="Times New Roman" w:hAnsi="Arial" w:cs="Arial"/>
            <w:sz w:val="22"/>
            <w:szCs w:val="22"/>
          </w:rPr>
          <w:fldChar w:fldCharType="end"/>
        </w:r>
        <w:r w:rsidR="00DB3212" w:rsidRPr="00F85D90">
          <w:rPr>
            <w:rFonts w:ascii="Arial" w:eastAsia="Times New Roman" w:hAnsi="Arial" w:cs="Arial"/>
            <w:sz w:val="22"/>
            <w:szCs w:val="22"/>
          </w:rPr>
          <w:t xml:space="preserve">. </w:t>
        </w:r>
      </w:moveTo>
      <w:moveToRangeEnd w:id="369"/>
      <w:ins w:id="373" w:author="Holly Celina Mcqueary" w:date="2020-07-12T17:19:00Z">
        <w:r w:rsidR="00DD0616">
          <w:rPr>
            <w:rFonts w:ascii="Arial" w:eastAsia="Times New Roman" w:hAnsi="Arial" w:cs="Arial"/>
            <w:sz w:val="22"/>
            <w:szCs w:val="22"/>
          </w:rPr>
          <w:t xml:space="preserve">This previous study </w:t>
        </w:r>
      </w:ins>
      <w:ins w:id="374" w:author="Holly Celina Mcqueary" w:date="2020-07-12T17:20:00Z">
        <w:r w:rsidR="00DD0616">
          <w:rPr>
            <w:rFonts w:ascii="Arial" w:eastAsia="Times New Roman" w:hAnsi="Arial" w:cs="Arial"/>
            <w:sz w:val="22"/>
            <w:szCs w:val="22"/>
          </w:rPr>
          <w:t xml:space="preserve">used a laboratory strain </w:t>
        </w:r>
      </w:ins>
      <w:ins w:id="375" w:author="Holly Celina Mcqueary" w:date="2020-07-12T17:21:00Z">
        <w:r w:rsidR="00DD0616">
          <w:rPr>
            <w:rFonts w:ascii="Arial" w:eastAsia="Times New Roman" w:hAnsi="Arial" w:cs="Arial"/>
            <w:sz w:val="22"/>
            <w:szCs w:val="22"/>
          </w:rPr>
          <w:t xml:space="preserve">(A364A), which was highly homozygous – this likely explains the discrepancy in rates between the previous study and our heterozygous ancestor strain </w:t>
        </w:r>
      </w:ins>
      <w:ins w:id="376" w:author="Holly Celina Mcqueary" w:date="2020-07-12T17:23:00Z">
        <w:r w:rsidR="00061D50">
          <w:rPr>
            <w:rFonts w:ascii="Arial" w:eastAsia="Times New Roman" w:hAnsi="Arial" w:cs="Arial"/>
            <w:sz w:val="22"/>
            <w:szCs w:val="22"/>
          </w:rPr>
          <w:t>rate and</w:t>
        </w:r>
      </w:ins>
      <w:ins w:id="377" w:author="Holly Celina Mcqueary" w:date="2020-07-12T17:21:00Z">
        <w:r w:rsidR="00DD0616">
          <w:rPr>
            <w:rFonts w:ascii="Arial" w:eastAsia="Times New Roman" w:hAnsi="Arial" w:cs="Arial"/>
            <w:sz w:val="22"/>
            <w:szCs w:val="22"/>
          </w:rPr>
          <w:t xml:space="preserve"> is c</w:t>
        </w:r>
      </w:ins>
      <w:ins w:id="378" w:author="Holly Celina Mcqueary" w:date="2020-07-12T17:22:00Z">
        <w:r w:rsidR="00DD0616">
          <w:rPr>
            <w:rFonts w:ascii="Arial" w:eastAsia="Times New Roman" w:hAnsi="Arial" w:cs="Arial"/>
            <w:sz w:val="22"/>
            <w:szCs w:val="22"/>
          </w:rPr>
          <w:t xml:space="preserve">onsistent with the homozygous strain rate of aneuploidy of chromosome V found in our study. </w:t>
        </w:r>
      </w:ins>
      <w:ins w:id="379" w:author="Holly Celina Mcqueary" w:date="2020-07-12T17:19:00Z">
        <w:r w:rsidR="00DD0616">
          <w:rPr>
            <w:rFonts w:ascii="Arial" w:eastAsia="Times New Roman" w:hAnsi="Arial" w:cs="Arial"/>
            <w:sz w:val="22"/>
            <w:szCs w:val="22"/>
          </w:rPr>
          <w:t xml:space="preserve"> </w:t>
        </w:r>
      </w:ins>
    </w:p>
    <w:p w14:paraId="4F4810D2" w14:textId="2DF5D60B" w:rsidR="00061D50" w:rsidRDefault="00061D50" w:rsidP="00F85D90">
      <w:pPr>
        <w:spacing w:line="480" w:lineRule="auto"/>
        <w:ind w:firstLine="720"/>
        <w:rPr>
          <w:ins w:id="380" w:author="Holly Celina Mcqueary" w:date="2020-07-12T17:29:00Z"/>
          <w:rFonts w:ascii="Arial" w:eastAsia="Times New Roman" w:hAnsi="Arial" w:cs="Arial"/>
          <w:sz w:val="22"/>
          <w:szCs w:val="22"/>
        </w:rPr>
      </w:pPr>
      <w:ins w:id="381" w:author="Holly Celina Mcqueary" w:date="2020-07-12T17:29:00Z">
        <w:r>
          <w:rPr>
            <w:rFonts w:ascii="Arial" w:eastAsia="Times New Roman" w:hAnsi="Arial" w:cs="Arial"/>
            <w:sz w:val="22"/>
            <w:szCs w:val="22"/>
          </w:rPr>
          <w:t xml:space="preserve">We found a difference in aneuploidy rates on the individual chromosome level as well as overall. In the heterozygous ancestor strain MA lines, we found </w:t>
        </w:r>
        <w:commentRangeStart w:id="382"/>
        <w:r>
          <w:rPr>
            <w:rFonts w:ascii="Arial" w:eastAsia="Times New Roman" w:hAnsi="Arial" w:cs="Arial"/>
            <w:sz w:val="22"/>
            <w:szCs w:val="22"/>
          </w:rPr>
          <w:t xml:space="preserve">____ </w:t>
        </w:r>
      </w:ins>
      <w:commentRangeEnd w:id="382"/>
      <w:ins w:id="383" w:author="Holly Celina Mcqueary" w:date="2020-07-15T16:05:00Z">
        <w:r w:rsidR="00ED4A6C">
          <w:rPr>
            <w:rStyle w:val="CommentReference"/>
          </w:rPr>
          <w:commentReference w:id="382"/>
        </w:r>
      </w:ins>
      <w:ins w:id="384" w:author="Holly Celina Mcqueary" w:date="2020-07-12T17:29:00Z">
        <w:r w:rsidR="00C2388B">
          <w:rPr>
            <w:rFonts w:ascii="Arial" w:eastAsia="Times New Roman" w:hAnsi="Arial" w:cs="Arial"/>
            <w:sz w:val="22"/>
            <w:szCs w:val="22"/>
          </w:rPr>
          <w:t xml:space="preserve">trisomies of chromosome XVI, compared </w:t>
        </w:r>
        <w:commentRangeStart w:id="385"/>
        <w:r w:rsidR="00C2388B">
          <w:rPr>
            <w:rFonts w:ascii="Arial" w:eastAsia="Times New Roman" w:hAnsi="Arial" w:cs="Arial"/>
            <w:sz w:val="22"/>
            <w:szCs w:val="22"/>
          </w:rPr>
          <w:t xml:space="preserve">with ___ in </w:t>
        </w:r>
      </w:ins>
      <w:commentRangeEnd w:id="385"/>
      <w:ins w:id="386" w:author="Holly Celina Mcqueary" w:date="2020-07-15T16:05:00Z">
        <w:r w:rsidR="00ED4A6C">
          <w:rPr>
            <w:rStyle w:val="CommentReference"/>
          </w:rPr>
          <w:commentReference w:id="385"/>
        </w:r>
      </w:ins>
      <w:ins w:id="387" w:author="Holly Celina Mcqueary" w:date="2020-07-12T17:29:00Z">
        <w:r w:rsidR="00C2388B">
          <w:rPr>
            <w:rFonts w:ascii="Arial" w:eastAsia="Times New Roman" w:hAnsi="Arial" w:cs="Arial"/>
            <w:sz w:val="22"/>
            <w:szCs w:val="22"/>
          </w:rPr>
          <w:t xml:space="preserve">homozygous </w:t>
        </w:r>
      </w:ins>
      <w:ins w:id="388" w:author="Holly Celina Mcqueary" w:date="2020-07-12T17:30:00Z">
        <w:r w:rsidR="00C2388B">
          <w:rPr>
            <w:rFonts w:ascii="Arial" w:eastAsia="Times New Roman" w:hAnsi="Arial" w:cs="Arial"/>
            <w:sz w:val="22"/>
            <w:szCs w:val="22"/>
          </w:rPr>
          <w:t>ancestor MA lines. Previous studies have found a similar discrepancy between diploid and diploid-hybrid strains of yeast, with the hybrid strains showing a higher rate of aneuploidy at chromosome XVI</w:t>
        </w:r>
      </w:ins>
      <w:ins w:id="389" w:author="Holly Celina Mcqueary" w:date="2020-07-12T17:31:00Z">
        <w:r w:rsidR="005C73E2">
          <w:rPr>
            <w:rFonts w:ascii="Arial" w:eastAsia="Times New Roman" w:hAnsi="Arial" w:cs="Arial"/>
            <w:sz w:val="22"/>
            <w:szCs w:val="22"/>
          </w:rPr>
          <w:t xml:space="preserve"> </w:t>
        </w:r>
      </w:ins>
      <w:r w:rsidR="005C73E2">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005C73E2">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umara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3)</w:t>
      </w:r>
      <w:r w:rsidR="005C73E2">
        <w:rPr>
          <w:rFonts w:ascii="Arial" w:eastAsia="Times New Roman" w:hAnsi="Arial" w:cs="Arial"/>
          <w:sz w:val="22"/>
          <w:szCs w:val="22"/>
        </w:rPr>
        <w:fldChar w:fldCharType="end"/>
      </w:r>
      <w:ins w:id="390" w:author="Holly Celina Mcqueary" w:date="2020-07-12T17:30:00Z">
        <w:r w:rsidR="00C2388B">
          <w:rPr>
            <w:rFonts w:ascii="Arial" w:eastAsia="Times New Roman" w:hAnsi="Arial" w:cs="Arial"/>
            <w:sz w:val="22"/>
            <w:szCs w:val="22"/>
          </w:rPr>
          <w:t>. These results suggest that heterozygosity</w:t>
        </w:r>
      </w:ins>
      <w:ins w:id="391" w:author="Holly Celina Mcqueary" w:date="2020-07-12T17:31:00Z">
        <w:r w:rsidR="00C2388B">
          <w:rPr>
            <w:rFonts w:ascii="Arial" w:eastAsia="Times New Roman" w:hAnsi="Arial" w:cs="Arial"/>
            <w:sz w:val="22"/>
            <w:szCs w:val="22"/>
          </w:rPr>
          <w:t xml:space="preserve"> influences nondisjunction rate and that certain chromosomes are either more likely to become aneuploid or are better tolerated after becoming aneuploid, or both. </w:t>
        </w:r>
      </w:ins>
    </w:p>
    <w:p w14:paraId="0BB11E8C" w14:textId="1EAF7F6A" w:rsidR="00A82583" w:rsidRPr="00F85D90" w:rsidDel="005C73E2" w:rsidRDefault="00A82583" w:rsidP="00F85D90">
      <w:pPr>
        <w:spacing w:line="480" w:lineRule="auto"/>
        <w:ind w:firstLine="720"/>
        <w:rPr>
          <w:del w:id="392" w:author="Holly Celina Mcqueary" w:date="2020-07-12T17:32:00Z"/>
          <w:rFonts w:ascii="Arial" w:hAnsi="Arial" w:cs="Arial"/>
          <w:sz w:val="22"/>
          <w:szCs w:val="22"/>
        </w:rPr>
      </w:pPr>
      <w:del w:id="393" w:author="Holly Celina Mcqueary" w:date="2020-07-12T17:32:00Z">
        <w:r w:rsidRPr="00F85D90" w:rsidDel="005C73E2">
          <w:rPr>
            <w:rFonts w:ascii="Arial" w:eastAsia="Times New Roman" w:hAnsi="Arial" w:cs="Arial"/>
            <w:sz w:val="22"/>
            <w:szCs w:val="22"/>
          </w:rPr>
          <w:delText xml:space="preserve">Chromosome IX was aneuploid most often in the homozygous strain (5 independent aneuploidy events – 2 monosomies and 3 trisomies). A previous study found that chromosome IX was highly unstable in terms of chromosome loss in both diploid </w:delText>
        </w:r>
        <w:r w:rsidRPr="00F85D90" w:rsidDel="005C73E2">
          <w:rPr>
            <w:rFonts w:ascii="Arial" w:eastAsia="Times New Roman" w:hAnsi="Arial" w:cs="Arial"/>
            <w:i/>
            <w:sz w:val="22"/>
            <w:szCs w:val="22"/>
          </w:rPr>
          <w:delText>S. cerevisiae</w:delText>
        </w:r>
        <w:r w:rsidRPr="00F85D90" w:rsidDel="005C73E2">
          <w:rPr>
            <w:rFonts w:ascii="Arial" w:eastAsia="Times New Roman" w:hAnsi="Arial" w:cs="Arial"/>
            <w:sz w:val="22"/>
            <w:szCs w:val="22"/>
          </w:rPr>
          <w:delText xml:space="preserve"> and diploid hybrid </w:delText>
        </w:r>
        <w:r w:rsidRPr="00F85D90" w:rsidDel="005C73E2">
          <w:rPr>
            <w:rFonts w:ascii="Arial" w:eastAsia="Times New Roman" w:hAnsi="Arial" w:cs="Arial"/>
            <w:i/>
            <w:sz w:val="22"/>
            <w:szCs w:val="22"/>
          </w:rPr>
          <w:delText>S. cerevisiae-S. bayanus</w:delText>
        </w:r>
        <w:r w:rsidRPr="00F85D90" w:rsidDel="005C73E2">
          <w:rPr>
            <w:rFonts w:ascii="Arial" w:eastAsia="Times New Roman" w:hAnsi="Arial" w:cs="Arial"/>
            <w:sz w:val="22"/>
            <w:szCs w:val="22"/>
          </w:rPr>
          <w:delText xml:space="preserve"> strains </w:delText>
        </w:r>
        <w:r w:rsidRPr="00F85D90" w:rsidDel="005C73E2">
          <w:rPr>
            <w:rFonts w:ascii="Arial" w:eastAsia="Times New Roman" w:hAnsi="Arial" w:cs="Arial"/>
            <w:sz w:val="22"/>
            <w:szCs w:val="22"/>
          </w:rPr>
          <w:fldChar w:fldCharType="begin"/>
        </w:r>
        <w:r w:rsidRPr="00F85D90" w:rsidDel="005C73E2">
          <w:rPr>
            <w:rFonts w:ascii="Arial" w:eastAsia="Times New Roman" w:hAnsi="Arial" w:cs="Arial"/>
            <w:sz w:val="22"/>
            <w:szCs w:val="22"/>
          </w:rPr>
          <w:del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delInstrText>
        </w:r>
        <w:r w:rsidRPr="00F85D90" w:rsidDel="005C73E2">
          <w:rPr>
            <w:rFonts w:ascii="Arial" w:eastAsia="Times New Roman" w:hAnsi="Arial" w:cs="Arial"/>
            <w:sz w:val="22"/>
            <w:szCs w:val="22"/>
          </w:rPr>
          <w:fldChar w:fldCharType="separate"/>
        </w:r>
        <w:r w:rsidRPr="00F85D90" w:rsidDel="005C73E2">
          <w:rPr>
            <w:rFonts w:ascii="Arial" w:eastAsia="Times New Roman" w:hAnsi="Arial" w:cs="Arial"/>
            <w:noProof/>
            <w:sz w:val="22"/>
            <w:szCs w:val="22"/>
          </w:rPr>
          <w:delText>(</w:delText>
        </w:r>
        <w:r w:rsidRPr="00F85D90" w:rsidDel="005C73E2">
          <w:rPr>
            <w:rFonts w:ascii="Arial" w:eastAsia="Times New Roman" w:hAnsi="Arial" w:cs="Arial"/>
            <w:smallCaps/>
            <w:noProof/>
            <w:sz w:val="22"/>
            <w:szCs w:val="22"/>
          </w:rPr>
          <w:delText>Kumaran</w:delText>
        </w:r>
        <w:r w:rsidRPr="00F85D90" w:rsidDel="005C73E2">
          <w:rPr>
            <w:rFonts w:ascii="Arial" w:eastAsia="Times New Roman" w:hAnsi="Arial" w:cs="Arial"/>
            <w:i/>
            <w:noProof/>
            <w:sz w:val="22"/>
            <w:szCs w:val="22"/>
          </w:rPr>
          <w:delText xml:space="preserve"> et al.</w:delText>
        </w:r>
        <w:r w:rsidRPr="00F85D90" w:rsidDel="005C73E2">
          <w:rPr>
            <w:rFonts w:ascii="Arial" w:eastAsia="Times New Roman" w:hAnsi="Arial" w:cs="Arial"/>
            <w:noProof/>
            <w:sz w:val="22"/>
            <w:szCs w:val="22"/>
          </w:rPr>
          <w:delText xml:space="preserve"> 2013)</w:delText>
        </w:r>
        <w:r w:rsidRPr="00F85D90" w:rsidDel="005C73E2">
          <w:rPr>
            <w:rFonts w:ascii="Arial" w:eastAsia="Times New Roman" w:hAnsi="Arial" w:cs="Arial"/>
            <w:sz w:val="22"/>
            <w:szCs w:val="22"/>
          </w:rPr>
          <w:fldChar w:fldCharType="end"/>
        </w:r>
        <w:r w:rsidRPr="00F85D90" w:rsidDel="005C73E2">
          <w:rPr>
            <w:rFonts w:ascii="Arial" w:eastAsia="Times New Roman" w:hAnsi="Arial" w:cs="Arial"/>
            <w:sz w:val="22"/>
            <w:szCs w:val="22"/>
          </w:rPr>
          <w:delText>. In the heterozygous strain, chromosome XVI was aneuploid most often – with 9 trisomies and 1 tetrasomy.</w:delText>
        </w:r>
        <w:r w:rsidR="00343ACA" w:rsidRPr="00F85D90" w:rsidDel="005C73E2">
          <w:rPr>
            <w:rFonts w:ascii="Arial" w:eastAsia="Times New Roman" w:hAnsi="Arial" w:cs="Arial"/>
            <w:sz w:val="22"/>
            <w:szCs w:val="22"/>
          </w:rPr>
          <w:delText xml:space="preserve"> </w:delText>
        </w:r>
        <w:r w:rsidR="00343ACA" w:rsidRPr="00F85D90" w:rsidDel="005C73E2">
          <w:rPr>
            <w:rFonts w:ascii="Arial" w:hAnsi="Arial" w:cs="Arial"/>
            <w:sz w:val="22"/>
            <w:szCs w:val="22"/>
          </w:rPr>
          <w:delText>Previous studies have found the rate of aneuploidy in lab strains to be 2-8 x 10</w:delText>
        </w:r>
        <w:r w:rsidR="00343ACA" w:rsidRPr="00F85D90" w:rsidDel="005C73E2">
          <w:rPr>
            <w:rFonts w:ascii="Arial" w:hAnsi="Arial" w:cs="Arial"/>
            <w:sz w:val="22"/>
            <w:szCs w:val="22"/>
            <w:vertAlign w:val="superscript"/>
          </w:rPr>
          <w:delText xml:space="preserve">-6 </w:delText>
        </w:r>
        <w:r w:rsidR="00343ACA" w:rsidRPr="00F85D90" w:rsidDel="005C73E2">
          <w:rPr>
            <w:rFonts w:ascii="Arial" w:hAnsi="Arial" w:cs="Arial"/>
            <w:sz w:val="22"/>
            <w:szCs w:val="22"/>
          </w:rPr>
          <w:delText xml:space="preserve">per cell division </w:delText>
        </w:r>
        <w:r w:rsidR="00343ACA" w:rsidRPr="00F85D90" w:rsidDel="005C73E2">
          <w:rPr>
            <w:rFonts w:ascii="Arial" w:hAnsi="Arial" w:cs="Arial"/>
            <w:sz w:val="22"/>
            <w:szCs w:val="22"/>
          </w:rPr>
          <w:fldChar w:fldCharType="begin"/>
        </w:r>
        <w:r w:rsidR="00343ACA" w:rsidRPr="00F85D90" w:rsidDel="005C73E2">
          <w:rPr>
            <w:rFonts w:ascii="Arial" w:hAnsi="Arial" w:cs="Arial"/>
            <w:sz w:val="22"/>
            <w:szCs w:val="22"/>
          </w:rPr>
          <w:del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delInstrText>
        </w:r>
        <w:r w:rsidR="00343ACA" w:rsidRPr="00F85D90" w:rsidDel="005C73E2">
          <w:rPr>
            <w:rFonts w:ascii="Arial" w:hAnsi="Arial" w:cs="Arial"/>
            <w:sz w:val="22"/>
            <w:szCs w:val="22"/>
          </w:rPr>
          <w:fldChar w:fldCharType="separate"/>
        </w:r>
        <w:r w:rsidR="00343ACA" w:rsidRPr="00F85D90" w:rsidDel="005C73E2">
          <w:rPr>
            <w:rFonts w:ascii="Arial" w:hAnsi="Arial" w:cs="Arial"/>
            <w:noProof/>
            <w:sz w:val="22"/>
            <w:szCs w:val="22"/>
          </w:rPr>
          <w:delText>(</w:delText>
        </w:r>
        <w:r w:rsidR="00343ACA" w:rsidRPr="00F85D90" w:rsidDel="005C73E2">
          <w:rPr>
            <w:rFonts w:ascii="Arial" w:hAnsi="Arial" w:cs="Arial"/>
            <w:smallCaps/>
            <w:noProof/>
            <w:sz w:val="22"/>
            <w:szCs w:val="22"/>
          </w:rPr>
          <w:delText>Mulla</w:delText>
        </w:r>
        <w:r w:rsidR="00343ACA" w:rsidRPr="00F85D90" w:rsidDel="005C73E2">
          <w:rPr>
            <w:rFonts w:ascii="Arial" w:hAnsi="Arial" w:cs="Arial"/>
            <w:i/>
            <w:noProof/>
            <w:sz w:val="22"/>
            <w:szCs w:val="22"/>
          </w:rPr>
          <w:delText xml:space="preserve"> et al.</w:delText>
        </w:r>
        <w:r w:rsidR="00343ACA" w:rsidRPr="00F85D90" w:rsidDel="005C73E2">
          <w:rPr>
            <w:rFonts w:ascii="Arial" w:hAnsi="Arial" w:cs="Arial"/>
            <w:noProof/>
            <w:sz w:val="22"/>
            <w:szCs w:val="22"/>
          </w:rPr>
          <w:delText xml:space="preserve"> 2014)</w:delText>
        </w:r>
        <w:r w:rsidR="00343ACA" w:rsidRPr="00F85D90" w:rsidDel="005C73E2">
          <w:rPr>
            <w:rFonts w:ascii="Arial" w:hAnsi="Arial" w:cs="Arial"/>
            <w:sz w:val="22"/>
            <w:szCs w:val="22"/>
          </w:rPr>
          <w:fldChar w:fldCharType="end"/>
        </w:r>
        <w:r w:rsidR="00343ACA" w:rsidRPr="00F85D90" w:rsidDel="005C73E2">
          <w:rPr>
            <w:rFonts w:ascii="Arial" w:hAnsi="Arial" w:cs="Arial"/>
            <w:sz w:val="22"/>
            <w:szCs w:val="22"/>
          </w:rPr>
          <w:delText xml:space="preserve">. </w:delText>
        </w:r>
        <w:r w:rsidR="00F653B6" w:rsidRPr="00F85D90" w:rsidDel="005C73E2">
          <w:rPr>
            <w:rFonts w:ascii="Arial" w:hAnsi="Arial" w:cs="Arial"/>
            <w:sz w:val="22"/>
            <w:szCs w:val="22"/>
          </w:rPr>
          <w:delText>These results suggest that heterozygosity inf</w:delText>
        </w:r>
        <w:r w:rsidR="007D4270" w:rsidRPr="00F85D90" w:rsidDel="005C73E2">
          <w:rPr>
            <w:rFonts w:ascii="Arial" w:hAnsi="Arial" w:cs="Arial"/>
            <w:sz w:val="22"/>
            <w:szCs w:val="22"/>
          </w:rPr>
          <w:delText>l</w:delText>
        </w:r>
        <w:r w:rsidR="00F653B6" w:rsidRPr="00F85D90" w:rsidDel="005C73E2">
          <w:rPr>
            <w:rFonts w:ascii="Arial" w:hAnsi="Arial" w:cs="Arial"/>
            <w:sz w:val="22"/>
            <w:szCs w:val="22"/>
          </w:rPr>
          <w:delText xml:space="preserve">uences nondisjunction rate and that certain chromosomes are more likely to become aneuploid or are better tolerated after an aneuploidy event occurs. </w:delText>
        </w:r>
      </w:del>
    </w:p>
    <w:p w14:paraId="7B4B6DB5" w14:textId="02F3A729" w:rsidR="007D4270" w:rsidRPr="00F85D90" w:rsidRDefault="007D4270" w:rsidP="00F85D90">
      <w:pPr>
        <w:spacing w:line="480" w:lineRule="auto"/>
        <w:ind w:firstLine="720"/>
        <w:rPr>
          <w:rFonts w:ascii="Arial" w:hAnsi="Arial" w:cs="Arial"/>
          <w:sz w:val="22"/>
          <w:szCs w:val="22"/>
        </w:rPr>
      </w:pPr>
      <w:r w:rsidRPr="00F85D90">
        <w:rPr>
          <w:rFonts w:ascii="Arial" w:hAnsi="Arial" w:cs="Arial"/>
          <w:sz w:val="22"/>
          <w:szCs w:val="22"/>
        </w:rPr>
        <w:t xml:space="preserve">Due to the diploid nature of our initial MA ancestors, we were able to analyze trisomics, </w:t>
      </w:r>
      <w:proofErr w:type="spellStart"/>
      <w:r w:rsidRPr="00F85D90">
        <w:rPr>
          <w:rFonts w:ascii="Arial" w:hAnsi="Arial" w:cs="Arial"/>
          <w:sz w:val="22"/>
          <w:szCs w:val="22"/>
        </w:rPr>
        <w:t>monosomics</w:t>
      </w:r>
      <w:proofErr w:type="spellEnd"/>
      <w:r w:rsidRPr="00F85D90">
        <w:rPr>
          <w:rFonts w:ascii="Arial" w:hAnsi="Arial" w:cs="Arial"/>
          <w:sz w:val="22"/>
          <w:szCs w:val="22"/>
        </w:rPr>
        <w:t xml:space="preserve">, and a tetrasomic to study the rate and effects of whole-chromosome aneuploidy. Contrary to most previous studies, we were able to observe the spontaneous rate and effects of monosomy, which is drastically less common than trisomy in our samples (Table 1). </w:t>
      </w:r>
      <w:ins w:id="394" w:author="Holly Celina Mcqueary" w:date="2020-07-12T17:33:00Z">
        <w:r w:rsidR="005C73E2">
          <w:rPr>
            <w:rFonts w:ascii="Arial" w:hAnsi="Arial" w:cs="Arial"/>
            <w:sz w:val="22"/>
            <w:szCs w:val="22"/>
          </w:rPr>
          <w:t xml:space="preserve">Considering a monosomy is created each time a trisomy is </w:t>
        </w:r>
        <w:proofErr w:type="gramStart"/>
        <w:r w:rsidR="005C73E2">
          <w:rPr>
            <w:rFonts w:ascii="Arial" w:hAnsi="Arial" w:cs="Arial"/>
            <w:sz w:val="22"/>
            <w:szCs w:val="22"/>
          </w:rPr>
          <w:t>created,</w:t>
        </w:r>
        <w:proofErr w:type="gramEnd"/>
        <w:r w:rsidR="005C73E2">
          <w:rPr>
            <w:rFonts w:ascii="Arial" w:hAnsi="Arial" w:cs="Arial"/>
            <w:sz w:val="22"/>
            <w:szCs w:val="22"/>
          </w:rPr>
          <w:t xml:space="preserve"> we would expect to see an equal number of trisomies and monosomies in our data. The lack of monosomies implies that there is strong selective bias against such events, perhaps </w:t>
        </w:r>
      </w:ins>
      <w:ins w:id="395" w:author="Holly Celina Mcqueary" w:date="2020-07-12T17:34:00Z">
        <w:r w:rsidR="005C73E2">
          <w:rPr>
            <w:rFonts w:ascii="Arial" w:hAnsi="Arial" w:cs="Arial"/>
            <w:sz w:val="22"/>
            <w:szCs w:val="22"/>
          </w:rPr>
          <w:t xml:space="preserve">implying that less gene copies is more deleterious than more gene copies. </w:t>
        </w:r>
      </w:ins>
    </w:p>
    <w:p w14:paraId="20FA4177" w14:textId="77777777" w:rsidR="00343ACA" w:rsidRPr="00F85D90" w:rsidRDefault="00343ACA" w:rsidP="00F85D90">
      <w:pPr>
        <w:spacing w:line="480" w:lineRule="auto"/>
        <w:rPr>
          <w:rFonts w:ascii="Arial" w:eastAsia="Times New Roman" w:hAnsi="Arial" w:cs="Arial"/>
          <w:sz w:val="22"/>
          <w:szCs w:val="22"/>
        </w:rPr>
      </w:pPr>
    </w:p>
    <w:p w14:paraId="4E457F90" w14:textId="628A1472" w:rsidR="000229E4" w:rsidRPr="00F85D90" w:rsidRDefault="00A82583"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 xml:space="preserve">No evidence for whole-chromosome dosage compensation </w:t>
      </w:r>
      <w:ins w:id="396" w:author="Holly Celina Mcqueary" w:date="2020-07-15T16:05:00Z">
        <w:r w:rsidR="00264A5C">
          <w:rPr>
            <w:rFonts w:ascii="Arial" w:eastAsia="Times New Roman" w:hAnsi="Arial" w:cs="Arial"/>
            <w:i/>
            <w:iCs/>
            <w:sz w:val="22"/>
            <w:szCs w:val="22"/>
          </w:rPr>
          <w:t>at the transcript level</w:t>
        </w:r>
      </w:ins>
    </w:p>
    <w:p w14:paraId="03F02F50" w14:textId="00D29F05" w:rsidR="00C57FDA" w:rsidRPr="00F85D90" w:rsidDel="008A3321" w:rsidRDefault="00C57FDA" w:rsidP="00F85D90">
      <w:pPr>
        <w:spacing w:line="480" w:lineRule="auto"/>
        <w:ind w:firstLine="720"/>
        <w:rPr>
          <w:del w:id="397" w:author="Holly Celina Mcqueary" w:date="2020-07-12T17:36:00Z"/>
          <w:rFonts w:ascii="Arial" w:hAnsi="Arial" w:cs="Arial"/>
          <w:b/>
          <w:bCs/>
          <w:sz w:val="22"/>
          <w:szCs w:val="22"/>
          <w:u w:val="single"/>
        </w:rPr>
      </w:pPr>
      <w:r w:rsidRPr="00F85D90">
        <w:rPr>
          <w:rFonts w:ascii="Arial" w:eastAsia="Times New Roman" w:hAnsi="Arial" w:cs="Arial"/>
          <w:sz w:val="22"/>
          <w:szCs w:val="22"/>
        </w:rPr>
        <w:t>Our results suggest that there is no general mechanism for dosage-compensation in aneuploid yeast, either at the whole-chromosome or individual gene level</w:t>
      </w:r>
      <w:ins w:id="398" w:author="Holly Celina Mcqueary" w:date="2020-07-12T17:34:00Z">
        <w:r w:rsidR="008A3321">
          <w:rPr>
            <w:rFonts w:ascii="Arial" w:eastAsia="Times New Roman" w:hAnsi="Arial" w:cs="Arial"/>
            <w:sz w:val="22"/>
            <w:szCs w:val="22"/>
          </w:rPr>
          <w:t xml:space="preserve"> (</w:t>
        </w:r>
      </w:ins>
      <w:ins w:id="399" w:author="Holly Celina Mcqueary" w:date="2020-07-12T17:35:00Z">
        <w:r w:rsidR="008A3321">
          <w:rPr>
            <w:rFonts w:ascii="Arial" w:eastAsia="Times New Roman" w:hAnsi="Arial" w:cs="Arial"/>
            <w:sz w:val="22"/>
            <w:szCs w:val="22"/>
          </w:rPr>
          <w:t>F</w:t>
        </w:r>
      </w:ins>
      <w:ins w:id="400" w:author="Holly Celina Mcqueary" w:date="2020-07-12T17:34:00Z">
        <w:r w:rsidR="008A3321">
          <w:rPr>
            <w:rFonts w:ascii="Arial" w:eastAsia="Times New Roman" w:hAnsi="Arial" w:cs="Arial"/>
            <w:sz w:val="22"/>
            <w:szCs w:val="22"/>
          </w:rPr>
          <w:t xml:space="preserve">igure 4, </w:t>
        </w:r>
      </w:ins>
      <w:ins w:id="401" w:author="Holly Celina Mcqueary" w:date="2020-07-12T17:35:00Z">
        <w:r w:rsidR="008A3321">
          <w:rPr>
            <w:rFonts w:ascii="Arial" w:eastAsia="Times New Roman" w:hAnsi="Arial" w:cs="Arial"/>
            <w:sz w:val="22"/>
            <w:szCs w:val="22"/>
          </w:rPr>
          <w:t>T</w:t>
        </w:r>
      </w:ins>
      <w:ins w:id="402" w:author="Holly Celina Mcqueary" w:date="2020-07-12T17:34:00Z">
        <w:r w:rsidR="008A3321">
          <w:rPr>
            <w:rFonts w:ascii="Arial" w:eastAsia="Times New Roman" w:hAnsi="Arial" w:cs="Arial"/>
            <w:sz w:val="22"/>
            <w:szCs w:val="22"/>
          </w:rPr>
          <w:t>able 6)</w:t>
        </w:r>
      </w:ins>
      <w:r w:rsidRPr="00F85D90">
        <w:rPr>
          <w:rFonts w:ascii="Arial" w:eastAsia="Times New Roman" w:hAnsi="Arial" w:cs="Arial"/>
          <w:sz w:val="22"/>
          <w:szCs w:val="22"/>
        </w:rPr>
        <w:t>.</w:t>
      </w:r>
      <w:ins w:id="403" w:author="Holly Celina Mcqueary" w:date="2020-07-12T17:35:00Z">
        <w:r w:rsidR="008A3321">
          <w:rPr>
            <w:rFonts w:ascii="Arial" w:eastAsia="Times New Roman" w:hAnsi="Arial" w:cs="Arial"/>
            <w:sz w:val="22"/>
            <w:szCs w:val="22"/>
          </w:rPr>
          <w:t xml:space="preserve"> This mirrors previous findings that RNA level scales with DNA copy number </w:t>
        </w:r>
      </w:ins>
      <w:r w:rsidR="008A3321">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8A3321">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008A3321">
        <w:rPr>
          <w:rFonts w:ascii="Arial" w:eastAsia="Times New Roman" w:hAnsi="Arial" w:cs="Arial"/>
          <w:sz w:val="22"/>
          <w:szCs w:val="22"/>
        </w:rPr>
        <w:fldChar w:fldCharType="end"/>
      </w:r>
      <w:ins w:id="404" w:author="Holly Celina Mcqueary" w:date="2020-07-12T17:35:00Z">
        <w:r w:rsidR="008A3321">
          <w:rPr>
            <w:rFonts w:ascii="Arial" w:eastAsia="Times New Roman" w:hAnsi="Arial" w:cs="Arial"/>
            <w:sz w:val="22"/>
            <w:szCs w:val="22"/>
          </w:rPr>
          <w:t xml:space="preserve">. </w:t>
        </w:r>
      </w:ins>
    </w:p>
    <w:p w14:paraId="52E14A6E" w14:textId="562F91E2" w:rsidR="00A82583" w:rsidRDefault="00A82583" w:rsidP="00F87741">
      <w:pPr>
        <w:spacing w:line="480" w:lineRule="auto"/>
        <w:ind w:firstLine="720"/>
        <w:rPr>
          <w:ins w:id="405" w:author="Holly Celina Mcqueary" w:date="2020-07-13T19:02:00Z"/>
          <w:rFonts w:ascii="Arial" w:hAnsi="Arial" w:cs="Arial"/>
          <w:sz w:val="22"/>
          <w:szCs w:val="22"/>
        </w:rPr>
      </w:pPr>
      <w:r w:rsidRPr="00F85D90">
        <w:rPr>
          <w:rFonts w:ascii="Arial" w:hAnsi="Arial" w:cs="Arial"/>
          <w:sz w:val="22"/>
          <w:szCs w:val="22"/>
        </w:rPr>
        <w:t xml:space="preserve">In haploid yeast that were disomic for one or more chromosomes, it </w:t>
      </w:r>
      <w:ins w:id="406" w:author="Holly Celina Mcqueary" w:date="2020-07-12T17:36:00Z">
        <w:r w:rsidR="008A3321">
          <w:rPr>
            <w:rFonts w:ascii="Arial" w:hAnsi="Arial" w:cs="Arial"/>
            <w:sz w:val="22"/>
            <w:szCs w:val="22"/>
          </w:rPr>
          <w:t xml:space="preserve">was </w:t>
        </w:r>
      </w:ins>
      <w:del w:id="407" w:author="Holly Celina Mcqueary" w:date="2020-07-12T17:36:00Z">
        <w:r w:rsidRPr="00F85D90" w:rsidDel="008A3321">
          <w:rPr>
            <w:rFonts w:ascii="Arial" w:hAnsi="Arial" w:cs="Arial"/>
            <w:sz w:val="22"/>
            <w:szCs w:val="22"/>
          </w:rPr>
          <w:delText xml:space="preserve">was </w:delText>
        </w:r>
      </w:del>
      <w:r w:rsidRPr="00F85D90">
        <w:rPr>
          <w:rFonts w:ascii="Arial" w:hAnsi="Arial" w:cs="Arial"/>
          <w:sz w:val="22"/>
          <w:szCs w:val="22"/>
        </w:rPr>
        <w:t xml:space="preserve">found </w:t>
      </w:r>
      <w:ins w:id="408" w:author="Holly Celina Mcqueary" w:date="2020-07-12T17:36:00Z">
        <w:r w:rsidR="008A3321">
          <w:rPr>
            <w:rFonts w:ascii="Arial" w:hAnsi="Arial" w:cs="Arial"/>
            <w:sz w:val="22"/>
            <w:szCs w:val="22"/>
          </w:rPr>
          <w:t xml:space="preserve">previously </w:t>
        </w:r>
      </w:ins>
      <w:r w:rsidRPr="00F85D90">
        <w:rPr>
          <w:rFonts w:ascii="Arial" w:hAnsi="Arial" w:cs="Arial"/>
          <w:sz w:val="22"/>
          <w:szCs w:val="22"/>
        </w:rPr>
        <w:t xml:space="preserve">that some samples actually </w:t>
      </w:r>
      <w:del w:id="409" w:author="Holly Celina Mcqueary" w:date="2020-07-12T17:36:00Z">
        <w:r w:rsidRPr="00F85D90" w:rsidDel="008A3321">
          <w:rPr>
            <w:rFonts w:ascii="Arial" w:hAnsi="Arial" w:cs="Arial"/>
            <w:sz w:val="22"/>
            <w:szCs w:val="22"/>
          </w:rPr>
          <w:delText xml:space="preserve">had </w:delText>
        </w:r>
      </w:del>
      <w:ins w:id="410" w:author="Holly Celina Mcqueary" w:date="2020-07-12T17:36:00Z">
        <w:r w:rsidR="008A3321">
          <w:rPr>
            <w:rFonts w:ascii="Arial" w:hAnsi="Arial" w:cs="Arial"/>
            <w:sz w:val="22"/>
            <w:szCs w:val="22"/>
          </w:rPr>
          <w:t>showed</w:t>
        </w:r>
        <w:r w:rsidR="008A3321" w:rsidRPr="00F85D90">
          <w:rPr>
            <w:rFonts w:ascii="Arial" w:hAnsi="Arial" w:cs="Arial"/>
            <w:sz w:val="22"/>
            <w:szCs w:val="22"/>
          </w:rPr>
          <w:t xml:space="preserve"> </w:t>
        </w:r>
      </w:ins>
      <w:r w:rsidRPr="00F85D90">
        <w:rPr>
          <w:rFonts w:ascii="Arial" w:hAnsi="Arial" w:cs="Arial"/>
          <w:sz w:val="22"/>
          <w:szCs w:val="22"/>
        </w:rPr>
        <w:t xml:space="preserve">a fitness gain </w:t>
      </w:r>
      <w:r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Torres</w:t>
      </w:r>
      <w:r w:rsidR="00F43469" w:rsidRPr="00F43469">
        <w:rPr>
          <w:rFonts w:ascii="Arial" w:hAnsi="Arial" w:cs="Arial"/>
          <w:i/>
          <w:noProof/>
          <w:sz w:val="22"/>
          <w:szCs w:val="22"/>
        </w:rPr>
        <w:t xml:space="preserve"> et al.</w:t>
      </w:r>
      <w:r w:rsidR="00F43469">
        <w:rPr>
          <w:rFonts w:ascii="Arial" w:hAnsi="Arial" w:cs="Arial"/>
          <w:noProof/>
          <w:sz w:val="22"/>
          <w:szCs w:val="22"/>
        </w:rPr>
        <w:t xml:space="preserve"> 2007)</w:t>
      </w:r>
      <w:r w:rsidRPr="00F85D90">
        <w:rPr>
          <w:rFonts w:ascii="Arial" w:hAnsi="Arial" w:cs="Arial"/>
          <w:sz w:val="22"/>
          <w:szCs w:val="22"/>
        </w:rPr>
        <w:fldChar w:fldCharType="end"/>
      </w:r>
      <w:r w:rsidRPr="00F85D90">
        <w:rPr>
          <w:rFonts w:ascii="Arial" w:hAnsi="Arial" w:cs="Arial"/>
          <w:sz w:val="22"/>
          <w:szCs w:val="22"/>
        </w:rPr>
        <w:t>. However, the</w:t>
      </w:r>
      <w:ins w:id="411" w:author="Holly Celina Mcqueary" w:date="2020-07-12T17:38:00Z">
        <w:r w:rsidR="008A3321">
          <w:rPr>
            <w:rFonts w:ascii="Arial" w:hAnsi="Arial" w:cs="Arial"/>
            <w:sz w:val="22"/>
            <w:szCs w:val="22"/>
          </w:rPr>
          <w:t xml:space="preserve"> gene </w:t>
        </w:r>
        <w:r w:rsidR="008A3321">
          <w:rPr>
            <w:rFonts w:ascii="Arial" w:hAnsi="Arial" w:cs="Arial"/>
            <w:sz w:val="22"/>
            <w:szCs w:val="22"/>
          </w:rPr>
          <w:lastRenderedPageBreak/>
          <w:t>expression of genes on the aneuploid chromosomes in these strains was as high as expected f</w:t>
        </w:r>
      </w:ins>
      <w:ins w:id="412" w:author="Holly Celina Mcqueary" w:date="2020-07-12T17:39:00Z">
        <w:r w:rsidR="008A3321">
          <w:rPr>
            <w:rFonts w:ascii="Arial" w:hAnsi="Arial" w:cs="Arial"/>
            <w:sz w:val="22"/>
            <w:szCs w:val="22"/>
          </w:rPr>
          <w:t>or a disomic chromosome</w:t>
        </w:r>
      </w:ins>
      <w:del w:id="413" w:author="Holly Celina Mcqueary" w:date="2020-07-12T17:38:00Z">
        <w:r w:rsidRPr="00F85D90" w:rsidDel="008A3321">
          <w:rPr>
            <w:rFonts w:ascii="Arial" w:hAnsi="Arial" w:cs="Arial"/>
            <w:sz w:val="22"/>
            <w:szCs w:val="22"/>
          </w:rPr>
          <w:delText>se samples</w:delText>
        </w:r>
      </w:del>
      <w:del w:id="414" w:author="Holly Celina Mcqueary" w:date="2020-07-12T17:39:00Z">
        <w:r w:rsidRPr="00F85D90" w:rsidDel="008A3321">
          <w:rPr>
            <w:rFonts w:ascii="Arial" w:hAnsi="Arial" w:cs="Arial"/>
            <w:sz w:val="22"/>
            <w:szCs w:val="22"/>
          </w:rPr>
          <w:delText xml:space="preserve"> </w:delText>
        </w:r>
      </w:del>
      <w:del w:id="415" w:author="Holly Celina Mcqueary" w:date="2020-07-12T17:38:00Z">
        <w:r w:rsidRPr="00F85D90" w:rsidDel="008A3321">
          <w:rPr>
            <w:rFonts w:ascii="Arial" w:hAnsi="Arial" w:cs="Arial"/>
            <w:sz w:val="22"/>
            <w:szCs w:val="22"/>
          </w:rPr>
          <w:delText xml:space="preserve">showed </w:delText>
        </w:r>
      </w:del>
      <w:del w:id="416" w:author="Holly Celina Mcqueary" w:date="2020-07-12T17:37:00Z">
        <w:r w:rsidRPr="00F85D90" w:rsidDel="008A3321">
          <w:rPr>
            <w:rFonts w:ascii="Arial" w:hAnsi="Arial" w:cs="Arial"/>
            <w:sz w:val="22"/>
            <w:szCs w:val="22"/>
          </w:rPr>
          <w:delText xml:space="preserve">no reduction in gene expression </w:delText>
        </w:r>
      </w:del>
      <w:del w:id="417" w:author="Holly Celina Mcqueary" w:date="2020-07-12T17:38:00Z">
        <w:r w:rsidRPr="00F85D90" w:rsidDel="008A3321">
          <w:rPr>
            <w:rFonts w:ascii="Arial" w:hAnsi="Arial" w:cs="Arial"/>
            <w:sz w:val="22"/>
            <w:szCs w:val="22"/>
          </w:rPr>
          <w:delText>on the aneuploid chromosome</w:delText>
        </w:r>
      </w:del>
      <w:r w:rsidRPr="00F85D90">
        <w:rPr>
          <w:rFonts w:ascii="Arial" w:hAnsi="Arial" w:cs="Arial"/>
          <w:sz w:val="22"/>
          <w:szCs w:val="22"/>
        </w:rPr>
        <w:t>, indicating there was no whole-chromosome dosage compensation occurring. They also found that these samples utilized posttranscriptional</w:t>
      </w:r>
      <w:commentRangeStart w:id="418"/>
      <w:r w:rsidRPr="00F85D90">
        <w:rPr>
          <w:rFonts w:ascii="Arial" w:hAnsi="Arial" w:cs="Arial"/>
          <w:sz w:val="22"/>
          <w:szCs w:val="22"/>
        </w:rPr>
        <w:t xml:space="preserve"> methods </w:t>
      </w:r>
      <w:del w:id="419" w:author="Holly Celina Mcqueary" w:date="2020-07-12T17:39:00Z">
        <w:r w:rsidRPr="00F85D90" w:rsidDel="008A3321">
          <w:rPr>
            <w:rFonts w:ascii="Arial" w:hAnsi="Arial" w:cs="Arial"/>
            <w:sz w:val="22"/>
            <w:szCs w:val="22"/>
          </w:rPr>
          <w:delText xml:space="preserve">of protein </w:delText>
        </w:r>
      </w:del>
      <w:ins w:id="420" w:author="Holly Celina Mcqueary" w:date="2020-07-12T17:39:00Z">
        <w:r w:rsidR="008A3321">
          <w:rPr>
            <w:rFonts w:ascii="Arial" w:hAnsi="Arial" w:cs="Arial"/>
            <w:sz w:val="22"/>
            <w:szCs w:val="22"/>
          </w:rPr>
          <w:t xml:space="preserve">of lowering protein levels </w:t>
        </w:r>
      </w:ins>
      <w:del w:id="421" w:author="Holly Celina Mcqueary" w:date="2020-07-12T17:39:00Z">
        <w:r w:rsidRPr="00F85D90" w:rsidDel="008A3321">
          <w:rPr>
            <w:rFonts w:ascii="Arial" w:hAnsi="Arial" w:cs="Arial"/>
            <w:sz w:val="22"/>
            <w:szCs w:val="22"/>
          </w:rPr>
          <w:delText xml:space="preserve">attenuation </w:delText>
        </w:r>
      </w:del>
      <w:r w:rsidRPr="00F85D90">
        <w:rPr>
          <w:rFonts w:ascii="Arial" w:hAnsi="Arial" w:cs="Arial"/>
          <w:sz w:val="22"/>
          <w:szCs w:val="22"/>
        </w:rPr>
        <w:t xml:space="preserve">and that no RNA-level compensation was occurring </w:t>
      </w:r>
      <w:r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Torres</w:t>
      </w:r>
      <w:r w:rsidR="00F43469" w:rsidRPr="00F43469">
        <w:rPr>
          <w:rFonts w:ascii="Arial" w:hAnsi="Arial" w:cs="Arial"/>
          <w:i/>
          <w:noProof/>
          <w:sz w:val="22"/>
          <w:szCs w:val="22"/>
        </w:rPr>
        <w:t xml:space="preserve"> et al.</w:t>
      </w:r>
      <w:r w:rsidR="00F43469">
        <w:rPr>
          <w:rFonts w:ascii="Arial" w:hAnsi="Arial" w:cs="Arial"/>
          <w:noProof/>
          <w:sz w:val="22"/>
          <w:szCs w:val="22"/>
        </w:rPr>
        <w:t xml:space="preserve"> 2010)</w:t>
      </w:r>
      <w:r w:rsidRPr="00F85D90">
        <w:rPr>
          <w:rFonts w:ascii="Arial" w:hAnsi="Arial" w:cs="Arial"/>
          <w:sz w:val="22"/>
          <w:szCs w:val="22"/>
        </w:rPr>
        <w:fldChar w:fldCharType="end"/>
      </w:r>
      <w:r w:rsidRPr="00F85D90">
        <w:rPr>
          <w:rFonts w:ascii="Arial" w:hAnsi="Arial" w:cs="Arial"/>
          <w:sz w:val="22"/>
          <w:szCs w:val="22"/>
        </w:rPr>
        <w:t xml:space="preserve">. </w:t>
      </w:r>
      <w:commentRangeEnd w:id="418"/>
      <w:r w:rsidR="00264A5C">
        <w:rPr>
          <w:rStyle w:val="CommentReference"/>
        </w:rPr>
        <w:commentReference w:id="418"/>
      </w:r>
    </w:p>
    <w:p w14:paraId="5BDD0FB5" w14:textId="300EF496" w:rsidR="00B975AF" w:rsidRPr="00F85D90" w:rsidDel="00264A5C" w:rsidRDefault="00B975AF" w:rsidP="00F87741">
      <w:pPr>
        <w:spacing w:line="480" w:lineRule="auto"/>
        <w:ind w:firstLine="720"/>
        <w:rPr>
          <w:del w:id="422" w:author="Holly Celina Mcqueary" w:date="2020-07-15T16:05:00Z"/>
          <w:rFonts w:ascii="Arial" w:hAnsi="Arial" w:cs="Arial"/>
          <w:sz w:val="22"/>
          <w:szCs w:val="22"/>
        </w:rPr>
      </w:pPr>
    </w:p>
    <w:p w14:paraId="1B8DC8D5" w14:textId="0324D4AB" w:rsidR="00B374AE" w:rsidRDefault="00343ACA" w:rsidP="00F85D90">
      <w:pPr>
        <w:spacing w:line="480" w:lineRule="auto"/>
        <w:ind w:firstLine="720"/>
        <w:rPr>
          <w:ins w:id="423" w:author="Holly Celina Mcqueary" w:date="2020-07-12T17:56:00Z"/>
          <w:rFonts w:ascii="Arial" w:eastAsia="Times New Roman" w:hAnsi="Arial" w:cs="Arial"/>
          <w:sz w:val="22"/>
          <w:szCs w:val="22"/>
        </w:rPr>
      </w:pPr>
      <w:r w:rsidRPr="00F85D90">
        <w:rPr>
          <w:rFonts w:ascii="Arial" w:hAnsi="Arial" w:cs="Arial"/>
          <w:sz w:val="22"/>
          <w:szCs w:val="22"/>
        </w:rPr>
        <w:t xml:space="preserve">It appears that there is no whole-chromosome dosage compensation in </w:t>
      </w:r>
      <w:r w:rsidRPr="00F85D90">
        <w:rPr>
          <w:rFonts w:ascii="Arial" w:hAnsi="Arial" w:cs="Arial"/>
          <w:i/>
          <w:iCs/>
          <w:sz w:val="22"/>
          <w:szCs w:val="22"/>
        </w:rPr>
        <w:t xml:space="preserve">Saccharomyces cerevisiae. </w:t>
      </w:r>
      <w:r w:rsidRPr="00F85D90">
        <w:rPr>
          <w:rFonts w:ascii="Arial" w:hAnsi="Arial" w:cs="Arial"/>
          <w:sz w:val="22"/>
          <w:szCs w:val="22"/>
        </w:rPr>
        <w:t>However, individual genes on the aneuploid chromosomes are partially compensated</w:t>
      </w:r>
      <w:del w:id="424" w:author="Holly Celina Mcqueary" w:date="2020-07-12T17:40:00Z">
        <w:r w:rsidRPr="00F85D90" w:rsidDel="009F7394">
          <w:rPr>
            <w:rFonts w:ascii="Arial" w:hAnsi="Arial" w:cs="Arial"/>
            <w:sz w:val="22"/>
            <w:szCs w:val="22"/>
          </w:rPr>
          <w:delText>, indicating some form of “tolerance” to the aneuploid state.</w:delText>
        </w:r>
      </w:del>
      <w:ins w:id="425" w:author="Holly Celina Mcqueary" w:date="2020-07-12T17:40:00Z">
        <w:r w:rsidR="009F7394">
          <w:rPr>
            <w:rFonts w:ascii="Arial" w:hAnsi="Arial" w:cs="Arial"/>
            <w:sz w:val="22"/>
            <w:szCs w:val="22"/>
          </w:rPr>
          <w:t>.</w:t>
        </w:r>
      </w:ins>
      <w:ins w:id="426" w:author="Holly Celina Mcqueary" w:date="2020-07-12T17:56:00Z">
        <w:r w:rsidR="00B374AE">
          <w:rPr>
            <w:rFonts w:ascii="Arial" w:hAnsi="Arial" w:cs="Arial"/>
            <w:sz w:val="22"/>
            <w:szCs w:val="22"/>
          </w:rPr>
          <w:t xml:space="preserve"> </w:t>
        </w:r>
      </w:ins>
      <w:del w:id="427" w:author="Holly Celina Mcqueary" w:date="2020-07-12T17:55:00Z">
        <w:r w:rsidRPr="00F85D90" w:rsidDel="00B374AE">
          <w:rPr>
            <w:rFonts w:ascii="Arial" w:hAnsi="Arial" w:cs="Arial"/>
            <w:sz w:val="22"/>
            <w:szCs w:val="22"/>
          </w:rPr>
          <w:delText xml:space="preserve"> </w:delText>
        </w:r>
      </w:del>
      <w:del w:id="428" w:author="Holly Celina Mcqueary" w:date="2020-07-12T17:54:00Z">
        <w:r w:rsidRPr="00F85D90" w:rsidDel="00B374AE">
          <w:rPr>
            <w:rFonts w:ascii="Arial" w:hAnsi="Arial" w:cs="Arial"/>
            <w:sz w:val="22"/>
            <w:szCs w:val="22"/>
          </w:rPr>
          <w:delText>As has been hypothesized before,</w:delText>
        </w:r>
      </w:del>
      <w:ins w:id="429" w:author="Holly Celina Mcqueary" w:date="2020-07-12T17:54:00Z">
        <w:r w:rsidR="00B374AE">
          <w:rPr>
            <w:rFonts w:ascii="Arial" w:hAnsi="Arial" w:cs="Arial"/>
            <w:sz w:val="22"/>
            <w:szCs w:val="22"/>
          </w:rPr>
          <w:t>It has been hypothesized</w:t>
        </w:r>
      </w:ins>
      <w:r w:rsidRPr="00F85D90">
        <w:rPr>
          <w:rFonts w:ascii="Arial" w:hAnsi="Arial" w:cs="Arial"/>
          <w:sz w:val="22"/>
          <w:szCs w:val="22"/>
        </w:rPr>
        <w:t xml:space="preserve"> the rampant aneuploidy seen in wild yeast populations is </w:t>
      </w:r>
      <w:del w:id="430" w:author="Holly Celina Mcqueary" w:date="2020-07-12T17:54:00Z">
        <w:r w:rsidRPr="00F85D90" w:rsidDel="00B374AE">
          <w:rPr>
            <w:rFonts w:ascii="Arial" w:hAnsi="Arial" w:cs="Arial"/>
            <w:sz w:val="22"/>
            <w:szCs w:val="22"/>
          </w:rPr>
          <w:delText xml:space="preserve">likely </w:delText>
        </w:r>
      </w:del>
      <w:r w:rsidRPr="00F85D90">
        <w:rPr>
          <w:rFonts w:ascii="Arial" w:hAnsi="Arial" w:cs="Arial"/>
          <w:sz w:val="22"/>
          <w:szCs w:val="22"/>
        </w:rPr>
        <w:t xml:space="preserve">due to a transient adaptation to environmental stresses </w:t>
      </w:r>
      <w:r w:rsidR="00C51728"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C51728"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6; </w:t>
      </w:r>
      <w:r w:rsidR="00F43469" w:rsidRPr="00F43469">
        <w:rPr>
          <w:rFonts w:ascii="Arial" w:eastAsia="Times New Roman" w:hAnsi="Arial" w:cs="Arial"/>
          <w:smallCaps/>
          <w:noProof/>
          <w:sz w:val="22"/>
          <w:szCs w:val="22"/>
        </w:rPr>
        <w:t>Pavelk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 </w:t>
      </w:r>
      <w:r w:rsidR="00F43469" w:rsidRPr="00F43469">
        <w:rPr>
          <w:rFonts w:ascii="Arial" w:eastAsia="Times New Roman" w:hAnsi="Arial" w:cs="Arial"/>
          <w:smallCaps/>
          <w:noProof/>
          <w:sz w:val="22"/>
          <w:szCs w:val="22"/>
        </w:rPr>
        <w:t>Che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Yon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 </w:t>
      </w:r>
      <w:r w:rsidR="00F43469" w:rsidRPr="00F43469">
        <w:rPr>
          <w:rFonts w:ascii="Arial" w:eastAsia="Times New Roman" w:hAnsi="Arial" w:cs="Arial"/>
          <w:smallCaps/>
          <w:noProof/>
          <w:sz w:val="22"/>
          <w:szCs w:val="22"/>
        </w:rPr>
        <w:t>de Vri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00C51728" w:rsidRPr="00F85D90">
        <w:rPr>
          <w:rFonts w:ascii="Arial" w:eastAsia="Times New Roman" w:hAnsi="Arial" w:cs="Arial"/>
          <w:sz w:val="22"/>
          <w:szCs w:val="22"/>
        </w:rPr>
        <w:fldChar w:fldCharType="end"/>
      </w:r>
      <w:r w:rsidR="00C51728" w:rsidRPr="00F85D90">
        <w:rPr>
          <w:rFonts w:ascii="Arial" w:eastAsia="Times New Roman" w:hAnsi="Arial" w:cs="Arial"/>
          <w:sz w:val="22"/>
          <w:szCs w:val="22"/>
        </w:rPr>
        <w:t xml:space="preserve">. </w:t>
      </w:r>
      <w:ins w:id="431" w:author="Holly Celina Mcqueary" w:date="2020-07-12T17:56:00Z">
        <w:r w:rsidR="00B374AE">
          <w:rPr>
            <w:rFonts w:ascii="Arial" w:eastAsia="Times New Roman" w:hAnsi="Arial" w:cs="Arial"/>
            <w:sz w:val="22"/>
            <w:szCs w:val="22"/>
          </w:rPr>
          <w:t>It is possible that genes that are more deleterious in high numbers but are on</w:t>
        </w:r>
      </w:ins>
      <w:ins w:id="432" w:author="Holly Celina Mcqueary" w:date="2020-07-12T17:57:00Z">
        <w:r w:rsidR="00B374AE">
          <w:rPr>
            <w:rFonts w:ascii="Arial" w:eastAsia="Times New Roman" w:hAnsi="Arial" w:cs="Arial"/>
            <w:sz w:val="22"/>
            <w:szCs w:val="22"/>
          </w:rPr>
          <w:t xml:space="preserve"> chromosomes that also contain genes that are beneficial in high copy number are up- or down-regulated on a gene-by-gene basis in order to deal with </w:t>
        </w:r>
      </w:ins>
      <w:ins w:id="433" w:author="Holly Celina Mcqueary" w:date="2020-07-12T18:04:00Z">
        <w:r w:rsidR="00475E51">
          <w:rPr>
            <w:rFonts w:ascii="Arial" w:eastAsia="Times New Roman" w:hAnsi="Arial" w:cs="Arial"/>
            <w:sz w:val="22"/>
            <w:szCs w:val="22"/>
          </w:rPr>
          <w:t xml:space="preserve">the extra or missing chromosome. </w:t>
        </w:r>
      </w:ins>
    </w:p>
    <w:p w14:paraId="2C9BA7B2" w14:textId="4A20F7A3" w:rsidR="007D4270" w:rsidRPr="00F85D90" w:rsidRDefault="00343ACA" w:rsidP="00F85D90">
      <w:pPr>
        <w:spacing w:line="480" w:lineRule="auto"/>
        <w:ind w:firstLine="720"/>
        <w:rPr>
          <w:rFonts w:ascii="Arial" w:hAnsi="Arial" w:cs="Arial"/>
          <w:sz w:val="22"/>
          <w:szCs w:val="22"/>
        </w:rPr>
      </w:pPr>
      <w:del w:id="434" w:author="Holly Celina Mcqueary" w:date="2020-07-12T21:29:00Z">
        <w:r w:rsidRPr="00F85D90" w:rsidDel="00F87741">
          <w:rPr>
            <w:rFonts w:ascii="Arial" w:hAnsi="Arial" w:cs="Arial"/>
            <w:sz w:val="22"/>
            <w:szCs w:val="22"/>
          </w:rPr>
          <w:delText>This is far more likely to manifest in trisomies/tetrasomies/etc than monosomies, as monosomies are far less tolerated</w:delText>
        </w:r>
        <w:r w:rsidR="00FE1175" w:rsidRPr="00F85D90" w:rsidDel="00F87741">
          <w:rPr>
            <w:rFonts w:ascii="Arial" w:hAnsi="Arial" w:cs="Arial"/>
            <w:sz w:val="22"/>
            <w:szCs w:val="22"/>
          </w:rPr>
          <w:delText xml:space="preserve"> </w:delText>
        </w:r>
        <w:r w:rsidR="00FE1175" w:rsidRPr="00F85D90" w:rsidDel="00F87741">
          <w:rPr>
            <w:rFonts w:ascii="Arial" w:eastAsia="Times New Roman" w:hAnsi="Arial" w:cs="Arial"/>
            <w:sz w:val="22"/>
            <w:szCs w:val="22"/>
          </w:rPr>
          <w:fldChar w:fldCharType="begin"/>
        </w:r>
        <w:r w:rsidR="00FE1175" w:rsidRPr="00F85D90" w:rsidDel="00F87741">
          <w:rPr>
            <w:rFonts w:ascii="Arial" w:eastAsia="Times New Roman" w:hAnsi="Arial" w:cs="Arial"/>
            <w:sz w:val="22"/>
            <w:szCs w:val="22"/>
          </w:rPr>
          <w:delInstrText xml:space="preserve"> ADDIN EN.CITE &lt;EndNote&gt;&lt;Cite&gt;&lt;Author&gt;Torres&lt;/Author&gt;&lt;Year&gt;2008&lt;/Year&gt;&lt;RecNum&gt;327&lt;/RecNum&gt;&lt;DisplayText&gt;(&lt;style face="smallcaps"&gt;Torres&lt;/style&gt;&lt;style face="italic"&gt; et al.&lt;/style&gt; 2008)&lt;/DisplayText&gt;&lt;record&gt;&lt;rec-number&gt;327&lt;/rec-number&gt;&lt;foreign-keys&gt;&lt;key app="EN" db-id="5xpwr2023fw2aae2apfpftptvaxepvde9asw" timestamp="1587400414" guid="46720984-bd2a-4998-8651-1166dd10a5fc"&gt;327&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delInstrText>
        </w:r>
        <w:r w:rsidR="00FE1175" w:rsidRPr="00F85D90" w:rsidDel="00F87741">
          <w:rPr>
            <w:rFonts w:ascii="Arial" w:eastAsia="Times New Roman" w:hAnsi="Arial" w:cs="Arial"/>
            <w:sz w:val="22"/>
            <w:szCs w:val="22"/>
          </w:rPr>
          <w:fldChar w:fldCharType="separate"/>
        </w:r>
        <w:r w:rsidR="00FE1175" w:rsidRPr="00F85D90" w:rsidDel="00F87741">
          <w:rPr>
            <w:rFonts w:ascii="Arial" w:eastAsia="Times New Roman" w:hAnsi="Arial" w:cs="Arial"/>
            <w:noProof/>
            <w:sz w:val="22"/>
            <w:szCs w:val="22"/>
          </w:rPr>
          <w:delText>(</w:delText>
        </w:r>
        <w:r w:rsidR="00FE1175" w:rsidRPr="00F85D90" w:rsidDel="00F87741">
          <w:rPr>
            <w:rFonts w:ascii="Arial" w:eastAsia="Times New Roman" w:hAnsi="Arial" w:cs="Arial"/>
            <w:smallCaps/>
            <w:noProof/>
            <w:sz w:val="22"/>
            <w:szCs w:val="22"/>
          </w:rPr>
          <w:delText>Torres</w:delText>
        </w:r>
        <w:r w:rsidR="00FE1175" w:rsidRPr="00F85D90" w:rsidDel="00F87741">
          <w:rPr>
            <w:rFonts w:ascii="Arial" w:eastAsia="Times New Roman" w:hAnsi="Arial" w:cs="Arial"/>
            <w:i/>
            <w:noProof/>
            <w:sz w:val="22"/>
            <w:szCs w:val="22"/>
          </w:rPr>
          <w:delText xml:space="preserve"> et al.</w:delText>
        </w:r>
        <w:r w:rsidR="00FE1175" w:rsidRPr="00F85D90" w:rsidDel="00F87741">
          <w:rPr>
            <w:rFonts w:ascii="Arial" w:eastAsia="Times New Roman" w:hAnsi="Arial" w:cs="Arial"/>
            <w:noProof/>
            <w:sz w:val="22"/>
            <w:szCs w:val="22"/>
          </w:rPr>
          <w:delText xml:space="preserve"> 2008)</w:delText>
        </w:r>
        <w:r w:rsidR="00FE1175" w:rsidRPr="00F85D90" w:rsidDel="00F87741">
          <w:rPr>
            <w:rFonts w:ascii="Arial" w:eastAsia="Times New Roman" w:hAnsi="Arial" w:cs="Arial"/>
            <w:sz w:val="22"/>
            <w:szCs w:val="22"/>
          </w:rPr>
          <w:fldChar w:fldCharType="end"/>
        </w:r>
        <w:r w:rsidRPr="00F85D90" w:rsidDel="00F87741">
          <w:rPr>
            <w:rFonts w:ascii="Arial" w:hAnsi="Arial" w:cs="Arial"/>
            <w:sz w:val="22"/>
            <w:szCs w:val="22"/>
          </w:rPr>
          <w:delText xml:space="preserve">. </w:delText>
        </w:r>
      </w:del>
      <w:r w:rsidRPr="00F85D90">
        <w:rPr>
          <w:rFonts w:ascii="Arial" w:hAnsi="Arial" w:cs="Arial"/>
          <w:sz w:val="22"/>
          <w:szCs w:val="22"/>
        </w:rPr>
        <w:t xml:space="preserve">During this “waiting period” of adaptive aneuploidy in which the organism contains an extra chromosome, </w:t>
      </w:r>
      <w:ins w:id="435" w:author="Holly Celina Mcqueary" w:date="2020-07-12T21:30:00Z">
        <w:r w:rsidR="00F87741">
          <w:rPr>
            <w:rFonts w:ascii="Arial" w:hAnsi="Arial" w:cs="Arial"/>
            <w:sz w:val="22"/>
            <w:szCs w:val="22"/>
          </w:rPr>
          <w:t xml:space="preserve">it would make sense for </w:t>
        </w:r>
      </w:ins>
      <w:r w:rsidRPr="00F85D90">
        <w:rPr>
          <w:rFonts w:ascii="Arial" w:hAnsi="Arial" w:cs="Arial"/>
          <w:sz w:val="22"/>
          <w:szCs w:val="22"/>
        </w:rPr>
        <w:t xml:space="preserve">the cell </w:t>
      </w:r>
      <w:ins w:id="436" w:author="Holly Celina Mcqueary" w:date="2020-07-12T21:30:00Z">
        <w:r w:rsidR="00F87741">
          <w:rPr>
            <w:rFonts w:ascii="Arial" w:hAnsi="Arial" w:cs="Arial"/>
            <w:sz w:val="22"/>
            <w:szCs w:val="22"/>
          </w:rPr>
          <w:t xml:space="preserve">to </w:t>
        </w:r>
      </w:ins>
      <w:r w:rsidRPr="00F85D90">
        <w:rPr>
          <w:rFonts w:ascii="Arial" w:hAnsi="Arial" w:cs="Arial"/>
          <w:sz w:val="22"/>
          <w:szCs w:val="22"/>
        </w:rPr>
        <w:t>employ</w:t>
      </w:r>
      <w:del w:id="437" w:author="Holly Celina Mcqueary" w:date="2020-07-12T21:30:00Z">
        <w:r w:rsidRPr="00F85D90" w:rsidDel="00F87741">
          <w:rPr>
            <w:rFonts w:ascii="Arial" w:hAnsi="Arial" w:cs="Arial"/>
            <w:sz w:val="22"/>
            <w:szCs w:val="22"/>
          </w:rPr>
          <w:delText>s</w:delText>
        </w:r>
      </w:del>
      <w:r w:rsidRPr="00F85D90">
        <w:rPr>
          <w:rFonts w:ascii="Arial" w:hAnsi="Arial" w:cs="Arial"/>
          <w:sz w:val="22"/>
          <w:szCs w:val="22"/>
        </w:rPr>
        <w:t xml:space="preserve"> </w:t>
      </w:r>
      <w:del w:id="438" w:author="Holly Celina Mcqueary" w:date="2020-07-12T21:30:00Z">
        <w:r w:rsidRPr="00F85D90" w:rsidDel="00F87741">
          <w:rPr>
            <w:rFonts w:ascii="Arial" w:hAnsi="Arial" w:cs="Arial"/>
            <w:sz w:val="22"/>
            <w:szCs w:val="22"/>
          </w:rPr>
          <w:delText xml:space="preserve">some </w:delText>
        </w:r>
      </w:del>
      <w:ins w:id="439" w:author="Holly Celina Mcqueary" w:date="2020-07-12T21:30:00Z">
        <w:r w:rsidR="00F87741">
          <w:rPr>
            <w:rFonts w:ascii="Arial" w:hAnsi="Arial" w:cs="Arial"/>
            <w:sz w:val="22"/>
            <w:szCs w:val="22"/>
          </w:rPr>
          <w:t>a</w:t>
        </w:r>
        <w:r w:rsidR="00F87741" w:rsidRPr="00F85D90">
          <w:rPr>
            <w:rFonts w:ascii="Arial" w:hAnsi="Arial" w:cs="Arial"/>
            <w:sz w:val="22"/>
            <w:szCs w:val="22"/>
          </w:rPr>
          <w:t xml:space="preserve"> </w:t>
        </w:r>
      </w:ins>
      <w:commentRangeStart w:id="440"/>
      <w:r w:rsidRPr="00F85D90">
        <w:rPr>
          <w:rFonts w:ascii="Arial" w:hAnsi="Arial" w:cs="Arial"/>
          <w:sz w:val="22"/>
          <w:szCs w:val="22"/>
        </w:rPr>
        <w:t>mechanism</w:t>
      </w:r>
      <w:ins w:id="441" w:author="Holly Celina Mcqueary" w:date="2020-07-15T16:06:00Z">
        <w:r w:rsidR="00264A5C">
          <w:rPr>
            <w:rFonts w:ascii="Arial" w:hAnsi="Arial" w:cs="Arial"/>
            <w:sz w:val="22"/>
            <w:szCs w:val="22"/>
          </w:rPr>
          <w:t>, such as chromatin modifications to prevent certain genes from being transcribed often,</w:t>
        </w:r>
      </w:ins>
      <w:r w:rsidRPr="00F85D90">
        <w:rPr>
          <w:rFonts w:ascii="Arial" w:hAnsi="Arial" w:cs="Arial"/>
          <w:sz w:val="22"/>
          <w:szCs w:val="22"/>
        </w:rPr>
        <w:t xml:space="preserve"> </w:t>
      </w:r>
      <w:commentRangeEnd w:id="440"/>
      <w:r w:rsidR="008B5F31">
        <w:rPr>
          <w:rStyle w:val="CommentReference"/>
        </w:rPr>
        <w:commentReference w:id="440"/>
      </w:r>
      <w:del w:id="442" w:author="Holly Celina Mcqueary" w:date="2020-07-12T21:30:00Z">
        <w:r w:rsidRPr="00F85D90" w:rsidDel="00F87741">
          <w:rPr>
            <w:rFonts w:ascii="Arial" w:hAnsi="Arial" w:cs="Arial"/>
            <w:sz w:val="22"/>
            <w:szCs w:val="22"/>
          </w:rPr>
          <w:delText xml:space="preserve">of compensation </w:delText>
        </w:r>
      </w:del>
      <w:r w:rsidRPr="00F85D90">
        <w:rPr>
          <w:rFonts w:ascii="Arial" w:hAnsi="Arial" w:cs="Arial"/>
          <w:sz w:val="22"/>
          <w:szCs w:val="22"/>
        </w:rPr>
        <w:t>to reduce the amount of RNA of some genes on the extra chromosome.</w:t>
      </w:r>
      <w:ins w:id="443" w:author="Holly Celina Mcqueary" w:date="2020-07-12T21:34:00Z">
        <w:r w:rsidR="00F87741">
          <w:rPr>
            <w:rFonts w:ascii="Arial" w:hAnsi="Arial" w:cs="Arial"/>
            <w:sz w:val="22"/>
            <w:szCs w:val="22"/>
          </w:rPr>
          <w:t xml:space="preserve"> </w:t>
        </w:r>
      </w:ins>
      <w:del w:id="444" w:author="Holly Celina Mcqueary" w:date="2020-07-12T21:34:00Z">
        <w:r w:rsidRPr="00F85D90" w:rsidDel="00F87741">
          <w:rPr>
            <w:rFonts w:ascii="Arial" w:hAnsi="Arial" w:cs="Arial"/>
            <w:sz w:val="22"/>
            <w:szCs w:val="22"/>
          </w:rPr>
          <w:delText xml:space="preserve"> </w:delText>
        </w:r>
      </w:del>
      <w:r w:rsidRPr="00F85D90">
        <w:rPr>
          <w:rFonts w:ascii="Arial" w:hAnsi="Arial" w:cs="Arial"/>
          <w:sz w:val="22"/>
          <w:szCs w:val="22"/>
        </w:rPr>
        <w:t>The</w:t>
      </w:r>
      <w:del w:id="445" w:author="Holly Celina Mcqueary" w:date="2020-07-12T21:34:00Z">
        <w:r w:rsidRPr="00F85D90" w:rsidDel="00F87741">
          <w:rPr>
            <w:rFonts w:ascii="Arial" w:hAnsi="Arial" w:cs="Arial"/>
            <w:sz w:val="22"/>
            <w:szCs w:val="22"/>
          </w:rPr>
          <w:delText>se</w:delText>
        </w:r>
      </w:del>
      <w:r w:rsidRPr="00F85D90">
        <w:rPr>
          <w:rFonts w:ascii="Arial" w:hAnsi="Arial" w:cs="Arial"/>
          <w:sz w:val="22"/>
          <w:szCs w:val="22"/>
        </w:rPr>
        <w:t xml:space="preserve"> genes </w:t>
      </w:r>
      <w:ins w:id="446" w:author="Holly Celina Mcqueary" w:date="2020-07-12T21:34:00Z">
        <w:r w:rsidR="00F87741">
          <w:rPr>
            <w:rFonts w:ascii="Arial" w:hAnsi="Arial" w:cs="Arial"/>
            <w:sz w:val="22"/>
            <w:szCs w:val="22"/>
          </w:rPr>
          <w:t xml:space="preserve">most likely to be compensated for are </w:t>
        </w:r>
      </w:ins>
      <w:del w:id="447" w:author="Holly Celina Mcqueary" w:date="2020-07-12T21:34:00Z">
        <w:r w:rsidRPr="00F85D90" w:rsidDel="00F87741">
          <w:rPr>
            <w:rFonts w:ascii="Arial" w:hAnsi="Arial" w:cs="Arial"/>
            <w:sz w:val="22"/>
            <w:szCs w:val="22"/>
          </w:rPr>
          <w:delText>are/</w:delText>
        </w:r>
      </w:del>
      <w:r w:rsidRPr="00F85D90">
        <w:rPr>
          <w:rFonts w:ascii="Arial" w:hAnsi="Arial" w:cs="Arial"/>
          <w:sz w:val="22"/>
          <w:szCs w:val="22"/>
        </w:rPr>
        <w:t xml:space="preserve">likely to be </w:t>
      </w:r>
      <w:ins w:id="448" w:author="Holly Celina Mcqueary" w:date="2020-07-12T21:34:00Z">
        <w:r w:rsidR="00F87741">
          <w:rPr>
            <w:rFonts w:ascii="Arial" w:hAnsi="Arial" w:cs="Arial"/>
            <w:sz w:val="22"/>
            <w:szCs w:val="22"/>
          </w:rPr>
          <w:t xml:space="preserve">those that are </w:t>
        </w:r>
      </w:ins>
      <w:r w:rsidRPr="00F85D90">
        <w:rPr>
          <w:rFonts w:ascii="Arial" w:hAnsi="Arial" w:cs="Arial"/>
          <w:sz w:val="22"/>
          <w:szCs w:val="22"/>
        </w:rPr>
        <w:t>highly dosage-sensitive, where extra copies of the gene would cause imbalances that lead to cell toxicity</w:t>
      </w:r>
      <w:r w:rsidR="00C51728" w:rsidRPr="00F85D90">
        <w:rPr>
          <w:rFonts w:ascii="Arial" w:hAnsi="Arial" w:cs="Arial"/>
          <w:sz w:val="22"/>
          <w:szCs w:val="22"/>
        </w:rPr>
        <w:t xml:space="preserve"> </w:t>
      </w:r>
      <w:r w:rsidR="00F9383E"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F9383E"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Makanae</w:t>
      </w:r>
      <w:r w:rsidR="00F43469" w:rsidRPr="00F43469">
        <w:rPr>
          <w:rFonts w:ascii="Arial" w:hAnsi="Arial" w:cs="Arial"/>
          <w:i/>
          <w:noProof/>
          <w:sz w:val="22"/>
          <w:szCs w:val="22"/>
        </w:rPr>
        <w:t xml:space="preserve"> et al.</w:t>
      </w:r>
      <w:r w:rsidR="00F43469">
        <w:rPr>
          <w:rFonts w:ascii="Arial" w:hAnsi="Arial" w:cs="Arial"/>
          <w:noProof/>
          <w:sz w:val="22"/>
          <w:szCs w:val="22"/>
        </w:rPr>
        <w:t xml:space="preserve"> 2013)</w:t>
      </w:r>
      <w:r w:rsidR="00F9383E" w:rsidRPr="00F85D90">
        <w:rPr>
          <w:rFonts w:ascii="Arial" w:hAnsi="Arial" w:cs="Arial"/>
          <w:sz w:val="22"/>
          <w:szCs w:val="22"/>
        </w:rPr>
        <w:fldChar w:fldCharType="end"/>
      </w:r>
      <w:r w:rsidR="00F9383E" w:rsidRPr="00F85D90">
        <w:rPr>
          <w:rFonts w:ascii="Arial" w:hAnsi="Arial" w:cs="Arial"/>
          <w:sz w:val="22"/>
          <w:szCs w:val="22"/>
        </w:rPr>
        <w:t>.</w:t>
      </w:r>
      <w:ins w:id="449" w:author="Holly Celina Mcqueary" w:date="2020-07-12T21:34:00Z">
        <w:r w:rsidR="00F87741">
          <w:rPr>
            <w:rFonts w:ascii="Arial" w:hAnsi="Arial" w:cs="Arial"/>
            <w:sz w:val="22"/>
            <w:szCs w:val="22"/>
          </w:rPr>
          <w:t xml:space="preserve"> </w:t>
        </w:r>
      </w:ins>
      <w:del w:id="450" w:author="Holly Celina Mcqueary" w:date="2020-07-12T21:37:00Z">
        <w:r w:rsidR="00F9383E" w:rsidRPr="00F85D90" w:rsidDel="00F87741">
          <w:rPr>
            <w:rFonts w:ascii="Arial" w:hAnsi="Arial" w:cs="Arial"/>
            <w:sz w:val="22"/>
            <w:szCs w:val="22"/>
          </w:rPr>
          <w:delText xml:space="preserve"> </w:delText>
        </w:r>
      </w:del>
      <w:r w:rsidR="007D4270" w:rsidRPr="00F85D90">
        <w:rPr>
          <w:rFonts w:ascii="Arial" w:hAnsi="Arial" w:cs="Arial"/>
          <w:sz w:val="22"/>
          <w:szCs w:val="22"/>
        </w:rPr>
        <w:t xml:space="preserve">It is likely that previous studies which claimed to have found whole-chromosome dosage compensation effects were using </w:t>
      </w:r>
      <w:del w:id="451" w:author="Holly Celina Mcqueary" w:date="2020-07-12T21:37:00Z">
        <w:r w:rsidR="007D4270" w:rsidRPr="00F85D90" w:rsidDel="00F87741">
          <w:rPr>
            <w:rFonts w:ascii="Arial" w:hAnsi="Arial" w:cs="Arial"/>
            <w:sz w:val="22"/>
            <w:szCs w:val="22"/>
          </w:rPr>
          <w:delText xml:space="preserve">homogenous </w:delText>
        </w:r>
      </w:del>
      <w:ins w:id="452" w:author="Holly Celina Mcqueary" w:date="2020-07-12T21:37:00Z">
        <w:r w:rsidR="00F87741">
          <w:rPr>
            <w:rFonts w:ascii="Arial" w:hAnsi="Arial" w:cs="Arial"/>
            <w:sz w:val="22"/>
            <w:szCs w:val="22"/>
          </w:rPr>
          <w:t>heterogeneous</w:t>
        </w:r>
        <w:r w:rsidR="00F87741" w:rsidRPr="00F85D90">
          <w:rPr>
            <w:rFonts w:ascii="Arial" w:hAnsi="Arial" w:cs="Arial"/>
            <w:sz w:val="22"/>
            <w:szCs w:val="22"/>
          </w:rPr>
          <w:t xml:space="preserve"> </w:t>
        </w:r>
      </w:ins>
      <w:r w:rsidR="007D4270" w:rsidRPr="00F85D90">
        <w:rPr>
          <w:rFonts w:ascii="Arial" w:hAnsi="Arial" w:cs="Arial"/>
          <w:sz w:val="22"/>
          <w:szCs w:val="22"/>
        </w:rPr>
        <w:t>samples of yeast that were both aneuploid and euploid</w:t>
      </w:r>
      <w:r w:rsidR="00F9383E" w:rsidRPr="00F85D90">
        <w:rPr>
          <w:rFonts w:ascii="Arial" w:hAnsi="Arial" w:cs="Arial"/>
          <w:sz w:val="22"/>
          <w:szCs w:val="22"/>
        </w:rPr>
        <w:t xml:space="preserve"> </w:t>
      </w:r>
      <w:r w:rsidR="00F9383E"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00F9383E"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James Hose</w:t>
      </w:r>
      <w:r w:rsidR="00F43469">
        <w:rPr>
          <w:rFonts w:ascii="Arial" w:hAnsi="Arial" w:cs="Arial"/>
          <w:noProof/>
          <w:sz w:val="22"/>
          <w:szCs w:val="22"/>
        </w:rPr>
        <w:t xml:space="preserve"> 2015; </w:t>
      </w:r>
      <w:r w:rsidR="00F43469" w:rsidRPr="00F43469">
        <w:rPr>
          <w:rFonts w:ascii="Arial" w:hAnsi="Arial" w:cs="Arial"/>
          <w:smallCaps/>
          <w:noProof/>
          <w:sz w:val="22"/>
          <w:szCs w:val="22"/>
        </w:rPr>
        <w:t>Audrey P Gasch</w:t>
      </w:r>
      <w:r w:rsidR="00F43469">
        <w:rPr>
          <w:rFonts w:ascii="Arial" w:hAnsi="Arial" w:cs="Arial"/>
          <w:noProof/>
          <w:sz w:val="22"/>
          <w:szCs w:val="22"/>
        </w:rPr>
        <w:t xml:space="preserve"> 2016)</w:t>
      </w:r>
      <w:r w:rsidR="00F9383E" w:rsidRPr="00F85D90">
        <w:rPr>
          <w:rFonts w:ascii="Arial" w:hAnsi="Arial" w:cs="Arial"/>
          <w:sz w:val="22"/>
          <w:szCs w:val="22"/>
        </w:rPr>
        <w:fldChar w:fldCharType="end"/>
      </w:r>
      <w:ins w:id="453" w:author="Holly Celina Mcqueary" w:date="2020-07-12T21:37:00Z">
        <w:r w:rsidR="00F87741">
          <w:rPr>
            <w:rFonts w:ascii="Arial" w:hAnsi="Arial" w:cs="Arial"/>
            <w:sz w:val="22"/>
            <w:szCs w:val="22"/>
          </w:rPr>
          <w:t xml:space="preserve">, causing gene expression ratios to be intermediate between </w:t>
        </w:r>
      </w:ins>
      <w:ins w:id="454" w:author="Holly Celina Mcqueary" w:date="2020-07-12T21:38:00Z">
        <w:r w:rsidR="00F87741">
          <w:rPr>
            <w:rFonts w:ascii="Arial" w:hAnsi="Arial" w:cs="Arial"/>
            <w:sz w:val="22"/>
            <w:szCs w:val="22"/>
          </w:rPr>
          <w:t xml:space="preserve">what is expected for </w:t>
        </w:r>
      </w:ins>
      <w:ins w:id="455" w:author="Holly Celina Mcqueary" w:date="2020-07-12T21:37:00Z">
        <w:r w:rsidR="00F87741">
          <w:rPr>
            <w:rFonts w:ascii="Arial" w:hAnsi="Arial" w:cs="Arial"/>
            <w:sz w:val="22"/>
            <w:szCs w:val="22"/>
          </w:rPr>
          <w:t xml:space="preserve">aneuploid and euploid </w:t>
        </w:r>
      </w:ins>
      <w:ins w:id="456" w:author="Holly Celina Mcqueary" w:date="2020-07-12T21:38:00Z">
        <w:r w:rsidR="00F87741">
          <w:rPr>
            <w:rFonts w:ascii="Arial" w:hAnsi="Arial" w:cs="Arial"/>
            <w:sz w:val="22"/>
            <w:szCs w:val="22"/>
          </w:rPr>
          <w:t xml:space="preserve">DNA copy levels. </w:t>
        </w:r>
      </w:ins>
      <w:ins w:id="457" w:author="Holly Celina Mcqueary" w:date="2020-07-12T21:39:00Z">
        <w:r w:rsidR="00A16613">
          <w:rPr>
            <w:rFonts w:ascii="Arial" w:hAnsi="Arial" w:cs="Arial"/>
            <w:sz w:val="22"/>
            <w:szCs w:val="22"/>
          </w:rPr>
          <w:t xml:space="preserve">To avoid this, future studies should employ the use of </w:t>
        </w:r>
      </w:ins>
      <w:ins w:id="458" w:author="Holly Celina Mcqueary" w:date="2020-07-12T21:47:00Z">
        <w:r w:rsidR="00E5376B">
          <w:rPr>
            <w:rFonts w:ascii="Arial" w:hAnsi="Arial" w:cs="Arial"/>
            <w:sz w:val="22"/>
            <w:szCs w:val="22"/>
          </w:rPr>
          <w:t>fluorescent activated cell sorting (FACS)</w:t>
        </w:r>
      </w:ins>
      <w:ins w:id="459" w:author="Holly Celina Mcqueary" w:date="2020-07-12T21:56:00Z">
        <w:r w:rsidR="006C2F4B">
          <w:rPr>
            <w:rFonts w:ascii="Arial" w:hAnsi="Arial" w:cs="Arial"/>
            <w:sz w:val="22"/>
            <w:szCs w:val="22"/>
          </w:rPr>
          <w:t xml:space="preserve"> to separate the aneuploid cells from the euploid cells and use only the aneuploid culture for RNA extraction. </w:t>
        </w:r>
      </w:ins>
      <w:del w:id="460" w:author="Holly Celina Mcqueary" w:date="2020-07-12T21:37:00Z">
        <w:r w:rsidR="00F9383E" w:rsidRPr="00F85D90" w:rsidDel="00F87741">
          <w:rPr>
            <w:rFonts w:ascii="Arial" w:hAnsi="Arial" w:cs="Arial"/>
            <w:sz w:val="22"/>
            <w:szCs w:val="22"/>
          </w:rPr>
          <w:delText>.</w:delText>
        </w:r>
      </w:del>
    </w:p>
    <w:p w14:paraId="126C9CFA" w14:textId="77777777" w:rsidR="00F9383E" w:rsidRPr="00F85D90" w:rsidRDefault="00F9383E" w:rsidP="00F85D90">
      <w:pPr>
        <w:spacing w:line="480" w:lineRule="auto"/>
        <w:ind w:firstLine="720"/>
        <w:rPr>
          <w:rFonts w:ascii="Arial" w:hAnsi="Arial" w:cs="Arial"/>
          <w:b/>
          <w:bCs/>
          <w:sz w:val="22"/>
          <w:szCs w:val="22"/>
          <w:u w:val="single"/>
        </w:rPr>
      </w:pPr>
    </w:p>
    <w:p w14:paraId="4F31B627" w14:textId="2713D5AC" w:rsidR="00A82583" w:rsidRPr="00F85D90" w:rsidRDefault="00A82583" w:rsidP="00F85D90">
      <w:pPr>
        <w:spacing w:line="480" w:lineRule="auto"/>
        <w:rPr>
          <w:rFonts w:ascii="Arial" w:hAnsi="Arial" w:cs="Arial"/>
          <w:i/>
          <w:iCs/>
          <w:sz w:val="22"/>
          <w:szCs w:val="22"/>
        </w:rPr>
      </w:pPr>
      <w:r w:rsidRPr="00F85D90">
        <w:rPr>
          <w:rFonts w:ascii="Arial" w:hAnsi="Arial" w:cs="Arial"/>
          <w:i/>
          <w:iCs/>
          <w:sz w:val="22"/>
          <w:szCs w:val="22"/>
        </w:rPr>
        <w:t xml:space="preserve">Aneuploidy effects on trans genes </w:t>
      </w:r>
    </w:p>
    <w:p w14:paraId="61D94FA9" w14:textId="7B635E34" w:rsidR="0045182B" w:rsidRDefault="003048CD" w:rsidP="00083CC8">
      <w:pPr>
        <w:spacing w:line="480" w:lineRule="auto"/>
        <w:ind w:firstLine="720"/>
        <w:rPr>
          <w:ins w:id="461" w:author="Holly Celina Mcqueary" w:date="2020-07-12T22:33:00Z"/>
          <w:rFonts w:ascii="Arial" w:eastAsia="Times New Roman" w:hAnsi="Arial" w:cs="Arial"/>
          <w:sz w:val="22"/>
          <w:szCs w:val="22"/>
        </w:rPr>
      </w:pPr>
      <w:r w:rsidRPr="00F85D90">
        <w:rPr>
          <w:rFonts w:ascii="Arial" w:eastAsia="Times New Roman" w:hAnsi="Arial" w:cs="Arial"/>
          <w:sz w:val="22"/>
          <w:szCs w:val="22"/>
        </w:rPr>
        <w:lastRenderedPageBreak/>
        <w:t>Previous studies have proposed that there is an effect of aneuploidy on the remainder of the genome, by looking at the peaks of the distributions and claiming that the apparent skew to the left of 1.00 indicated that the aneuploid chromosome was causing other expression effects in the genome</w:t>
      </w:r>
      <w:r w:rsidR="00B86BB0" w:rsidRPr="00F85D90">
        <w:rPr>
          <w:rFonts w:ascii="Arial" w:eastAsia="Times New Roman" w:hAnsi="Arial" w:cs="Arial"/>
          <w:sz w:val="22"/>
          <w:szCs w:val="22"/>
        </w:rPr>
        <w:t xml:space="preserve"> </w:t>
      </w:r>
      <w:r w:rsidR="00B86BB0"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Hou&lt;/Author&gt;&lt;Year&gt;2018&lt;/Year&gt;&lt;RecNum&gt;710&lt;/RecNum&gt;&lt;DisplayText&gt;(&lt;style face="smallcaps"&gt;Hou&lt;/style&gt;&lt;style face="italic"&gt; et al.&lt;/style&gt; 2018)&lt;/DisplayText&gt;&lt;record&gt;&lt;rec-number&gt;710&lt;/rec-number&gt;&lt;foreign-keys&gt;&lt;key app="EN" db-id="5xpwr2023fw2aae2apfpftptvaxepvde9asw" timestamp="1587401272" guid="69453c46-15e4-4145-894b-440bba951660"&gt;710&lt;/key&gt;&lt;/foreign-keys&gt;&lt;ref-type name="Journal Article"&gt;17&lt;/ref-type&gt;&lt;contributors&gt;&lt;authors&gt;&lt;author&gt;Hou, Jie&lt;/author&gt;&lt;author&gt;Shi, Xiaowen&lt;/author&gt;&lt;author&gt;Chen, Chen&lt;/author&gt;&lt;author&gt;Islam, Md Soliman&lt;/author&gt;&lt;author&gt;Johnson, Adam F&lt;/author&gt;&lt;author&gt;Kanno, Tatsuo&lt;/author&gt;&lt;author&gt;Huettel, Bruno&lt;/author&gt;&lt;author&gt;Yen, Ming-Ren&lt;/author&gt;&lt;author&gt;Hsu, Fei-Man&lt;/author&gt;&lt;author&gt;Ji, Tieming&lt;/author&gt;&lt;/authors&gt;&lt;/contributors&gt;&lt;titles&gt;&lt;title&gt;Global impacts of chromosomal imbalance on gene expression in Arabidopsis and other taxa&lt;/title&gt;&lt;secondary-title&gt;Proceedings of the National Academy of Sciences&lt;/secondary-title&gt;&lt;/titles&gt;&lt;periodical&gt;&lt;full-title&gt;Proceedings of the National Academy of Sciences&lt;/full-title&gt;&lt;/periodical&gt;&lt;pages&gt;E11321-E11330&lt;/pages&gt;&lt;volume&gt;115&lt;/volume&gt;&lt;number&gt;48&lt;/number&gt;&lt;dates&gt;&lt;year&gt;2018&lt;/year&gt;&lt;/dates&gt;&lt;isbn&gt;0027-8424&lt;/isbn&gt;&lt;urls&gt;&lt;/urls&gt;&lt;/record&gt;&lt;/Cite&gt;&lt;/EndNote&gt;</w:instrText>
      </w:r>
      <w:r w:rsidR="00B86BB0"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Hou</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00B86BB0" w:rsidRPr="00F85D90">
        <w:rPr>
          <w:rFonts w:ascii="Arial" w:eastAsia="Times New Roman" w:hAnsi="Arial" w:cs="Arial"/>
          <w:sz w:val="22"/>
          <w:szCs w:val="22"/>
        </w:rPr>
        <w:fldChar w:fldCharType="end"/>
      </w:r>
      <w:r w:rsidR="00B86BB0" w:rsidRPr="00F85D90">
        <w:rPr>
          <w:rFonts w:ascii="Arial" w:eastAsia="Times New Roman" w:hAnsi="Arial" w:cs="Arial"/>
          <w:sz w:val="22"/>
          <w:szCs w:val="22"/>
        </w:rPr>
        <w:t>.</w:t>
      </w:r>
      <w:r w:rsidRPr="00F85D90">
        <w:rPr>
          <w:rFonts w:ascii="Arial" w:eastAsia="Times New Roman" w:hAnsi="Arial" w:cs="Arial"/>
          <w:sz w:val="22"/>
          <w:szCs w:val="22"/>
        </w:rPr>
        <w:t xml:space="preserve"> </w:t>
      </w:r>
      <w:ins w:id="462" w:author="Holly Celina Mcqueary" w:date="2020-07-12T21:59:00Z">
        <w:r w:rsidR="005669EC">
          <w:rPr>
            <w:rFonts w:ascii="Arial" w:eastAsia="Times New Roman" w:hAnsi="Arial" w:cs="Arial"/>
            <w:sz w:val="22"/>
            <w:szCs w:val="22"/>
          </w:rPr>
          <w:t>We investigated this in our data and found that genes not on a</w:t>
        </w:r>
      </w:ins>
      <w:ins w:id="463" w:author="Holly Celina Mcqueary" w:date="2020-07-12T22:00:00Z">
        <w:r w:rsidR="005669EC">
          <w:rPr>
            <w:rFonts w:ascii="Arial" w:eastAsia="Times New Roman" w:hAnsi="Arial" w:cs="Arial"/>
            <w:sz w:val="22"/>
            <w:szCs w:val="22"/>
          </w:rPr>
          <w:t xml:space="preserve">neuploid chromosomes show the expected level of gene expression when compared to the ancestral strain (Figure </w:t>
        </w:r>
      </w:ins>
      <w:ins w:id="464" w:author="Holly Celina Mcqueary" w:date="2020-07-12T22:01:00Z">
        <w:r w:rsidR="0029393C">
          <w:rPr>
            <w:rFonts w:ascii="Arial" w:eastAsia="Times New Roman" w:hAnsi="Arial" w:cs="Arial"/>
            <w:sz w:val="22"/>
            <w:szCs w:val="22"/>
          </w:rPr>
          <w:t>7, Table 3)</w:t>
        </w:r>
      </w:ins>
      <w:ins w:id="465" w:author="Holly Celina Mcqueary" w:date="2020-07-12T22:03:00Z">
        <w:r w:rsidR="00F50ACF">
          <w:rPr>
            <w:rFonts w:ascii="Arial" w:eastAsia="Times New Roman" w:hAnsi="Arial" w:cs="Arial"/>
            <w:sz w:val="22"/>
            <w:szCs w:val="22"/>
          </w:rPr>
          <w:t xml:space="preserve">, implying that aneuploidy does not cause a global gene expression change. However, we were curious if aneuploid </w:t>
        </w:r>
      </w:ins>
      <w:ins w:id="466" w:author="Holly Celina Mcqueary" w:date="2020-07-12T22:04:00Z">
        <w:r w:rsidR="00F50ACF">
          <w:rPr>
            <w:rFonts w:ascii="Arial" w:eastAsia="Times New Roman" w:hAnsi="Arial" w:cs="Arial"/>
            <w:sz w:val="22"/>
            <w:szCs w:val="22"/>
          </w:rPr>
          <w:t>lines shared any differentially expressed genes</w:t>
        </w:r>
      </w:ins>
      <w:ins w:id="467" w:author="Holly Celina Mcqueary" w:date="2020-07-12T22:09:00Z">
        <w:r w:rsidR="00083CC8">
          <w:rPr>
            <w:rFonts w:ascii="Arial" w:eastAsia="Times New Roman" w:hAnsi="Arial" w:cs="Arial"/>
            <w:sz w:val="22"/>
            <w:szCs w:val="22"/>
          </w:rPr>
          <w:t xml:space="preserve">. We compared gene expression data between aneuploid samples and found </w:t>
        </w:r>
      </w:ins>
      <w:del w:id="468" w:author="Holly Celina Mcqueary" w:date="2020-07-12T22:09:00Z">
        <w:r w:rsidR="00226C1E" w:rsidRPr="00F85D90" w:rsidDel="00083CC8">
          <w:rPr>
            <w:rFonts w:ascii="Arial" w:eastAsia="Times New Roman" w:hAnsi="Arial" w:cs="Arial"/>
            <w:sz w:val="22"/>
            <w:szCs w:val="22"/>
          </w:rPr>
          <w:delText xml:space="preserve">We investigated this possibility in our data and found that aneuploid lines display similar gene expression patterns of trans genes. Specifically, </w:delText>
        </w:r>
      </w:del>
      <w:r w:rsidR="00226C1E" w:rsidRPr="00F85D90">
        <w:rPr>
          <w:rFonts w:ascii="Arial" w:eastAsia="Times New Roman" w:hAnsi="Arial" w:cs="Arial"/>
          <w:sz w:val="22"/>
          <w:szCs w:val="22"/>
        </w:rPr>
        <w:t>in our heterozygous dataset</w:t>
      </w:r>
      <w:ins w:id="469" w:author="Holly Celina Mcqueary" w:date="2020-07-12T22:09:00Z">
        <w:r w:rsidR="00083CC8">
          <w:rPr>
            <w:rFonts w:ascii="Arial" w:eastAsia="Times New Roman" w:hAnsi="Arial" w:cs="Arial"/>
            <w:sz w:val="22"/>
            <w:szCs w:val="22"/>
          </w:rPr>
          <w:t xml:space="preserve"> </w:t>
        </w:r>
      </w:ins>
      <w:del w:id="470" w:author="Holly Celina Mcqueary" w:date="2020-07-12T22:09:00Z">
        <w:r w:rsidR="00226C1E" w:rsidRPr="00F85D90" w:rsidDel="00083CC8">
          <w:rPr>
            <w:rFonts w:ascii="Arial" w:eastAsia="Times New Roman" w:hAnsi="Arial" w:cs="Arial"/>
            <w:sz w:val="22"/>
            <w:szCs w:val="22"/>
          </w:rPr>
          <w:delText xml:space="preserve">, we found </w:delText>
        </w:r>
      </w:del>
      <w:r w:rsidR="00226C1E" w:rsidRPr="00F85D90">
        <w:rPr>
          <w:rFonts w:ascii="Arial" w:eastAsia="Times New Roman" w:hAnsi="Arial" w:cs="Arial"/>
          <w:sz w:val="22"/>
          <w:szCs w:val="22"/>
        </w:rPr>
        <w:t>72 commonly differenti</w:t>
      </w:r>
      <w:commentRangeStart w:id="471"/>
      <w:r w:rsidR="00226C1E" w:rsidRPr="00F85D90">
        <w:rPr>
          <w:rFonts w:ascii="Arial" w:eastAsia="Times New Roman" w:hAnsi="Arial" w:cs="Arial"/>
          <w:sz w:val="22"/>
          <w:szCs w:val="22"/>
        </w:rPr>
        <w:t>ally expressed genes among 5 of our aneuploid lines.</w:t>
      </w:r>
      <w:ins w:id="472" w:author="Holly Celina Mcqueary" w:date="2020-07-12T22:09:00Z">
        <w:r w:rsidR="00083CC8">
          <w:rPr>
            <w:rFonts w:ascii="Arial" w:eastAsia="Times New Roman" w:hAnsi="Arial" w:cs="Arial"/>
            <w:sz w:val="22"/>
            <w:szCs w:val="22"/>
          </w:rPr>
          <w:t xml:space="preserve"> </w:t>
        </w:r>
      </w:ins>
      <w:r w:rsidR="00226C1E" w:rsidRPr="00F85D90">
        <w:rPr>
          <w:rFonts w:ascii="Arial" w:eastAsia="Times New Roman" w:hAnsi="Arial" w:cs="Arial"/>
          <w:sz w:val="22"/>
          <w:szCs w:val="22"/>
        </w:rPr>
        <w:t xml:space="preserve"> </w:t>
      </w:r>
      <w:commentRangeEnd w:id="471"/>
      <w:ins w:id="473" w:author="Holly Celina Mcqueary" w:date="2020-07-12T22:31:00Z">
        <w:r w:rsidR="0045182B">
          <w:rPr>
            <w:rFonts w:ascii="Arial" w:eastAsia="Times New Roman" w:hAnsi="Arial" w:cs="Arial"/>
            <w:sz w:val="22"/>
            <w:szCs w:val="22"/>
          </w:rPr>
          <w:t xml:space="preserve">We were curious if our results reflected the </w:t>
        </w:r>
      </w:ins>
      <w:r w:rsidR="00083CC8">
        <w:rPr>
          <w:rStyle w:val="CommentReference"/>
        </w:rPr>
        <w:commentReference w:id="471"/>
      </w:r>
      <w:ins w:id="474" w:author="Holly Celina Mcqueary" w:date="2020-07-12T22:31:00Z">
        <w:r w:rsidR="0045182B">
          <w:rPr>
            <w:rFonts w:ascii="Arial" w:eastAsia="Times New Roman" w:hAnsi="Arial" w:cs="Arial"/>
            <w:sz w:val="22"/>
            <w:szCs w:val="22"/>
          </w:rPr>
          <w:t>same findings as p</w:t>
        </w:r>
      </w:ins>
      <w:del w:id="475" w:author="Holly Celina Mcqueary" w:date="2020-07-12T22:31:00Z">
        <w:r w:rsidR="00226C1E" w:rsidRPr="00F85D90" w:rsidDel="0045182B">
          <w:rPr>
            <w:rFonts w:ascii="Arial" w:eastAsia="Times New Roman" w:hAnsi="Arial" w:cs="Arial"/>
            <w:sz w:val="22"/>
            <w:szCs w:val="22"/>
          </w:rPr>
          <w:delText>P</w:delText>
        </w:r>
      </w:del>
      <w:r w:rsidR="00226C1E" w:rsidRPr="00F85D90">
        <w:rPr>
          <w:rFonts w:ascii="Arial" w:eastAsia="Times New Roman" w:hAnsi="Arial" w:cs="Arial"/>
          <w:sz w:val="22"/>
          <w:szCs w:val="22"/>
        </w:rPr>
        <w:t xml:space="preserve">revious studies </w:t>
      </w:r>
      <w:del w:id="476" w:author="Holly Celina Mcqueary" w:date="2020-07-12T22:31:00Z">
        <w:r w:rsidR="00226C1E" w:rsidRPr="00F85D90" w:rsidDel="0045182B">
          <w:rPr>
            <w:rFonts w:ascii="Arial" w:eastAsia="Times New Roman" w:hAnsi="Arial" w:cs="Arial"/>
            <w:sz w:val="22"/>
            <w:szCs w:val="22"/>
          </w:rPr>
          <w:delText>have found</w:delText>
        </w:r>
      </w:del>
      <w:ins w:id="477" w:author="Holly Celina Mcqueary" w:date="2020-07-12T22:31:00Z">
        <w:r w:rsidR="0045182B">
          <w:rPr>
            <w:rFonts w:ascii="Arial" w:eastAsia="Times New Roman" w:hAnsi="Arial" w:cs="Arial"/>
            <w:sz w:val="22"/>
            <w:szCs w:val="22"/>
          </w:rPr>
          <w:t>of</w:t>
        </w:r>
      </w:ins>
      <w:r w:rsidR="00226C1E" w:rsidRPr="00F85D90">
        <w:rPr>
          <w:rFonts w:ascii="Arial" w:eastAsia="Times New Roman" w:hAnsi="Arial" w:cs="Arial"/>
          <w:sz w:val="22"/>
          <w:szCs w:val="22"/>
        </w:rPr>
        <w:t xml:space="preserve"> an “aneuploidy stress response,” similar to the environmental stress response in yeast</w:t>
      </w:r>
      <w:r w:rsidR="00B86BB0" w:rsidRPr="00F85D90">
        <w:rPr>
          <w:rFonts w:ascii="Arial" w:eastAsia="Times New Roman" w:hAnsi="Arial" w:cs="Arial"/>
          <w:sz w:val="22"/>
          <w:szCs w:val="22"/>
        </w:rPr>
        <w:t xml:space="preserve"> </w:t>
      </w:r>
      <w:r w:rsidR="00226C1E"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00226C1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7)</w:t>
      </w:r>
      <w:r w:rsidR="00226C1E" w:rsidRPr="00F85D90">
        <w:rPr>
          <w:rFonts w:ascii="Arial" w:eastAsia="Times New Roman" w:hAnsi="Arial" w:cs="Arial"/>
          <w:sz w:val="22"/>
          <w:szCs w:val="22"/>
        </w:rPr>
        <w:fldChar w:fldCharType="end"/>
      </w:r>
      <w:ins w:id="478" w:author="Holly Celina Mcqueary" w:date="2020-07-12T22:31:00Z">
        <w:r w:rsidR="0045182B">
          <w:rPr>
            <w:rFonts w:ascii="Arial" w:eastAsia="Times New Roman" w:hAnsi="Arial" w:cs="Arial"/>
            <w:sz w:val="22"/>
            <w:szCs w:val="22"/>
          </w:rPr>
          <w:t xml:space="preserve">. </w:t>
        </w:r>
        <w:commentRangeStart w:id="479"/>
        <w:r w:rsidR="0045182B">
          <w:rPr>
            <w:rFonts w:ascii="Arial" w:eastAsia="Times New Roman" w:hAnsi="Arial" w:cs="Arial"/>
            <w:sz w:val="22"/>
            <w:szCs w:val="22"/>
          </w:rPr>
          <w:t>Indeed, our data do corroborate these finding</w:t>
        </w:r>
      </w:ins>
      <w:ins w:id="480" w:author="Holly Celina Mcqueary" w:date="2020-07-12T22:32:00Z">
        <w:r w:rsidR="0045182B">
          <w:rPr>
            <w:rFonts w:ascii="Arial" w:eastAsia="Times New Roman" w:hAnsi="Arial" w:cs="Arial"/>
            <w:sz w:val="22"/>
            <w:szCs w:val="22"/>
          </w:rPr>
          <w:t xml:space="preserve">s </w:t>
        </w:r>
      </w:ins>
      <w:ins w:id="481" w:author="Holly Celina Mcqueary" w:date="2020-07-12T22:33:00Z">
        <w:r w:rsidR="0045182B">
          <w:rPr>
            <w:rFonts w:ascii="Arial" w:eastAsia="Times New Roman" w:hAnsi="Arial" w:cs="Arial"/>
            <w:sz w:val="22"/>
            <w:szCs w:val="22"/>
          </w:rPr>
          <w:t xml:space="preserve">(Figure XXX), </w:t>
        </w:r>
      </w:ins>
      <w:ins w:id="482" w:author="Holly Celina Mcqueary" w:date="2020-07-12T22:34:00Z">
        <w:r w:rsidR="0045182B">
          <w:rPr>
            <w:rFonts w:ascii="Arial" w:eastAsia="Times New Roman" w:hAnsi="Arial" w:cs="Arial"/>
            <w:sz w:val="22"/>
            <w:szCs w:val="22"/>
          </w:rPr>
          <w:t xml:space="preserve">with *insert findings here*. </w:t>
        </w:r>
        <w:commentRangeEnd w:id="479"/>
        <w:r w:rsidR="0045182B">
          <w:rPr>
            <w:rStyle w:val="CommentReference"/>
          </w:rPr>
          <w:commentReference w:id="479"/>
        </w:r>
      </w:ins>
    </w:p>
    <w:p w14:paraId="1C1BC0B5" w14:textId="2CF0CB2E" w:rsidR="009022DC" w:rsidRPr="00F85D90" w:rsidRDefault="00226C1E" w:rsidP="00083CC8">
      <w:pPr>
        <w:spacing w:line="480" w:lineRule="auto"/>
        <w:ind w:firstLine="720"/>
        <w:rPr>
          <w:rFonts w:ascii="Arial" w:eastAsia="Times New Roman" w:hAnsi="Arial" w:cs="Arial"/>
          <w:sz w:val="22"/>
          <w:szCs w:val="22"/>
        </w:rPr>
      </w:pPr>
      <w:del w:id="483" w:author="Holly Celina Mcqueary" w:date="2020-07-12T22:31:00Z">
        <w:r w:rsidRPr="00F85D90" w:rsidDel="0045182B">
          <w:rPr>
            <w:rFonts w:ascii="Arial" w:eastAsia="Times New Roman" w:hAnsi="Arial" w:cs="Arial"/>
            <w:sz w:val="22"/>
            <w:szCs w:val="22"/>
          </w:rPr>
          <w:delText xml:space="preserve">, and our data corroborate these findings. </w:delText>
        </w:r>
      </w:del>
      <w:r w:rsidRPr="00F85D90">
        <w:rPr>
          <w:rFonts w:ascii="Arial" w:eastAsia="Times New Roman" w:hAnsi="Arial" w:cs="Arial"/>
          <w:sz w:val="22"/>
          <w:szCs w:val="22"/>
        </w:rPr>
        <w:t xml:space="preserve">We also looked at the environmental stress response </w:t>
      </w:r>
      <w:r w:rsidR="008623EE" w:rsidRPr="00F85D90">
        <w:rPr>
          <w:rFonts w:ascii="Arial" w:eastAsia="Times New Roman" w:hAnsi="Arial" w:cs="Arial"/>
          <w:sz w:val="22"/>
          <w:szCs w:val="22"/>
        </w:rPr>
        <w:t xml:space="preserve">(ESR) </w:t>
      </w:r>
      <w:r w:rsidRPr="00F85D90">
        <w:rPr>
          <w:rFonts w:ascii="Arial" w:eastAsia="Times New Roman" w:hAnsi="Arial" w:cs="Arial"/>
          <w:sz w:val="22"/>
          <w:szCs w:val="22"/>
        </w:rPr>
        <w:t xml:space="preserve">genes found in previous studies and found that </w:t>
      </w:r>
      <w:r w:rsidR="008623EE" w:rsidRPr="00F85D90">
        <w:rPr>
          <w:rFonts w:ascii="Arial" w:eastAsia="Times New Roman" w:hAnsi="Arial" w:cs="Arial"/>
          <w:sz w:val="22"/>
          <w:szCs w:val="22"/>
        </w:rPr>
        <w:t>most ESR genes were differentially expressed in our aneuploid samples, suggesting that the state of aneuploidy has similar effects on the transcriptome to various environmental stresses</w:t>
      </w:r>
      <w:ins w:id="484" w:author="Holly Celina Mcqueary" w:date="2020-07-15T16:07:00Z">
        <w:r w:rsidR="00264A5C">
          <w:rPr>
            <w:rFonts w:ascii="Arial" w:eastAsia="Times New Roman" w:hAnsi="Arial" w:cs="Arial"/>
            <w:sz w:val="22"/>
            <w:szCs w:val="22"/>
          </w:rPr>
          <w:t xml:space="preserve"> including high salinity, high temperatures, and highly oxidative-species rich environments</w:t>
        </w:r>
      </w:ins>
      <w:r w:rsidR="008623EE" w:rsidRPr="00F85D90">
        <w:rPr>
          <w:rFonts w:ascii="Arial" w:eastAsia="Times New Roman" w:hAnsi="Arial" w:cs="Arial"/>
          <w:sz w:val="22"/>
          <w:szCs w:val="22"/>
        </w:rPr>
        <w:t xml:space="preserve">. </w:t>
      </w:r>
      <w:r w:rsidR="00B467D7" w:rsidRPr="00F85D90">
        <w:rPr>
          <w:rFonts w:ascii="Arial" w:eastAsia="Times New Roman" w:hAnsi="Arial" w:cs="Arial"/>
          <w:sz w:val="22"/>
          <w:szCs w:val="22"/>
        </w:rPr>
        <w:t xml:space="preserve">It would be interesting to know if the yeast samples exposed to </w:t>
      </w:r>
      <w:commentRangeStart w:id="485"/>
      <w:r w:rsidR="00B467D7" w:rsidRPr="00F85D90">
        <w:rPr>
          <w:rFonts w:ascii="Arial" w:eastAsia="Times New Roman" w:hAnsi="Arial" w:cs="Arial"/>
          <w:sz w:val="22"/>
          <w:szCs w:val="22"/>
        </w:rPr>
        <w:t xml:space="preserve">these environmental stresses </w:t>
      </w:r>
      <w:commentRangeEnd w:id="485"/>
      <w:r w:rsidR="008B5F31">
        <w:rPr>
          <w:rStyle w:val="CommentReference"/>
        </w:rPr>
        <w:commentReference w:id="485"/>
      </w:r>
      <w:r w:rsidR="00B467D7" w:rsidRPr="00F85D90">
        <w:rPr>
          <w:rFonts w:ascii="Arial" w:eastAsia="Times New Roman" w:hAnsi="Arial" w:cs="Arial"/>
          <w:sz w:val="22"/>
          <w:szCs w:val="22"/>
        </w:rPr>
        <w:t xml:space="preserve">had any copy number changes in their genomes – this would further add evidence to the hypothesis that aneuploidy is </w:t>
      </w:r>
      <w:r w:rsidR="00905BE7" w:rsidRPr="00F85D90">
        <w:rPr>
          <w:rFonts w:ascii="Arial" w:eastAsia="Times New Roman" w:hAnsi="Arial" w:cs="Arial"/>
          <w:sz w:val="22"/>
          <w:szCs w:val="22"/>
        </w:rPr>
        <w:t>an adaptive state to changes in the environment</w:t>
      </w:r>
      <w:ins w:id="486" w:author="Holly Celina Mcqueary" w:date="2020-07-12T22:34:00Z">
        <w:r w:rsidR="0045182B">
          <w:rPr>
            <w:rFonts w:ascii="Arial" w:eastAsia="Times New Roman" w:hAnsi="Arial" w:cs="Arial"/>
            <w:sz w:val="22"/>
            <w:szCs w:val="22"/>
          </w:rPr>
          <w:t xml:space="preserve"> or a consequence of stress. </w:t>
        </w:r>
      </w:ins>
      <w:del w:id="487" w:author="Holly Celina Mcqueary" w:date="2020-07-12T22:34:00Z">
        <w:r w:rsidR="00905BE7" w:rsidRPr="00F85D90" w:rsidDel="0045182B">
          <w:rPr>
            <w:rFonts w:ascii="Arial" w:eastAsia="Times New Roman" w:hAnsi="Arial" w:cs="Arial"/>
            <w:sz w:val="22"/>
            <w:szCs w:val="22"/>
          </w:rPr>
          <w:delText xml:space="preserve">. </w:delText>
        </w:r>
      </w:del>
    </w:p>
    <w:p w14:paraId="019096C1" w14:textId="77777777" w:rsidR="00F9383E" w:rsidRPr="00F85D90" w:rsidRDefault="00F9383E" w:rsidP="00F85D90">
      <w:pPr>
        <w:spacing w:line="480" w:lineRule="auto"/>
        <w:ind w:firstLine="720"/>
        <w:rPr>
          <w:rFonts w:ascii="Arial" w:eastAsia="Times New Roman" w:hAnsi="Arial" w:cs="Arial"/>
          <w:sz w:val="22"/>
          <w:szCs w:val="22"/>
        </w:rPr>
      </w:pPr>
    </w:p>
    <w:p w14:paraId="7AE30ED0" w14:textId="64103F9E" w:rsidR="00905BE7" w:rsidRPr="00F85D90" w:rsidRDefault="00905BE7"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Conclusions and future directions</w:t>
      </w:r>
    </w:p>
    <w:p w14:paraId="5E656F1B" w14:textId="76DEAE71" w:rsidR="00905BE7" w:rsidRPr="00F85D90" w:rsidRDefault="00905BE7" w:rsidP="00F85D90">
      <w:pPr>
        <w:spacing w:line="480" w:lineRule="auto"/>
        <w:rPr>
          <w:rFonts w:ascii="Arial" w:hAnsi="Arial" w:cs="Arial"/>
          <w:b/>
          <w:bCs/>
          <w:sz w:val="22"/>
          <w:szCs w:val="22"/>
          <w:u w:val="single"/>
        </w:rPr>
      </w:pPr>
      <w:r w:rsidRPr="00F85D90">
        <w:rPr>
          <w:rFonts w:ascii="Arial" w:eastAsia="Times New Roman" w:hAnsi="Arial" w:cs="Arial"/>
          <w:sz w:val="22"/>
          <w:szCs w:val="22"/>
        </w:rPr>
        <w:tab/>
        <w:t>This study demonstrated that heterozygosity is correlated with a higher aneuploidy rate, that there is no evidence for whole-chromosome dosage compensation in aneupl</w:t>
      </w:r>
      <w:del w:id="488" w:author="Holly Celina Mcqueary" w:date="2020-07-13T18:57:00Z">
        <w:r w:rsidRPr="00F85D90" w:rsidDel="008B5F31">
          <w:rPr>
            <w:rFonts w:ascii="Arial" w:eastAsia="Times New Roman" w:hAnsi="Arial" w:cs="Arial"/>
            <w:sz w:val="22"/>
            <w:szCs w:val="22"/>
          </w:rPr>
          <w:delText>p</w:delText>
        </w:r>
      </w:del>
      <w:r w:rsidRPr="00F85D90">
        <w:rPr>
          <w:rFonts w:ascii="Arial" w:eastAsia="Times New Roman" w:hAnsi="Arial" w:cs="Arial"/>
          <w:sz w:val="22"/>
          <w:szCs w:val="22"/>
        </w:rPr>
        <w:t xml:space="preserve">oid yeast, and that aneuploid chromosomes influence the gene expression patterns among the rest of the </w:t>
      </w:r>
      <w:r w:rsidRPr="00F85D90">
        <w:rPr>
          <w:rFonts w:ascii="Arial" w:eastAsia="Times New Roman" w:hAnsi="Arial" w:cs="Arial"/>
          <w:sz w:val="22"/>
          <w:szCs w:val="22"/>
        </w:rPr>
        <w:lastRenderedPageBreak/>
        <w:t xml:space="preserve">genome. Our findings add evidence to </w:t>
      </w:r>
      <w:r w:rsidR="00CE6EFE" w:rsidRPr="00F85D90">
        <w:rPr>
          <w:rFonts w:ascii="Arial" w:eastAsia="Times New Roman" w:hAnsi="Arial" w:cs="Arial"/>
          <w:sz w:val="22"/>
          <w:szCs w:val="22"/>
        </w:rPr>
        <w:t xml:space="preserve">support </w:t>
      </w:r>
      <w:r w:rsidRPr="00F85D90">
        <w:rPr>
          <w:rFonts w:ascii="Arial" w:eastAsia="Times New Roman" w:hAnsi="Arial" w:cs="Arial"/>
          <w:sz w:val="22"/>
          <w:szCs w:val="22"/>
        </w:rPr>
        <w:t xml:space="preserve">the “adaptive aneuploidy” hypothesis and refute the idea that yeast intrinsically have a mechanism for dosage compensation at the whole-chromosome level. </w:t>
      </w:r>
      <w:r w:rsidR="00745C40" w:rsidRPr="00F85D90">
        <w:rPr>
          <w:rFonts w:ascii="Arial" w:eastAsia="Times New Roman" w:hAnsi="Arial" w:cs="Arial"/>
          <w:sz w:val="22"/>
          <w:szCs w:val="22"/>
        </w:rPr>
        <w:t xml:space="preserve">Future studies will need to be done to examine effects on the proteome – perhaps cells degrade excess proteins. Further, it would be interesting to analyze budding patterns in aneuploids and determine any effects, as budding patterns are different between haploids and diploids. </w:t>
      </w:r>
      <w:r w:rsidR="00DC7A18" w:rsidRPr="00F85D90">
        <w:rPr>
          <w:rFonts w:ascii="Arial" w:eastAsia="Times New Roman" w:hAnsi="Arial" w:cs="Arial"/>
          <w:sz w:val="22"/>
          <w:szCs w:val="22"/>
        </w:rPr>
        <w:t xml:space="preserve">Our analyses and </w:t>
      </w:r>
      <w:r w:rsidR="00FF35C2" w:rsidRPr="00F85D90">
        <w:rPr>
          <w:rFonts w:ascii="Arial" w:eastAsia="Times New Roman" w:hAnsi="Arial" w:cs="Arial"/>
          <w:sz w:val="22"/>
          <w:szCs w:val="22"/>
        </w:rPr>
        <w:t xml:space="preserve">evidence bring insights into the effects </w:t>
      </w:r>
      <w:r w:rsidR="00F02784" w:rsidRPr="00F85D90">
        <w:rPr>
          <w:rFonts w:ascii="Arial" w:eastAsia="Times New Roman" w:hAnsi="Arial" w:cs="Arial"/>
          <w:sz w:val="22"/>
          <w:szCs w:val="22"/>
        </w:rPr>
        <w:t>of aneuploidy on gene expression in budding yeas</w:t>
      </w:r>
      <w:ins w:id="489" w:author="Holly Celina Mcqueary" w:date="2020-07-12T22:36:00Z">
        <w:r w:rsidR="008C05A4">
          <w:rPr>
            <w:rFonts w:ascii="Arial" w:eastAsia="Times New Roman" w:hAnsi="Arial" w:cs="Arial"/>
            <w:sz w:val="22"/>
            <w:szCs w:val="22"/>
          </w:rPr>
          <w:t>t and c</w:t>
        </w:r>
      </w:ins>
      <w:ins w:id="490" w:author="Holly Celina Mcqueary" w:date="2020-07-12T22:37:00Z">
        <w:r w:rsidR="008C05A4">
          <w:rPr>
            <w:rFonts w:ascii="Arial" w:eastAsia="Times New Roman" w:hAnsi="Arial" w:cs="Arial"/>
            <w:sz w:val="22"/>
            <w:szCs w:val="22"/>
          </w:rPr>
          <w:t xml:space="preserve">an be applied to other species as well. Our finding of no global effects of aneuploidy on gene expression is in direct opposition to a recent paper claiming this – however, we proved mathematically that the apparent skew of </w:t>
        </w:r>
      </w:ins>
      <w:ins w:id="491" w:author="Holly Celina Mcqueary" w:date="2020-07-12T22:39:00Z">
        <w:r w:rsidR="007D0153">
          <w:rPr>
            <w:rFonts w:ascii="Arial" w:eastAsia="Times New Roman" w:hAnsi="Arial" w:cs="Arial"/>
            <w:sz w:val="22"/>
            <w:szCs w:val="22"/>
          </w:rPr>
          <w:t>trans genes is actually due to sequencing bias from reads mapping to more (or l</w:t>
        </w:r>
      </w:ins>
      <w:ins w:id="492" w:author="Holly Celina Mcqueary" w:date="2020-07-12T22:40:00Z">
        <w:r w:rsidR="007D0153">
          <w:rPr>
            <w:rFonts w:ascii="Arial" w:eastAsia="Times New Roman" w:hAnsi="Arial" w:cs="Arial"/>
            <w:sz w:val="22"/>
            <w:szCs w:val="22"/>
          </w:rPr>
          <w:t>ess)</w:t>
        </w:r>
      </w:ins>
      <w:ins w:id="493" w:author="Holly Celina Mcqueary" w:date="2020-07-12T22:39:00Z">
        <w:r w:rsidR="007D0153">
          <w:rPr>
            <w:rFonts w:ascii="Arial" w:eastAsia="Times New Roman" w:hAnsi="Arial" w:cs="Arial"/>
            <w:sz w:val="22"/>
            <w:szCs w:val="22"/>
          </w:rPr>
          <w:t xml:space="preserve"> copies of the aneuploid chromosome(s).</w:t>
        </w:r>
      </w:ins>
      <w:ins w:id="494" w:author="Holly Celina Mcqueary" w:date="2020-07-12T22:44:00Z">
        <w:r w:rsidR="00B57024" w:rsidRPr="00F85D90" w:rsidDel="008C05A4">
          <w:rPr>
            <w:rFonts w:ascii="Arial" w:eastAsia="Times New Roman" w:hAnsi="Arial" w:cs="Arial"/>
            <w:sz w:val="22"/>
            <w:szCs w:val="22"/>
          </w:rPr>
          <w:t xml:space="preserve"> </w:t>
        </w:r>
      </w:ins>
      <w:ins w:id="495" w:author="Holly Celina Mcqueary" w:date="2020-07-12T22:46:00Z">
        <w:r w:rsidR="00B57024">
          <w:rPr>
            <w:rFonts w:ascii="Arial" w:eastAsia="Times New Roman" w:hAnsi="Arial" w:cs="Arial"/>
            <w:sz w:val="22"/>
            <w:szCs w:val="22"/>
          </w:rPr>
          <w:t xml:space="preserve">The finding that trans genes are not </w:t>
        </w:r>
      </w:ins>
      <w:ins w:id="496" w:author="Holly Celina Mcqueary" w:date="2020-07-12T22:47:00Z">
        <w:r w:rsidR="00B57024">
          <w:rPr>
            <w:rFonts w:ascii="Arial" w:eastAsia="Times New Roman" w:hAnsi="Arial" w:cs="Arial"/>
            <w:sz w:val="22"/>
            <w:szCs w:val="22"/>
          </w:rPr>
          <w:t xml:space="preserve">affected by </w:t>
        </w:r>
      </w:ins>
      <w:ins w:id="497" w:author="Holly Celina Mcqueary" w:date="2020-07-12T22:48:00Z">
        <w:r w:rsidR="00B57024">
          <w:rPr>
            <w:rFonts w:ascii="Arial" w:eastAsia="Times New Roman" w:hAnsi="Arial" w:cs="Arial"/>
            <w:sz w:val="22"/>
            <w:szCs w:val="22"/>
          </w:rPr>
          <w:t>aneuploidy can be useful when treating human diseases caused by aneuploidy (i.e. Down’s Syndrome, Trisomy X)</w:t>
        </w:r>
      </w:ins>
      <w:ins w:id="498" w:author="Holly Celina Mcqueary" w:date="2020-07-12T22:49:00Z">
        <w:r w:rsidR="00B57024">
          <w:rPr>
            <w:rFonts w:ascii="Arial" w:eastAsia="Times New Roman" w:hAnsi="Arial" w:cs="Arial"/>
            <w:sz w:val="22"/>
            <w:szCs w:val="22"/>
          </w:rPr>
          <w:t xml:space="preserve"> – the treatment options could be much more straightforward</w:t>
        </w:r>
      </w:ins>
      <w:ins w:id="499" w:author="Holly Celina Mcqueary" w:date="2020-07-12T22:50:00Z">
        <w:r w:rsidR="00B57024">
          <w:rPr>
            <w:rFonts w:ascii="Arial" w:eastAsia="Times New Roman" w:hAnsi="Arial" w:cs="Arial"/>
            <w:sz w:val="22"/>
            <w:szCs w:val="22"/>
          </w:rPr>
          <w:t>. Further, our findi</w:t>
        </w:r>
      </w:ins>
      <w:ins w:id="500" w:author="Holly Celina Mcqueary" w:date="2020-07-12T22:51:00Z">
        <w:r w:rsidR="00B57024">
          <w:rPr>
            <w:rFonts w:ascii="Arial" w:eastAsia="Times New Roman" w:hAnsi="Arial" w:cs="Arial"/>
            <w:sz w:val="22"/>
            <w:szCs w:val="22"/>
          </w:rPr>
          <w:t xml:space="preserve">ngs provide insight into the evolution of sex chromosomes and dosage compensation – </w:t>
        </w:r>
      </w:ins>
      <w:ins w:id="501" w:author="Holly Celina Mcqueary" w:date="2020-07-12T22:52:00Z">
        <w:r w:rsidR="004B2619">
          <w:rPr>
            <w:rFonts w:ascii="Arial" w:eastAsia="Times New Roman" w:hAnsi="Arial" w:cs="Arial"/>
            <w:sz w:val="22"/>
            <w:szCs w:val="22"/>
          </w:rPr>
          <w:t>the likelihood of a whole-chromosome mechanism</w:t>
        </w:r>
      </w:ins>
      <w:ins w:id="502" w:author="Holly Celina Mcqueary" w:date="2020-07-12T22:53:00Z">
        <w:r w:rsidR="004B2619">
          <w:rPr>
            <w:rFonts w:ascii="Arial" w:eastAsia="Times New Roman" w:hAnsi="Arial" w:cs="Arial"/>
            <w:sz w:val="22"/>
            <w:szCs w:val="22"/>
          </w:rPr>
          <w:t xml:space="preserve"> of dosage compensation </w:t>
        </w:r>
      </w:ins>
      <w:ins w:id="503" w:author="Holly Celina Mcqueary" w:date="2020-07-12T22:52:00Z">
        <w:r w:rsidR="004B2619">
          <w:rPr>
            <w:rFonts w:ascii="Arial" w:eastAsia="Times New Roman" w:hAnsi="Arial" w:cs="Arial"/>
            <w:sz w:val="22"/>
            <w:szCs w:val="22"/>
          </w:rPr>
          <w:t>being applied to every chromoso</w:t>
        </w:r>
      </w:ins>
      <w:ins w:id="504" w:author="Holly Celina Mcqueary" w:date="2020-07-12T22:53:00Z">
        <w:r w:rsidR="004B2619">
          <w:rPr>
            <w:rFonts w:ascii="Arial" w:eastAsia="Times New Roman" w:hAnsi="Arial" w:cs="Arial"/>
            <w:sz w:val="22"/>
            <w:szCs w:val="22"/>
          </w:rPr>
          <w:t xml:space="preserve">me in the genome is less likely than individual genes, especially those that are particularly deleterious, being compensated </w:t>
        </w:r>
      </w:ins>
      <w:ins w:id="505" w:author="Holly Celina Mcqueary" w:date="2020-07-12T22:54:00Z">
        <w:r w:rsidR="004B2619">
          <w:rPr>
            <w:rFonts w:ascii="Arial" w:eastAsia="Times New Roman" w:hAnsi="Arial" w:cs="Arial"/>
            <w:sz w:val="22"/>
            <w:szCs w:val="22"/>
          </w:rPr>
          <w:t xml:space="preserve">individually. </w:t>
        </w:r>
      </w:ins>
      <w:del w:id="506" w:author="Holly Celina Mcqueary" w:date="2020-07-12T22:36:00Z">
        <w:r w:rsidR="00F02784" w:rsidRPr="00F85D90" w:rsidDel="008C05A4">
          <w:rPr>
            <w:rFonts w:ascii="Arial" w:eastAsia="Times New Roman" w:hAnsi="Arial" w:cs="Arial"/>
            <w:sz w:val="22"/>
            <w:szCs w:val="22"/>
          </w:rPr>
          <w:delText xml:space="preserve">t. </w:delText>
        </w:r>
      </w:del>
    </w:p>
    <w:p w14:paraId="728301A3" w14:textId="0784A5E7" w:rsidR="00A40538" w:rsidRPr="00F85D90" w:rsidRDefault="00A40538" w:rsidP="00F85D90">
      <w:pPr>
        <w:spacing w:line="480" w:lineRule="auto"/>
        <w:rPr>
          <w:rFonts w:ascii="Arial" w:eastAsia="Times New Roman" w:hAnsi="Arial" w:cs="Arial"/>
          <w:sz w:val="22"/>
          <w:szCs w:val="22"/>
        </w:rPr>
      </w:pPr>
    </w:p>
    <w:p w14:paraId="06DD423F" w14:textId="15F49164" w:rsidR="009A3AA7" w:rsidRPr="00F85D90" w:rsidRDefault="009A3AA7" w:rsidP="00F85D90">
      <w:pPr>
        <w:spacing w:line="480" w:lineRule="auto"/>
        <w:rPr>
          <w:rFonts w:ascii="Arial" w:eastAsia="Times New Roman" w:hAnsi="Arial" w:cs="Arial"/>
          <w:sz w:val="22"/>
          <w:szCs w:val="22"/>
        </w:rPr>
      </w:pPr>
    </w:p>
    <w:p w14:paraId="101ED98D" w14:textId="016B72D9" w:rsidR="009A3AA7" w:rsidRPr="00F85D90" w:rsidRDefault="009A3AA7" w:rsidP="00F85D90">
      <w:pPr>
        <w:spacing w:line="480" w:lineRule="auto"/>
        <w:rPr>
          <w:rFonts w:ascii="Arial" w:eastAsia="Times New Roman" w:hAnsi="Arial" w:cs="Arial"/>
          <w:sz w:val="22"/>
          <w:szCs w:val="22"/>
        </w:rPr>
      </w:pPr>
    </w:p>
    <w:p w14:paraId="6F7BF497" w14:textId="4E8FDB0B" w:rsidR="00BF657B" w:rsidRDefault="00BF657B" w:rsidP="00F85D90">
      <w:pPr>
        <w:spacing w:line="480" w:lineRule="auto"/>
        <w:rPr>
          <w:ins w:id="507" w:author="Holly Celina Mcqueary" w:date="2020-07-12T16:57:00Z"/>
          <w:rFonts w:ascii="Arial" w:eastAsia="Times New Roman" w:hAnsi="Arial" w:cs="Arial"/>
          <w:sz w:val="22"/>
          <w:szCs w:val="22"/>
        </w:rPr>
      </w:pPr>
      <w:ins w:id="508" w:author="Holly Celina Mcqueary" w:date="2020-07-12T16:57:00Z">
        <w:r>
          <w:rPr>
            <w:rFonts w:ascii="Arial" w:eastAsia="Times New Roman" w:hAnsi="Arial" w:cs="Arial"/>
            <w:sz w:val="22"/>
            <w:szCs w:val="22"/>
          </w:rPr>
          <w:lastRenderedPageBreak/>
          <w:t xml:space="preserve">Tables </w:t>
        </w:r>
        <w:r w:rsidRPr="00F85D90">
          <w:rPr>
            <w:rFonts w:ascii="Arial" w:hAnsi="Arial" w:cs="Arial"/>
            <w:noProof/>
            <w:color w:val="000000"/>
            <w:sz w:val="22"/>
            <w:szCs w:val="22"/>
          </w:rPr>
          <mc:AlternateContent>
            <mc:Choice Requires="wps">
              <w:drawing>
                <wp:anchor distT="0" distB="0" distL="114300" distR="114300" simplePos="0" relativeHeight="251676672" behindDoc="0" locked="0" layoutInCell="1" allowOverlap="1" wp14:anchorId="3AC03754" wp14:editId="49FA70B3">
                  <wp:simplePos x="0" y="0"/>
                  <wp:positionH relativeFrom="column">
                    <wp:posOffset>0</wp:posOffset>
                  </wp:positionH>
                  <wp:positionV relativeFrom="paragraph">
                    <wp:posOffset>327025</wp:posOffset>
                  </wp:positionV>
                  <wp:extent cx="5663565" cy="4721860"/>
                  <wp:effectExtent l="0" t="0" r="13335" b="15240"/>
                  <wp:wrapSquare wrapText="bothSides"/>
                  <wp:docPr id="11" name="Text Box 11"/>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01633ADF" w14:textId="77777777" w:rsidR="0026453A" w:rsidRPr="00607DF8" w:rsidRDefault="0026453A" w:rsidP="00BF657B">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26453A" w:rsidRPr="00607DF8" w14:paraId="05F4E76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6D633C9" w14:textId="77777777" w:rsidR="0026453A" w:rsidRPr="003550E4" w:rsidRDefault="0026453A"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728D7764"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382A26AC"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441A6B54"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4943CFF"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26453A" w:rsidRPr="00607DF8" w14:paraId="351529A5"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1F5EB31D" w14:textId="77777777" w:rsidR="0026453A" w:rsidRPr="003550E4" w:rsidRDefault="0026453A"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F0A1EB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1248979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05EC382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233D24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91746B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D00882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18756BA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6BAF0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26453A" w:rsidRPr="00607DF8" w14:paraId="02E5AB9B"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07EB69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D2F7D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51E400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32F9AD6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2F7E451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1A2DB3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664C83D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206B252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97E07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26453A" w:rsidRPr="00607DF8" w14:paraId="549BC31D" w14:textId="77777777" w:rsidTr="00A66D42">
                                <w:trPr>
                                  <w:trHeight w:val="320"/>
                                </w:trPr>
                                <w:tc>
                                  <w:tcPr>
                                    <w:tcW w:w="1207" w:type="dxa"/>
                                    <w:tcBorders>
                                      <w:top w:val="nil"/>
                                      <w:left w:val="nil"/>
                                      <w:bottom w:val="nil"/>
                                      <w:right w:val="nil"/>
                                    </w:tcBorders>
                                    <w:shd w:val="clear" w:color="auto" w:fill="auto"/>
                                    <w:noWrap/>
                                    <w:vAlign w:val="bottom"/>
                                    <w:hideMark/>
                                  </w:tcPr>
                                  <w:p w14:paraId="3FF508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3654741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0F57EE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513204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9C9A6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7F9AFA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D5155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9A0FC8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6005ABC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103407F9" w14:textId="77777777" w:rsidTr="00A66D42">
                                <w:trPr>
                                  <w:trHeight w:val="320"/>
                                </w:trPr>
                                <w:tc>
                                  <w:tcPr>
                                    <w:tcW w:w="1207" w:type="dxa"/>
                                    <w:tcBorders>
                                      <w:top w:val="nil"/>
                                      <w:left w:val="nil"/>
                                      <w:bottom w:val="nil"/>
                                      <w:right w:val="nil"/>
                                    </w:tcBorders>
                                    <w:shd w:val="clear" w:color="auto" w:fill="auto"/>
                                    <w:noWrap/>
                                    <w:vAlign w:val="bottom"/>
                                    <w:hideMark/>
                                  </w:tcPr>
                                  <w:p w14:paraId="769916D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6A0EE24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80B3D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24B8EB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67AED84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39ABCE7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F1BBD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634AE4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1E0DBD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5C8AC7D" w14:textId="77777777" w:rsidTr="00A66D42">
                                <w:trPr>
                                  <w:trHeight w:val="320"/>
                                </w:trPr>
                                <w:tc>
                                  <w:tcPr>
                                    <w:tcW w:w="1207" w:type="dxa"/>
                                    <w:tcBorders>
                                      <w:top w:val="nil"/>
                                      <w:left w:val="nil"/>
                                      <w:bottom w:val="nil"/>
                                      <w:right w:val="nil"/>
                                    </w:tcBorders>
                                    <w:shd w:val="clear" w:color="auto" w:fill="auto"/>
                                    <w:noWrap/>
                                    <w:vAlign w:val="bottom"/>
                                    <w:hideMark/>
                                  </w:tcPr>
                                  <w:p w14:paraId="3722A3E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46F714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D20AE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7F9770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858B82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E9CFA1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3258D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186CA7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0B12A8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B736661" w14:textId="77777777" w:rsidTr="00A66D42">
                                <w:trPr>
                                  <w:trHeight w:val="320"/>
                                </w:trPr>
                                <w:tc>
                                  <w:tcPr>
                                    <w:tcW w:w="1207" w:type="dxa"/>
                                    <w:tcBorders>
                                      <w:top w:val="nil"/>
                                      <w:left w:val="nil"/>
                                      <w:bottom w:val="nil"/>
                                      <w:right w:val="nil"/>
                                    </w:tcBorders>
                                    <w:shd w:val="clear" w:color="auto" w:fill="auto"/>
                                    <w:noWrap/>
                                    <w:vAlign w:val="bottom"/>
                                    <w:hideMark/>
                                  </w:tcPr>
                                  <w:p w14:paraId="5E8E219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0DAB3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CD284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329DE0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8388A89"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5C27A69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82F2C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4DC394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F8EFC57"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26453A" w:rsidRPr="00607DF8" w14:paraId="6F44E501" w14:textId="77777777" w:rsidTr="00A66D42">
                                <w:trPr>
                                  <w:trHeight w:val="320"/>
                                </w:trPr>
                                <w:tc>
                                  <w:tcPr>
                                    <w:tcW w:w="1207" w:type="dxa"/>
                                    <w:tcBorders>
                                      <w:top w:val="nil"/>
                                      <w:left w:val="nil"/>
                                      <w:bottom w:val="nil"/>
                                      <w:right w:val="nil"/>
                                    </w:tcBorders>
                                    <w:shd w:val="clear" w:color="auto" w:fill="auto"/>
                                    <w:noWrap/>
                                    <w:vAlign w:val="bottom"/>
                                    <w:hideMark/>
                                  </w:tcPr>
                                  <w:p w14:paraId="552B69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7D842A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26390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0A35D3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63B19B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457219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DB0144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0644F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900C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33D8430" w14:textId="77777777" w:rsidTr="00A66D42">
                                <w:trPr>
                                  <w:trHeight w:val="320"/>
                                </w:trPr>
                                <w:tc>
                                  <w:tcPr>
                                    <w:tcW w:w="1207" w:type="dxa"/>
                                    <w:tcBorders>
                                      <w:top w:val="nil"/>
                                      <w:left w:val="nil"/>
                                      <w:bottom w:val="nil"/>
                                      <w:right w:val="nil"/>
                                    </w:tcBorders>
                                    <w:shd w:val="clear" w:color="auto" w:fill="auto"/>
                                    <w:noWrap/>
                                    <w:vAlign w:val="bottom"/>
                                    <w:hideMark/>
                                  </w:tcPr>
                                  <w:p w14:paraId="4112425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488AB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A394BA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31890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060CD65"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3CB45F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EC09A1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E4A0C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6F9ABB7"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26453A" w:rsidRPr="00607DF8" w14:paraId="592DBA79" w14:textId="77777777" w:rsidTr="00A66D42">
                                <w:trPr>
                                  <w:trHeight w:val="320"/>
                                </w:trPr>
                                <w:tc>
                                  <w:tcPr>
                                    <w:tcW w:w="1207" w:type="dxa"/>
                                    <w:tcBorders>
                                      <w:top w:val="nil"/>
                                      <w:left w:val="nil"/>
                                      <w:bottom w:val="nil"/>
                                      <w:right w:val="nil"/>
                                    </w:tcBorders>
                                    <w:shd w:val="clear" w:color="auto" w:fill="auto"/>
                                    <w:noWrap/>
                                    <w:vAlign w:val="bottom"/>
                                    <w:hideMark/>
                                  </w:tcPr>
                                  <w:p w14:paraId="4A05174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4059EF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35C3A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A9EF0E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0E8B7E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88A0F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38CD7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D382E9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F61776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6027B52" w14:textId="77777777" w:rsidTr="00A66D42">
                                <w:trPr>
                                  <w:trHeight w:val="320"/>
                                </w:trPr>
                                <w:tc>
                                  <w:tcPr>
                                    <w:tcW w:w="1207" w:type="dxa"/>
                                    <w:tcBorders>
                                      <w:top w:val="nil"/>
                                      <w:left w:val="nil"/>
                                      <w:bottom w:val="nil"/>
                                      <w:right w:val="nil"/>
                                    </w:tcBorders>
                                    <w:shd w:val="clear" w:color="auto" w:fill="auto"/>
                                    <w:noWrap/>
                                    <w:vAlign w:val="bottom"/>
                                    <w:hideMark/>
                                  </w:tcPr>
                                  <w:p w14:paraId="4A57A61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F8AF2E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3094829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C63E24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2EECB9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AA0B88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D4D3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9B79E3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643DE8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6823F11D" w14:textId="77777777" w:rsidTr="00A66D42">
                                <w:trPr>
                                  <w:trHeight w:val="320"/>
                                </w:trPr>
                                <w:tc>
                                  <w:tcPr>
                                    <w:tcW w:w="1207" w:type="dxa"/>
                                    <w:tcBorders>
                                      <w:top w:val="nil"/>
                                      <w:left w:val="nil"/>
                                      <w:bottom w:val="nil"/>
                                      <w:right w:val="nil"/>
                                    </w:tcBorders>
                                    <w:shd w:val="clear" w:color="auto" w:fill="auto"/>
                                    <w:noWrap/>
                                    <w:vAlign w:val="bottom"/>
                                    <w:hideMark/>
                                  </w:tcPr>
                                  <w:p w14:paraId="1841BD8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2D0FA0A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B92251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0A6C79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942CD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72C27C7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A2CBE6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191A76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1BCED09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60E70EC3" w14:textId="77777777" w:rsidTr="00A66D42">
                                <w:trPr>
                                  <w:trHeight w:val="320"/>
                                </w:trPr>
                                <w:tc>
                                  <w:tcPr>
                                    <w:tcW w:w="1207" w:type="dxa"/>
                                    <w:tcBorders>
                                      <w:top w:val="nil"/>
                                      <w:left w:val="nil"/>
                                      <w:bottom w:val="nil"/>
                                      <w:right w:val="nil"/>
                                    </w:tcBorders>
                                    <w:shd w:val="clear" w:color="auto" w:fill="auto"/>
                                    <w:noWrap/>
                                    <w:vAlign w:val="bottom"/>
                                    <w:hideMark/>
                                  </w:tcPr>
                                  <w:p w14:paraId="45E5C65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1AF6EB8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DB627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0061B5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553696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BFEEF2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E2A86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8952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F209AF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2E1501C1" w14:textId="77777777" w:rsidTr="00A66D42">
                                <w:trPr>
                                  <w:trHeight w:val="320"/>
                                </w:trPr>
                                <w:tc>
                                  <w:tcPr>
                                    <w:tcW w:w="1207" w:type="dxa"/>
                                    <w:tcBorders>
                                      <w:top w:val="nil"/>
                                      <w:left w:val="nil"/>
                                      <w:bottom w:val="nil"/>
                                      <w:right w:val="nil"/>
                                    </w:tcBorders>
                                    <w:shd w:val="clear" w:color="auto" w:fill="auto"/>
                                    <w:noWrap/>
                                    <w:vAlign w:val="bottom"/>
                                    <w:hideMark/>
                                  </w:tcPr>
                                  <w:p w14:paraId="1B2E3EC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582B66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410F9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3662D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379B49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2F127F7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3B1CE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7577A0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1EFF84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26453A" w:rsidRPr="00607DF8" w14:paraId="6B73F05B" w14:textId="77777777" w:rsidTr="00A66D42">
                                <w:trPr>
                                  <w:trHeight w:val="320"/>
                                </w:trPr>
                                <w:tc>
                                  <w:tcPr>
                                    <w:tcW w:w="1207" w:type="dxa"/>
                                    <w:tcBorders>
                                      <w:top w:val="nil"/>
                                      <w:left w:val="nil"/>
                                      <w:bottom w:val="nil"/>
                                      <w:right w:val="nil"/>
                                    </w:tcBorders>
                                    <w:shd w:val="clear" w:color="auto" w:fill="auto"/>
                                    <w:noWrap/>
                                    <w:vAlign w:val="bottom"/>
                                    <w:hideMark/>
                                  </w:tcPr>
                                  <w:p w14:paraId="76F11EE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1B3B834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28CC5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9349F6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12D495F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08A63F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292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E32DD9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06B324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A57E591" w14:textId="77777777" w:rsidTr="00A66D42">
                                <w:trPr>
                                  <w:trHeight w:val="320"/>
                                </w:trPr>
                                <w:tc>
                                  <w:tcPr>
                                    <w:tcW w:w="1207" w:type="dxa"/>
                                    <w:tcBorders>
                                      <w:top w:val="nil"/>
                                      <w:left w:val="nil"/>
                                      <w:bottom w:val="nil"/>
                                      <w:right w:val="nil"/>
                                    </w:tcBorders>
                                    <w:shd w:val="clear" w:color="auto" w:fill="auto"/>
                                    <w:noWrap/>
                                    <w:vAlign w:val="bottom"/>
                                    <w:hideMark/>
                                  </w:tcPr>
                                  <w:p w14:paraId="59D8BFD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B4504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1CAC1C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798F8A"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5484989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7DDDE1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40F523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D0EA8F"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5BC331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653584A6" w14:textId="77777777" w:rsidTr="00A66D42">
                                <w:trPr>
                                  <w:trHeight w:val="320"/>
                                </w:trPr>
                                <w:tc>
                                  <w:tcPr>
                                    <w:tcW w:w="1207" w:type="dxa"/>
                                    <w:tcBorders>
                                      <w:top w:val="nil"/>
                                      <w:left w:val="nil"/>
                                      <w:right w:val="nil"/>
                                    </w:tcBorders>
                                    <w:shd w:val="clear" w:color="auto" w:fill="auto"/>
                                    <w:noWrap/>
                                    <w:vAlign w:val="bottom"/>
                                    <w:hideMark/>
                                  </w:tcPr>
                                  <w:p w14:paraId="490ED79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5970EB7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C05C5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469B8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46C66B6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4512BCA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7ADC775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6DBE7B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6D54B1C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2563AD70"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512EAE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6E152D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D346CB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2F3B2A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BE30C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068DF1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2429A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00213B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15EC4D7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7C016B2C" w14:textId="77777777" w:rsidR="0026453A" w:rsidRPr="00607DF8" w:rsidRDefault="0026453A"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03754" id="Text Box 11" o:spid="_x0000_s1032" type="#_x0000_t202" style="position:absolute;margin-left:0;margin-top:25.75pt;width:445.95pt;height:37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" fillcolor="white [3201]" strokeweight=".5pt">
                  <v:textbox>
                    <w:txbxContent>
                      <w:p w14:paraId="01633ADF" w14:textId="77777777" w:rsidR="0026453A" w:rsidRPr="00607DF8" w:rsidRDefault="0026453A" w:rsidP="00BF657B">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w:t>
                        </w:r>
                        <w:proofErr w:type="spellStart"/>
                        <w:r>
                          <w:rPr>
                            <w:rFonts w:ascii="Arial" w:hAnsi="Arial" w:cs="Arial"/>
                            <w:color w:val="000000"/>
                            <w:sz w:val="20"/>
                            <w:szCs w:val="20"/>
                          </w:rPr>
                          <w:t>disomies</w:t>
                        </w:r>
                        <w:proofErr w:type="spellEnd"/>
                        <w:r>
                          <w:rPr>
                            <w:rFonts w:ascii="Arial" w:hAnsi="Arial" w:cs="Arial"/>
                            <w:color w:val="000000"/>
                            <w:sz w:val="20"/>
                            <w:szCs w:val="20"/>
                          </w:rPr>
                          <w:t xml:space="preserve"> and </w:t>
                        </w:r>
                        <w:proofErr w:type="spellStart"/>
                        <w:r>
                          <w:rPr>
                            <w:rFonts w:ascii="Arial" w:hAnsi="Arial" w:cs="Arial"/>
                            <w:color w:val="000000"/>
                            <w:sz w:val="20"/>
                            <w:szCs w:val="20"/>
                          </w:rPr>
                          <w:t>tetrasomies</w:t>
                        </w:r>
                        <w:proofErr w:type="spellEnd"/>
                        <w:r>
                          <w:rPr>
                            <w:rFonts w:ascii="Arial" w:hAnsi="Arial" w:cs="Arial"/>
                            <w:color w:val="000000"/>
                            <w:sz w:val="20"/>
                            <w:szCs w:val="20"/>
                          </w:rPr>
                          <w:t xml:space="preserve">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26453A" w:rsidRPr="00607DF8" w14:paraId="05F4E76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56D633C9" w14:textId="77777777" w:rsidR="0026453A" w:rsidRPr="003550E4" w:rsidRDefault="0026453A"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728D7764"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382A26AC"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441A6B54"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4943CFF" w14:textId="77777777" w:rsidR="0026453A" w:rsidRPr="003550E4" w:rsidRDefault="0026453A"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26453A" w:rsidRPr="00607DF8" w14:paraId="351529A5"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1F5EB31D" w14:textId="77777777" w:rsidR="0026453A" w:rsidRPr="003550E4" w:rsidRDefault="0026453A" w:rsidP="00607DF8">
                              <w:pPr>
                                <w:jc w:val="center"/>
                                <w:rPr>
                                  <w:rFonts w:ascii="Times New Roman" w:eastAsia="Times New Roman" w:hAnsi="Times New Roman" w:cs="Times New Roman"/>
                                  <w:sz w:val="20"/>
                                  <w:szCs w:val="20"/>
                                </w:rPr>
                              </w:pPr>
                              <w:proofErr w:type="spellStart"/>
                              <w:r w:rsidRPr="003550E4">
                                <w:rPr>
                                  <w:rFonts w:ascii="Calibri" w:eastAsia="Times New Roman" w:hAnsi="Calibri" w:cs="Times New Roman"/>
                                  <w:color w:val="000000"/>
                                  <w:sz w:val="20"/>
                                  <w:szCs w:val="20"/>
                                </w:rPr>
                                <w:t>Chrom</w:t>
                              </w:r>
                              <w:proofErr w:type="spellEnd"/>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0F0A1EB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1248979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05EC382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5233D24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291746B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D00882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18756BA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6BAF0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26453A" w:rsidRPr="00607DF8" w14:paraId="02E5AB9B"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07EB69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D2F7D3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51E400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32F9AD6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2F7E451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1A2DB3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664C83D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206B252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97E07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26453A" w:rsidRPr="00607DF8" w14:paraId="549BC31D" w14:textId="77777777" w:rsidTr="00A66D42">
                          <w:trPr>
                            <w:trHeight w:val="320"/>
                          </w:trPr>
                          <w:tc>
                            <w:tcPr>
                              <w:tcW w:w="1207" w:type="dxa"/>
                              <w:tcBorders>
                                <w:top w:val="nil"/>
                                <w:left w:val="nil"/>
                                <w:bottom w:val="nil"/>
                                <w:right w:val="nil"/>
                              </w:tcBorders>
                              <w:shd w:val="clear" w:color="auto" w:fill="auto"/>
                              <w:noWrap/>
                              <w:vAlign w:val="bottom"/>
                              <w:hideMark/>
                            </w:tcPr>
                            <w:p w14:paraId="3FF5088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3654741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60F57EE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513204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9C9A6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7F9AFA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D5155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9A0FC8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6005ABC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103407F9" w14:textId="77777777" w:rsidTr="00A66D42">
                          <w:trPr>
                            <w:trHeight w:val="320"/>
                          </w:trPr>
                          <w:tc>
                            <w:tcPr>
                              <w:tcW w:w="1207" w:type="dxa"/>
                              <w:tcBorders>
                                <w:top w:val="nil"/>
                                <w:left w:val="nil"/>
                                <w:bottom w:val="nil"/>
                                <w:right w:val="nil"/>
                              </w:tcBorders>
                              <w:shd w:val="clear" w:color="auto" w:fill="auto"/>
                              <w:noWrap/>
                              <w:vAlign w:val="bottom"/>
                              <w:hideMark/>
                            </w:tcPr>
                            <w:p w14:paraId="769916D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6A0EE24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80B3D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24B8EB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67AED84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39ABCE7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F1BBD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634AE4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1E0DBD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5C8AC7D" w14:textId="77777777" w:rsidTr="00A66D42">
                          <w:trPr>
                            <w:trHeight w:val="320"/>
                          </w:trPr>
                          <w:tc>
                            <w:tcPr>
                              <w:tcW w:w="1207" w:type="dxa"/>
                              <w:tcBorders>
                                <w:top w:val="nil"/>
                                <w:left w:val="nil"/>
                                <w:bottom w:val="nil"/>
                                <w:right w:val="nil"/>
                              </w:tcBorders>
                              <w:shd w:val="clear" w:color="auto" w:fill="auto"/>
                              <w:noWrap/>
                              <w:vAlign w:val="bottom"/>
                              <w:hideMark/>
                            </w:tcPr>
                            <w:p w14:paraId="3722A3E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46F714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FD20AE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7F9770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858B82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E9CFA1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73258D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186CA7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0B12A8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B736661" w14:textId="77777777" w:rsidTr="00A66D42">
                          <w:trPr>
                            <w:trHeight w:val="320"/>
                          </w:trPr>
                          <w:tc>
                            <w:tcPr>
                              <w:tcW w:w="1207" w:type="dxa"/>
                              <w:tcBorders>
                                <w:top w:val="nil"/>
                                <w:left w:val="nil"/>
                                <w:bottom w:val="nil"/>
                                <w:right w:val="nil"/>
                              </w:tcBorders>
                              <w:shd w:val="clear" w:color="auto" w:fill="auto"/>
                              <w:noWrap/>
                              <w:vAlign w:val="bottom"/>
                              <w:hideMark/>
                            </w:tcPr>
                            <w:p w14:paraId="5E8E219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0DAB3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CD2844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329DE0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68388A89"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5C27A69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82F2C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4DC394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F8EFC57"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26453A" w:rsidRPr="00607DF8" w14:paraId="6F44E501" w14:textId="77777777" w:rsidTr="00A66D42">
                          <w:trPr>
                            <w:trHeight w:val="320"/>
                          </w:trPr>
                          <w:tc>
                            <w:tcPr>
                              <w:tcW w:w="1207" w:type="dxa"/>
                              <w:tcBorders>
                                <w:top w:val="nil"/>
                                <w:left w:val="nil"/>
                                <w:bottom w:val="nil"/>
                                <w:right w:val="nil"/>
                              </w:tcBorders>
                              <w:shd w:val="clear" w:color="auto" w:fill="auto"/>
                              <w:noWrap/>
                              <w:vAlign w:val="bottom"/>
                              <w:hideMark/>
                            </w:tcPr>
                            <w:p w14:paraId="552B69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7D842A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26390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0A35D3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263B19B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457219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DB0144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70644F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900CB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33D8430" w14:textId="77777777" w:rsidTr="00A66D42">
                          <w:trPr>
                            <w:trHeight w:val="320"/>
                          </w:trPr>
                          <w:tc>
                            <w:tcPr>
                              <w:tcW w:w="1207" w:type="dxa"/>
                              <w:tcBorders>
                                <w:top w:val="nil"/>
                                <w:left w:val="nil"/>
                                <w:bottom w:val="nil"/>
                                <w:right w:val="nil"/>
                              </w:tcBorders>
                              <w:shd w:val="clear" w:color="auto" w:fill="auto"/>
                              <w:noWrap/>
                              <w:vAlign w:val="bottom"/>
                              <w:hideMark/>
                            </w:tcPr>
                            <w:p w14:paraId="4112425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7488ABF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A394BA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318903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060CD65"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3CB45F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EC09A1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E4A0C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6F9ABB7"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26453A" w:rsidRPr="00607DF8" w14:paraId="592DBA79" w14:textId="77777777" w:rsidTr="00A66D42">
                          <w:trPr>
                            <w:trHeight w:val="320"/>
                          </w:trPr>
                          <w:tc>
                            <w:tcPr>
                              <w:tcW w:w="1207" w:type="dxa"/>
                              <w:tcBorders>
                                <w:top w:val="nil"/>
                                <w:left w:val="nil"/>
                                <w:bottom w:val="nil"/>
                                <w:right w:val="nil"/>
                              </w:tcBorders>
                              <w:shd w:val="clear" w:color="auto" w:fill="auto"/>
                              <w:noWrap/>
                              <w:vAlign w:val="bottom"/>
                              <w:hideMark/>
                            </w:tcPr>
                            <w:p w14:paraId="4A05174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4059EF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35C3A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A9EF0E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0E8B7EB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88A0F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38CD79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D382E9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7F61776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36027B52" w14:textId="77777777" w:rsidTr="00A66D42">
                          <w:trPr>
                            <w:trHeight w:val="320"/>
                          </w:trPr>
                          <w:tc>
                            <w:tcPr>
                              <w:tcW w:w="1207" w:type="dxa"/>
                              <w:tcBorders>
                                <w:top w:val="nil"/>
                                <w:left w:val="nil"/>
                                <w:bottom w:val="nil"/>
                                <w:right w:val="nil"/>
                              </w:tcBorders>
                              <w:shd w:val="clear" w:color="auto" w:fill="auto"/>
                              <w:noWrap/>
                              <w:vAlign w:val="bottom"/>
                              <w:hideMark/>
                            </w:tcPr>
                            <w:p w14:paraId="4A57A61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F8AF2E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3094829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C63E24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2EECB9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4AA0B88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2D4D3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9B79E3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643DE83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6823F11D" w14:textId="77777777" w:rsidTr="00A66D42">
                          <w:trPr>
                            <w:trHeight w:val="320"/>
                          </w:trPr>
                          <w:tc>
                            <w:tcPr>
                              <w:tcW w:w="1207" w:type="dxa"/>
                              <w:tcBorders>
                                <w:top w:val="nil"/>
                                <w:left w:val="nil"/>
                                <w:bottom w:val="nil"/>
                                <w:right w:val="nil"/>
                              </w:tcBorders>
                              <w:shd w:val="clear" w:color="auto" w:fill="auto"/>
                              <w:noWrap/>
                              <w:vAlign w:val="bottom"/>
                              <w:hideMark/>
                            </w:tcPr>
                            <w:p w14:paraId="1841BD8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2D0FA0A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B92251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0A6C79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942CD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72C27C7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A2CBE6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191A76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1BCED09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60E70EC3" w14:textId="77777777" w:rsidTr="00A66D42">
                          <w:trPr>
                            <w:trHeight w:val="320"/>
                          </w:trPr>
                          <w:tc>
                            <w:tcPr>
                              <w:tcW w:w="1207" w:type="dxa"/>
                              <w:tcBorders>
                                <w:top w:val="nil"/>
                                <w:left w:val="nil"/>
                                <w:bottom w:val="nil"/>
                                <w:right w:val="nil"/>
                              </w:tcBorders>
                              <w:shd w:val="clear" w:color="auto" w:fill="auto"/>
                              <w:noWrap/>
                              <w:vAlign w:val="bottom"/>
                              <w:hideMark/>
                            </w:tcPr>
                            <w:p w14:paraId="45E5C658"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1AF6EB8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DB6271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0061B5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2553696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BFEEF2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E2A86F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89522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F209AFF"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2E1501C1" w14:textId="77777777" w:rsidTr="00A66D42">
                          <w:trPr>
                            <w:trHeight w:val="320"/>
                          </w:trPr>
                          <w:tc>
                            <w:tcPr>
                              <w:tcW w:w="1207" w:type="dxa"/>
                              <w:tcBorders>
                                <w:top w:val="nil"/>
                                <w:left w:val="nil"/>
                                <w:bottom w:val="nil"/>
                                <w:right w:val="nil"/>
                              </w:tcBorders>
                              <w:shd w:val="clear" w:color="auto" w:fill="auto"/>
                              <w:noWrap/>
                              <w:vAlign w:val="bottom"/>
                              <w:hideMark/>
                            </w:tcPr>
                            <w:p w14:paraId="1B2E3EC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582B66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410F93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3662D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379B49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2F127F7E"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3B1CECD"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7577A00"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41EFF84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26453A" w:rsidRPr="00607DF8" w14:paraId="6B73F05B" w14:textId="77777777" w:rsidTr="00A66D42">
                          <w:trPr>
                            <w:trHeight w:val="320"/>
                          </w:trPr>
                          <w:tc>
                            <w:tcPr>
                              <w:tcW w:w="1207" w:type="dxa"/>
                              <w:tcBorders>
                                <w:top w:val="nil"/>
                                <w:left w:val="nil"/>
                                <w:bottom w:val="nil"/>
                                <w:right w:val="nil"/>
                              </w:tcBorders>
                              <w:shd w:val="clear" w:color="auto" w:fill="auto"/>
                              <w:noWrap/>
                              <w:vAlign w:val="bottom"/>
                              <w:hideMark/>
                            </w:tcPr>
                            <w:p w14:paraId="76F11EE7"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1B3B834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528CC5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9349F6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12D495F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08A63F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82929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E32DD9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06B3242"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26453A" w:rsidRPr="00607DF8" w14:paraId="6A57E591" w14:textId="77777777" w:rsidTr="00A66D42">
                          <w:trPr>
                            <w:trHeight w:val="320"/>
                          </w:trPr>
                          <w:tc>
                            <w:tcPr>
                              <w:tcW w:w="1207" w:type="dxa"/>
                              <w:tcBorders>
                                <w:top w:val="nil"/>
                                <w:left w:val="nil"/>
                                <w:bottom w:val="nil"/>
                                <w:right w:val="nil"/>
                              </w:tcBorders>
                              <w:shd w:val="clear" w:color="auto" w:fill="auto"/>
                              <w:noWrap/>
                              <w:vAlign w:val="bottom"/>
                              <w:hideMark/>
                            </w:tcPr>
                            <w:p w14:paraId="59D8BFD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B45048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1CAC1C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798F8A"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5484989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7DDDE1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40F523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AD0EA8F" w14:textId="77777777" w:rsidR="0026453A" w:rsidRPr="003550E4" w:rsidRDefault="0026453A"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5BC331B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26453A" w:rsidRPr="00607DF8" w14:paraId="653584A6" w14:textId="77777777" w:rsidTr="00A66D42">
                          <w:trPr>
                            <w:trHeight w:val="320"/>
                          </w:trPr>
                          <w:tc>
                            <w:tcPr>
                              <w:tcW w:w="1207" w:type="dxa"/>
                              <w:tcBorders>
                                <w:top w:val="nil"/>
                                <w:left w:val="nil"/>
                                <w:right w:val="nil"/>
                              </w:tcBorders>
                              <w:shd w:val="clear" w:color="auto" w:fill="auto"/>
                              <w:noWrap/>
                              <w:vAlign w:val="bottom"/>
                              <w:hideMark/>
                            </w:tcPr>
                            <w:p w14:paraId="490ED79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5970EB7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C05C5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469B80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46C66B64"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4512BCA9"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7ADC775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76DBE7B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6D54B1C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26453A" w:rsidRPr="00607DF8" w14:paraId="2563AD70"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512EAE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6E152DC"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0D346CB6"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2F3B2AB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BE30CA5"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068DF13"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2429A2A"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00213B4B"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15EC4D71" w14:textId="77777777" w:rsidR="0026453A" w:rsidRPr="003550E4" w:rsidRDefault="0026453A"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7C016B2C" w14:textId="77777777" w:rsidR="0026453A" w:rsidRPr="00607DF8" w:rsidRDefault="0026453A" w:rsidP="00BF657B">
                        <w:pPr>
                          <w:rPr>
                            <w:sz w:val="20"/>
                            <w:szCs w:val="20"/>
                          </w:rPr>
                        </w:pPr>
                      </w:p>
                    </w:txbxContent>
                  </v:textbox>
                  <w10:wrap type="square"/>
                </v:shape>
              </w:pict>
            </mc:Fallback>
          </mc:AlternateContent>
        </w:r>
      </w:ins>
    </w:p>
    <w:p w14:paraId="44D9419D" w14:textId="7C5F504A" w:rsidR="00BF657B" w:rsidRDefault="00BF657B" w:rsidP="00F85D90">
      <w:pPr>
        <w:spacing w:line="480" w:lineRule="auto"/>
        <w:rPr>
          <w:ins w:id="509" w:author="Holly Celina Mcqueary" w:date="2020-07-12T16:58:00Z"/>
          <w:rFonts w:ascii="Arial" w:eastAsia="Times New Roman" w:hAnsi="Arial" w:cs="Arial"/>
          <w:sz w:val="22"/>
          <w:szCs w:val="22"/>
        </w:rPr>
      </w:pPr>
    </w:p>
    <w:p w14:paraId="6F983000" w14:textId="77777777" w:rsidR="00BF657B" w:rsidRDefault="00BF657B" w:rsidP="00F85D90">
      <w:pPr>
        <w:spacing w:line="480" w:lineRule="auto"/>
        <w:rPr>
          <w:ins w:id="510" w:author="Holly Celina Mcqueary" w:date="2020-07-12T16:58:00Z"/>
          <w:rFonts w:ascii="Arial" w:eastAsia="Times New Roman" w:hAnsi="Arial" w:cs="Arial"/>
          <w:sz w:val="22"/>
          <w:szCs w:val="22"/>
        </w:rPr>
      </w:pPr>
    </w:p>
    <w:p w14:paraId="2A3F3F73" w14:textId="77777777" w:rsidR="00BF657B" w:rsidRDefault="00BF657B" w:rsidP="00F85D90">
      <w:pPr>
        <w:spacing w:line="480" w:lineRule="auto"/>
        <w:rPr>
          <w:ins w:id="511" w:author="Holly Celina Mcqueary" w:date="2020-07-12T16:57:00Z"/>
          <w:rFonts w:ascii="Arial" w:eastAsia="Times New Roman" w:hAnsi="Arial" w:cs="Arial"/>
          <w:sz w:val="22"/>
          <w:szCs w:val="22"/>
        </w:rPr>
      </w:pPr>
    </w:p>
    <w:p w14:paraId="509247E8" w14:textId="40655AE1" w:rsidR="00BF657B" w:rsidRDefault="00BF657B" w:rsidP="00F85D90">
      <w:pPr>
        <w:spacing w:line="480" w:lineRule="auto"/>
        <w:rPr>
          <w:ins w:id="512" w:author="Holly Celina Mcqueary" w:date="2020-07-12T16:57:00Z"/>
          <w:rFonts w:ascii="Arial" w:eastAsia="Times New Roman" w:hAnsi="Arial" w:cs="Arial"/>
          <w:sz w:val="22"/>
          <w:szCs w:val="22"/>
        </w:rPr>
      </w:pPr>
    </w:p>
    <w:p w14:paraId="4A413777" w14:textId="77777777" w:rsidR="00BF657B" w:rsidRDefault="00BF657B" w:rsidP="00F85D90">
      <w:pPr>
        <w:spacing w:line="480" w:lineRule="auto"/>
        <w:rPr>
          <w:ins w:id="513" w:author="Holly Celina Mcqueary" w:date="2020-07-12T16:57:00Z"/>
          <w:rFonts w:ascii="Arial" w:eastAsia="Times New Roman" w:hAnsi="Arial" w:cs="Arial"/>
          <w:sz w:val="22"/>
          <w:szCs w:val="22"/>
        </w:rPr>
      </w:pPr>
    </w:p>
    <w:p w14:paraId="7D3DDA62" w14:textId="76B0BC17" w:rsidR="00BF657B" w:rsidRDefault="00BF657B" w:rsidP="00F85D90">
      <w:pPr>
        <w:spacing w:line="480" w:lineRule="auto"/>
        <w:rPr>
          <w:ins w:id="514" w:author="Holly Celina Mcqueary" w:date="2020-07-12T16:57:00Z"/>
          <w:rFonts w:ascii="Arial" w:eastAsia="Times New Roman" w:hAnsi="Arial" w:cs="Arial"/>
          <w:sz w:val="22"/>
          <w:szCs w:val="22"/>
        </w:rPr>
      </w:pPr>
    </w:p>
    <w:p w14:paraId="3440BE65" w14:textId="77777777" w:rsidR="00BF657B" w:rsidRDefault="00BF657B" w:rsidP="00F85D90">
      <w:pPr>
        <w:spacing w:line="480" w:lineRule="auto"/>
        <w:rPr>
          <w:ins w:id="515" w:author="Holly Celina Mcqueary" w:date="2020-07-12T16:57:00Z"/>
          <w:rFonts w:ascii="Arial" w:eastAsia="Times New Roman" w:hAnsi="Arial" w:cs="Arial"/>
          <w:sz w:val="22"/>
          <w:szCs w:val="22"/>
        </w:rPr>
      </w:pPr>
    </w:p>
    <w:p w14:paraId="31954428" w14:textId="73BF3CF4" w:rsidR="00BF657B" w:rsidRDefault="00BF657B" w:rsidP="00F85D90">
      <w:pPr>
        <w:spacing w:line="480" w:lineRule="auto"/>
        <w:rPr>
          <w:ins w:id="516" w:author="Holly Celina Mcqueary" w:date="2020-07-12T16:58:00Z"/>
          <w:rFonts w:ascii="Arial" w:eastAsia="Times New Roman" w:hAnsi="Arial" w:cs="Arial"/>
          <w:sz w:val="22"/>
          <w:szCs w:val="22"/>
        </w:rPr>
      </w:pPr>
    </w:p>
    <w:p w14:paraId="6F8F52C1" w14:textId="663E0409" w:rsidR="00BF657B" w:rsidRDefault="00BF657B" w:rsidP="00F85D90">
      <w:pPr>
        <w:spacing w:line="480" w:lineRule="auto"/>
        <w:rPr>
          <w:ins w:id="517" w:author="Holly Celina Mcqueary" w:date="2020-07-12T16:58:00Z"/>
          <w:rFonts w:ascii="Arial" w:eastAsia="Times New Roman" w:hAnsi="Arial" w:cs="Arial"/>
          <w:sz w:val="22"/>
          <w:szCs w:val="22"/>
        </w:rPr>
      </w:pPr>
    </w:p>
    <w:p w14:paraId="47F9ECC3" w14:textId="3A0C4D5C" w:rsidR="00BF657B" w:rsidRDefault="00BF657B" w:rsidP="00F85D90">
      <w:pPr>
        <w:spacing w:line="480" w:lineRule="auto"/>
        <w:rPr>
          <w:ins w:id="518" w:author="Holly Celina Mcqueary" w:date="2020-07-12T16:58:00Z"/>
          <w:rFonts w:ascii="Arial" w:eastAsia="Times New Roman" w:hAnsi="Arial" w:cs="Arial"/>
          <w:sz w:val="22"/>
          <w:szCs w:val="22"/>
        </w:rPr>
      </w:pPr>
    </w:p>
    <w:p w14:paraId="50FC6D1E" w14:textId="7FD30DA2" w:rsidR="00BF657B" w:rsidRDefault="00BF657B" w:rsidP="00F85D90">
      <w:pPr>
        <w:spacing w:line="480" w:lineRule="auto"/>
        <w:rPr>
          <w:ins w:id="519" w:author="Holly Celina Mcqueary" w:date="2020-07-12T16:58:00Z"/>
          <w:rFonts w:ascii="Arial" w:eastAsia="Times New Roman" w:hAnsi="Arial" w:cs="Arial"/>
          <w:sz w:val="22"/>
          <w:szCs w:val="22"/>
        </w:rPr>
      </w:pPr>
      <w:ins w:id="520" w:author="Holly Celina Mcqueary" w:date="2020-07-12T16:58:00Z">
        <w:r w:rsidRPr="00F85D90">
          <w:rPr>
            <w:rFonts w:ascii="Arial" w:hAnsi="Arial" w:cs="Arial"/>
            <w:noProof/>
            <w:color w:val="000000"/>
            <w:sz w:val="22"/>
            <w:szCs w:val="22"/>
          </w:rPr>
          <w:lastRenderedPageBreak/>
          <mc:AlternateContent>
            <mc:Choice Requires="wps">
              <w:drawing>
                <wp:anchor distT="0" distB="0" distL="114300" distR="114300" simplePos="0" relativeHeight="251678720" behindDoc="0" locked="0" layoutInCell="1" allowOverlap="1" wp14:anchorId="43E39CA1" wp14:editId="214E2E91">
                  <wp:simplePos x="0" y="0"/>
                  <wp:positionH relativeFrom="column">
                    <wp:posOffset>-776</wp:posOffset>
                  </wp:positionH>
                  <wp:positionV relativeFrom="paragraph">
                    <wp:posOffset>0</wp:posOffset>
                  </wp:positionV>
                  <wp:extent cx="2257778" cy="3522133"/>
                  <wp:effectExtent l="0" t="0" r="15875" b="8890"/>
                  <wp:wrapSquare wrapText="bothSides"/>
                  <wp:docPr id="12" name="Text Box 12"/>
                  <wp:cNvGraphicFramePr/>
                  <a:graphic xmlns:a="http://schemas.openxmlformats.org/drawingml/2006/main">
                    <a:graphicData uri="http://schemas.microsoft.com/office/word/2010/wordprocessingShape">
                      <wps:wsp>
                        <wps:cNvSpPr txBox="1"/>
                        <wps:spPr>
                          <a:xfrm>
                            <a:off x="0" y="0"/>
                            <a:ext cx="2257778" cy="3522133"/>
                          </a:xfrm>
                          <a:prstGeom prst="rect">
                            <a:avLst/>
                          </a:prstGeom>
                          <a:solidFill>
                            <a:schemeClr val="lt1"/>
                          </a:solidFill>
                          <a:ln w="6350">
                            <a:solidFill>
                              <a:prstClr val="black"/>
                            </a:solidFill>
                          </a:ln>
                        </wps:spPr>
                        <wps:txbx>
                          <w:txbxContent>
                            <w:p w14:paraId="5CA5B461" w14:textId="77777777" w:rsidR="0026453A" w:rsidRPr="000B5E37" w:rsidRDefault="0026453A" w:rsidP="00BF657B">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26453A" w:rsidRPr="000B5E37" w14:paraId="6611CC28" w14:textId="77777777" w:rsidTr="000B5E37">
                                <w:trPr>
                                  <w:tblCellSpacing w:w="15" w:type="dxa"/>
                                </w:trPr>
                                <w:tc>
                                  <w:tcPr>
                                    <w:tcW w:w="0" w:type="auto"/>
                                    <w:gridSpan w:val="3"/>
                                    <w:tcBorders>
                                      <w:bottom w:val="single" w:sz="6" w:space="0" w:color="000000"/>
                                    </w:tcBorders>
                                    <w:vAlign w:val="center"/>
                                    <w:hideMark/>
                                  </w:tcPr>
                                  <w:p w14:paraId="5C05D038" w14:textId="77777777" w:rsidR="0026453A" w:rsidRPr="000B5E37" w:rsidRDefault="0026453A" w:rsidP="000B5E37">
                                    <w:pPr>
                                      <w:suppressOverlap/>
                                      <w:rPr>
                                        <w:sz w:val="20"/>
                                        <w:szCs w:val="20"/>
                                      </w:rPr>
                                    </w:pPr>
                                  </w:p>
                                </w:tc>
                              </w:tr>
                              <w:tr w:rsidR="0026453A" w:rsidRPr="000B5E37" w14:paraId="325116AB" w14:textId="77777777" w:rsidTr="000B5E37">
                                <w:trPr>
                                  <w:tblCellSpacing w:w="15" w:type="dxa"/>
                                </w:trPr>
                                <w:tc>
                                  <w:tcPr>
                                    <w:tcW w:w="0" w:type="auto"/>
                                    <w:vAlign w:val="center"/>
                                    <w:hideMark/>
                                  </w:tcPr>
                                  <w:p w14:paraId="53D2163D" w14:textId="77777777" w:rsidR="0026453A" w:rsidRPr="000B5E37" w:rsidRDefault="0026453A" w:rsidP="00DA36CA">
                                    <w:pPr>
                                      <w:ind w:left="28" w:hanging="9"/>
                                      <w:suppressOverlap/>
                                      <w:jc w:val="center"/>
                                      <w:rPr>
                                        <w:rFonts w:eastAsia="Times New Roman"/>
                                        <w:sz w:val="20"/>
                                        <w:szCs w:val="20"/>
                                      </w:rPr>
                                    </w:pPr>
                                  </w:p>
                                </w:tc>
                                <w:tc>
                                  <w:tcPr>
                                    <w:tcW w:w="0" w:type="auto"/>
                                    <w:vAlign w:val="center"/>
                                    <w:hideMark/>
                                  </w:tcPr>
                                  <w:p w14:paraId="3DABF7BB" w14:textId="77777777" w:rsidR="0026453A" w:rsidRDefault="0026453A" w:rsidP="00DA36CA">
                                    <w:pPr>
                                      <w:ind w:left="28" w:hanging="9"/>
                                      <w:suppressOverlap/>
                                      <w:jc w:val="center"/>
                                      <w:rPr>
                                        <w:rFonts w:eastAsia="Times New Roman"/>
                                        <w:sz w:val="20"/>
                                        <w:szCs w:val="20"/>
                                      </w:rPr>
                                    </w:pPr>
                                    <w:r>
                                      <w:rPr>
                                        <w:rFonts w:eastAsia="Times New Roman"/>
                                        <w:sz w:val="20"/>
                                        <w:szCs w:val="20"/>
                                      </w:rPr>
                                      <w:t xml:space="preserve">Heterozygous </w:t>
                                    </w:r>
                                  </w:p>
                                  <w:p w14:paraId="094B850C"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313BD51B" w14:textId="77777777" w:rsidR="0026453A" w:rsidRDefault="0026453A" w:rsidP="00DA36CA">
                                    <w:pPr>
                                      <w:ind w:left="28" w:hanging="9"/>
                                      <w:suppressOverlap/>
                                      <w:jc w:val="center"/>
                                      <w:rPr>
                                        <w:rFonts w:eastAsia="Times New Roman"/>
                                        <w:sz w:val="20"/>
                                        <w:szCs w:val="20"/>
                                      </w:rPr>
                                    </w:pPr>
                                    <w:r>
                                      <w:rPr>
                                        <w:rFonts w:eastAsia="Times New Roman"/>
                                        <w:sz w:val="20"/>
                                        <w:szCs w:val="20"/>
                                      </w:rPr>
                                      <w:t>Homozygous</w:t>
                                    </w:r>
                                  </w:p>
                                  <w:p w14:paraId="5F6B4C0A"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r>
                              <w:tr w:rsidR="0026453A" w:rsidRPr="000B5E37" w14:paraId="72BFDB70" w14:textId="77777777" w:rsidTr="000B5E37">
                                <w:trPr>
                                  <w:tblCellSpacing w:w="15" w:type="dxa"/>
                                </w:trPr>
                                <w:tc>
                                  <w:tcPr>
                                    <w:tcW w:w="0" w:type="auto"/>
                                    <w:gridSpan w:val="3"/>
                                    <w:tcBorders>
                                      <w:bottom w:val="single" w:sz="6" w:space="0" w:color="000000"/>
                                    </w:tcBorders>
                                    <w:vAlign w:val="center"/>
                                    <w:hideMark/>
                                  </w:tcPr>
                                  <w:p w14:paraId="6BDF5B56" w14:textId="77777777" w:rsidR="0026453A" w:rsidRPr="000B5E37" w:rsidRDefault="0026453A" w:rsidP="00DA36CA">
                                    <w:pPr>
                                      <w:ind w:left="28" w:hanging="9"/>
                                      <w:suppressOverlap/>
                                      <w:jc w:val="center"/>
                                      <w:rPr>
                                        <w:rFonts w:eastAsia="Times New Roman"/>
                                        <w:sz w:val="20"/>
                                        <w:szCs w:val="20"/>
                                      </w:rPr>
                                    </w:pPr>
                                  </w:p>
                                </w:tc>
                              </w:tr>
                              <w:tr w:rsidR="0026453A" w:rsidRPr="000B5E37" w14:paraId="7B414B78" w14:textId="77777777" w:rsidTr="000B5E37">
                                <w:trPr>
                                  <w:tblCellSpacing w:w="15" w:type="dxa"/>
                                </w:trPr>
                                <w:tc>
                                  <w:tcPr>
                                    <w:tcW w:w="0" w:type="auto"/>
                                    <w:vAlign w:val="center"/>
                                    <w:hideMark/>
                                  </w:tcPr>
                                  <w:p w14:paraId="455258CA" w14:textId="77777777" w:rsidR="0026453A" w:rsidRDefault="0026453A"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03251607"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0CAB973"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3C393F61"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8</w:t>
                                    </w:r>
                                  </w:p>
                                </w:tc>
                              </w:tr>
                              <w:tr w:rsidR="0026453A" w:rsidRPr="000B5E37" w14:paraId="0139B6EF" w14:textId="77777777" w:rsidTr="000B5E37">
                                <w:trPr>
                                  <w:tblCellSpacing w:w="15" w:type="dxa"/>
                                </w:trPr>
                                <w:tc>
                                  <w:tcPr>
                                    <w:tcW w:w="0" w:type="auto"/>
                                    <w:vAlign w:val="center"/>
                                    <w:hideMark/>
                                  </w:tcPr>
                                  <w:p w14:paraId="12F935A1" w14:textId="77777777" w:rsidR="0026453A" w:rsidRDefault="0026453A"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7D8B1EDA"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5D2B8854"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6A19F786"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117</w:t>
                                    </w:r>
                                  </w:p>
                                </w:tc>
                              </w:tr>
                              <w:tr w:rsidR="0026453A" w:rsidRPr="000B5E37" w14:paraId="0CB8E1BC" w14:textId="77777777" w:rsidTr="000B5E37">
                                <w:trPr>
                                  <w:tblCellSpacing w:w="15" w:type="dxa"/>
                                </w:trPr>
                                <w:tc>
                                  <w:tcPr>
                                    <w:tcW w:w="0" w:type="auto"/>
                                    <w:gridSpan w:val="3"/>
                                    <w:tcBorders>
                                      <w:bottom w:val="single" w:sz="6" w:space="0" w:color="000000"/>
                                    </w:tcBorders>
                                    <w:vAlign w:val="center"/>
                                    <w:hideMark/>
                                  </w:tcPr>
                                  <w:p w14:paraId="1E2BADD7" w14:textId="77777777" w:rsidR="0026453A" w:rsidRPr="000B5E37" w:rsidRDefault="0026453A" w:rsidP="000B5E37">
                                    <w:pPr>
                                      <w:suppressOverlap/>
                                      <w:jc w:val="center"/>
                                      <w:rPr>
                                        <w:rFonts w:eastAsia="Times New Roman"/>
                                        <w:sz w:val="20"/>
                                        <w:szCs w:val="20"/>
                                      </w:rPr>
                                    </w:pPr>
                                  </w:p>
                                </w:tc>
                              </w:tr>
                            </w:tbl>
                            <w:p w14:paraId="2BB892FF" w14:textId="77777777" w:rsidR="0026453A" w:rsidRPr="000B5E37" w:rsidRDefault="0026453A" w:rsidP="00BF657B">
                              <w:pPr>
                                <w:rPr>
                                  <w:rFonts w:eastAsia="Times New Roman"/>
                                  <w:sz w:val="20"/>
                                  <w:szCs w:val="20"/>
                                </w:rPr>
                              </w:pPr>
                              <w:r w:rsidRPr="000B5E37">
                                <w:rPr>
                                  <w:rFonts w:eastAsia="Times New Roman"/>
                                  <w:sz w:val="20"/>
                                  <w:szCs w:val="20"/>
                                </w:rPr>
                                <w:t xml:space="preserve">*p&lt;0.0001 Fisher’s exact test </w:t>
                              </w:r>
                            </w:p>
                            <w:p w14:paraId="62EC0A7A" w14:textId="77777777" w:rsidR="0026453A" w:rsidRDefault="0026453A" w:rsidP="00BF6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E39CA1" id="Text Box 12" o:spid="_x0000_s1033" type="#_x0000_t202" style="position:absolute;margin-left:-.05pt;margin-top:0;width:177.8pt;height:277.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" fillcolor="white [3201]" strokeweight=".5pt">
                  <v:textbox>
                    <w:txbxContent>
                      <w:p w14:paraId="5CA5B461" w14:textId="77777777" w:rsidR="0026453A" w:rsidRPr="000B5E37" w:rsidRDefault="0026453A" w:rsidP="00BF657B">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26453A" w:rsidRPr="000B5E37" w14:paraId="6611CC28" w14:textId="77777777" w:rsidTr="000B5E37">
                          <w:trPr>
                            <w:tblCellSpacing w:w="15" w:type="dxa"/>
                          </w:trPr>
                          <w:tc>
                            <w:tcPr>
                              <w:tcW w:w="0" w:type="auto"/>
                              <w:gridSpan w:val="3"/>
                              <w:tcBorders>
                                <w:bottom w:val="single" w:sz="6" w:space="0" w:color="000000"/>
                              </w:tcBorders>
                              <w:vAlign w:val="center"/>
                              <w:hideMark/>
                            </w:tcPr>
                            <w:p w14:paraId="5C05D038" w14:textId="77777777" w:rsidR="0026453A" w:rsidRPr="000B5E37" w:rsidRDefault="0026453A" w:rsidP="000B5E37">
                              <w:pPr>
                                <w:suppressOverlap/>
                                <w:rPr>
                                  <w:sz w:val="20"/>
                                  <w:szCs w:val="20"/>
                                </w:rPr>
                              </w:pPr>
                            </w:p>
                          </w:tc>
                        </w:tr>
                        <w:tr w:rsidR="0026453A" w:rsidRPr="000B5E37" w14:paraId="325116AB" w14:textId="77777777" w:rsidTr="000B5E37">
                          <w:trPr>
                            <w:tblCellSpacing w:w="15" w:type="dxa"/>
                          </w:trPr>
                          <w:tc>
                            <w:tcPr>
                              <w:tcW w:w="0" w:type="auto"/>
                              <w:vAlign w:val="center"/>
                              <w:hideMark/>
                            </w:tcPr>
                            <w:p w14:paraId="53D2163D" w14:textId="77777777" w:rsidR="0026453A" w:rsidRPr="000B5E37" w:rsidRDefault="0026453A" w:rsidP="00DA36CA">
                              <w:pPr>
                                <w:ind w:left="28" w:hanging="9"/>
                                <w:suppressOverlap/>
                                <w:jc w:val="center"/>
                                <w:rPr>
                                  <w:rFonts w:eastAsia="Times New Roman"/>
                                  <w:sz w:val="20"/>
                                  <w:szCs w:val="20"/>
                                </w:rPr>
                              </w:pPr>
                            </w:p>
                          </w:tc>
                          <w:tc>
                            <w:tcPr>
                              <w:tcW w:w="0" w:type="auto"/>
                              <w:vAlign w:val="center"/>
                              <w:hideMark/>
                            </w:tcPr>
                            <w:p w14:paraId="3DABF7BB" w14:textId="77777777" w:rsidR="0026453A" w:rsidRDefault="0026453A" w:rsidP="00DA36CA">
                              <w:pPr>
                                <w:ind w:left="28" w:hanging="9"/>
                                <w:suppressOverlap/>
                                <w:jc w:val="center"/>
                                <w:rPr>
                                  <w:rFonts w:eastAsia="Times New Roman"/>
                                  <w:sz w:val="20"/>
                                  <w:szCs w:val="20"/>
                                </w:rPr>
                              </w:pPr>
                              <w:r>
                                <w:rPr>
                                  <w:rFonts w:eastAsia="Times New Roman"/>
                                  <w:sz w:val="20"/>
                                  <w:szCs w:val="20"/>
                                </w:rPr>
                                <w:t xml:space="preserve">Heterozygous </w:t>
                              </w:r>
                            </w:p>
                            <w:p w14:paraId="094B850C"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313BD51B" w14:textId="77777777" w:rsidR="0026453A" w:rsidRDefault="0026453A" w:rsidP="00DA36CA">
                              <w:pPr>
                                <w:ind w:left="28" w:hanging="9"/>
                                <w:suppressOverlap/>
                                <w:jc w:val="center"/>
                                <w:rPr>
                                  <w:rFonts w:eastAsia="Times New Roman"/>
                                  <w:sz w:val="20"/>
                                  <w:szCs w:val="20"/>
                                </w:rPr>
                              </w:pPr>
                              <w:r>
                                <w:rPr>
                                  <w:rFonts w:eastAsia="Times New Roman"/>
                                  <w:sz w:val="20"/>
                                  <w:szCs w:val="20"/>
                                </w:rPr>
                                <w:t>Homozygous</w:t>
                              </w:r>
                            </w:p>
                            <w:p w14:paraId="5F6B4C0A"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ancestor</w:t>
                              </w:r>
                            </w:p>
                          </w:tc>
                        </w:tr>
                        <w:tr w:rsidR="0026453A" w:rsidRPr="000B5E37" w14:paraId="72BFDB70" w14:textId="77777777" w:rsidTr="000B5E37">
                          <w:trPr>
                            <w:tblCellSpacing w:w="15" w:type="dxa"/>
                          </w:trPr>
                          <w:tc>
                            <w:tcPr>
                              <w:tcW w:w="0" w:type="auto"/>
                              <w:gridSpan w:val="3"/>
                              <w:tcBorders>
                                <w:bottom w:val="single" w:sz="6" w:space="0" w:color="000000"/>
                              </w:tcBorders>
                              <w:vAlign w:val="center"/>
                              <w:hideMark/>
                            </w:tcPr>
                            <w:p w14:paraId="6BDF5B56" w14:textId="77777777" w:rsidR="0026453A" w:rsidRPr="000B5E37" w:rsidRDefault="0026453A" w:rsidP="00DA36CA">
                              <w:pPr>
                                <w:ind w:left="28" w:hanging="9"/>
                                <w:suppressOverlap/>
                                <w:jc w:val="center"/>
                                <w:rPr>
                                  <w:rFonts w:eastAsia="Times New Roman"/>
                                  <w:sz w:val="20"/>
                                  <w:szCs w:val="20"/>
                                </w:rPr>
                              </w:pPr>
                            </w:p>
                          </w:tc>
                        </w:tr>
                        <w:tr w:rsidR="0026453A" w:rsidRPr="000B5E37" w14:paraId="7B414B78" w14:textId="77777777" w:rsidTr="000B5E37">
                          <w:trPr>
                            <w:tblCellSpacing w:w="15" w:type="dxa"/>
                          </w:trPr>
                          <w:tc>
                            <w:tcPr>
                              <w:tcW w:w="0" w:type="auto"/>
                              <w:vAlign w:val="center"/>
                              <w:hideMark/>
                            </w:tcPr>
                            <w:p w14:paraId="455258CA" w14:textId="77777777" w:rsidR="0026453A" w:rsidRDefault="0026453A"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03251607"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0CAB973"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3C393F61"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28</w:t>
                              </w:r>
                            </w:p>
                          </w:tc>
                        </w:tr>
                        <w:tr w:rsidR="0026453A" w:rsidRPr="000B5E37" w14:paraId="0139B6EF" w14:textId="77777777" w:rsidTr="000B5E37">
                          <w:trPr>
                            <w:tblCellSpacing w:w="15" w:type="dxa"/>
                          </w:trPr>
                          <w:tc>
                            <w:tcPr>
                              <w:tcW w:w="0" w:type="auto"/>
                              <w:vAlign w:val="center"/>
                              <w:hideMark/>
                            </w:tcPr>
                            <w:p w14:paraId="12F935A1" w14:textId="77777777" w:rsidR="0026453A" w:rsidRDefault="0026453A"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7D8B1EDA" w14:textId="77777777" w:rsidR="0026453A" w:rsidRPr="000B5E37" w:rsidRDefault="0026453A"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5D2B8854"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6A19F786" w14:textId="77777777" w:rsidR="0026453A" w:rsidRPr="000B5E37" w:rsidRDefault="0026453A" w:rsidP="00DA36CA">
                              <w:pPr>
                                <w:ind w:left="28" w:hanging="9"/>
                                <w:suppressOverlap/>
                                <w:jc w:val="center"/>
                                <w:rPr>
                                  <w:rFonts w:eastAsia="Times New Roman"/>
                                  <w:sz w:val="20"/>
                                  <w:szCs w:val="20"/>
                                </w:rPr>
                              </w:pPr>
                              <w:r w:rsidRPr="000B5E37">
                                <w:rPr>
                                  <w:rFonts w:eastAsia="Times New Roman"/>
                                  <w:sz w:val="20"/>
                                  <w:szCs w:val="20"/>
                                </w:rPr>
                                <w:t>117</w:t>
                              </w:r>
                            </w:p>
                          </w:tc>
                        </w:tr>
                        <w:tr w:rsidR="0026453A" w:rsidRPr="000B5E37" w14:paraId="0CB8E1BC" w14:textId="77777777" w:rsidTr="000B5E37">
                          <w:trPr>
                            <w:tblCellSpacing w:w="15" w:type="dxa"/>
                          </w:trPr>
                          <w:tc>
                            <w:tcPr>
                              <w:tcW w:w="0" w:type="auto"/>
                              <w:gridSpan w:val="3"/>
                              <w:tcBorders>
                                <w:bottom w:val="single" w:sz="6" w:space="0" w:color="000000"/>
                              </w:tcBorders>
                              <w:vAlign w:val="center"/>
                              <w:hideMark/>
                            </w:tcPr>
                            <w:p w14:paraId="1E2BADD7" w14:textId="77777777" w:rsidR="0026453A" w:rsidRPr="000B5E37" w:rsidRDefault="0026453A" w:rsidP="000B5E37">
                              <w:pPr>
                                <w:suppressOverlap/>
                                <w:jc w:val="center"/>
                                <w:rPr>
                                  <w:rFonts w:eastAsia="Times New Roman"/>
                                  <w:sz w:val="20"/>
                                  <w:szCs w:val="20"/>
                                </w:rPr>
                              </w:pPr>
                            </w:p>
                          </w:tc>
                        </w:tr>
                      </w:tbl>
                      <w:p w14:paraId="2BB892FF" w14:textId="77777777" w:rsidR="0026453A" w:rsidRPr="000B5E37" w:rsidRDefault="0026453A" w:rsidP="00BF657B">
                        <w:pPr>
                          <w:rPr>
                            <w:rFonts w:eastAsia="Times New Roman"/>
                            <w:sz w:val="20"/>
                            <w:szCs w:val="20"/>
                          </w:rPr>
                        </w:pPr>
                        <w:r w:rsidRPr="000B5E37">
                          <w:rPr>
                            <w:rFonts w:eastAsia="Times New Roman"/>
                            <w:sz w:val="20"/>
                            <w:szCs w:val="20"/>
                          </w:rPr>
                          <w:t xml:space="preserve">*p&lt;0.0001 Fisher’s exact test </w:t>
                        </w:r>
                      </w:p>
                      <w:p w14:paraId="62EC0A7A" w14:textId="77777777" w:rsidR="0026453A" w:rsidRDefault="0026453A" w:rsidP="00BF657B"/>
                    </w:txbxContent>
                  </v:textbox>
                  <w10:wrap type="square"/>
                </v:shape>
              </w:pict>
            </mc:Fallback>
          </mc:AlternateContent>
        </w:r>
      </w:ins>
    </w:p>
    <w:p w14:paraId="49F70869" w14:textId="250A6DCD" w:rsidR="00BF657B" w:rsidRDefault="00BF657B" w:rsidP="00F85D90">
      <w:pPr>
        <w:spacing w:line="480" w:lineRule="auto"/>
        <w:rPr>
          <w:ins w:id="521" w:author="Holly Celina Mcqueary" w:date="2020-07-12T16:58:00Z"/>
          <w:rFonts w:ascii="Arial" w:eastAsia="Times New Roman" w:hAnsi="Arial" w:cs="Arial"/>
          <w:sz w:val="22"/>
          <w:szCs w:val="22"/>
        </w:rPr>
      </w:pPr>
    </w:p>
    <w:p w14:paraId="1C231A28" w14:textId="77777777" w:rsidR="00BF657B" w:rsidRDefault="00BF657B" w:rsidP="00F85D90">
      <w:pPr>
        <w:spacing w:line="480" w:lineRule="auto"/>
        <w:rPr>
          <w:ins w:id="522" w:author="Holly Celina Mcqueary" w:date="2020-07-12T16:57:00Z"/>
          <w:rFonts w:ascii="Arial" w:eastAsia="Times New Roman" w:hAnsi="Arial" w:cs="Arial"/>
          <w:sz w:val="22"/>
          <w:szCs w:val="22"/>
        </w:rPr>
      </w:pPr>
    </w:p>
    <w:p w14:paraId="5FC292CB" w14:textId="77777777" w:rsidR="00BF657B" w:rsidRDefault="00BF657B" w:rsidP="00F85D90">
      <w:pPr>
        <w:spacing w:line="480" w:lineRule="auto"/>
        <w:rPr>
          <w:ins w:id="523" w:author="Holly Celina Mcqueary" w:date="2020-07-12T16:59:00Z"/>
          <w:rFonts w:ascii="Arial" w:eastAsia="Times New Roman" w:hAnsi="Arial" w:cs="Arial"/>
          <w:sz w:val="22"/>
          <w:szCs w:val="22"/>
        </w:rPr>
      </w:pPr>
    </w:p>
    <w:p w14:paraId="2EDAE34A" w14:textId="77777777" w:rsidR="00BF657B" w:rsidRDefault="00BF657B" w:rsidP="00F85D90">
      <w:pPr>
        <w:spacing w:line="480" w:lineRule="auto"/>
        <w:rPr>
          <w:ins w:id="524" w:author="Holly Celina Mcqueary" w:date="2020-07-12T16:59:00Z"/>
          <w:rFonts w:ascii="Arial" w:eastAsia="Times New Roman" w:hAnsi="Arial" w:cs="Arial"/>
          <w:sz w:val="22"/>
          <w:szCs w:val="22"/>
        </w:rPr>
      </w:pPr>
    </w:p>
    <w:p w14:paraId="3CA10769" w14:textId="77777777" w:rsidR="00BF657B" w:rsidRDefault="00BF657B" w:rsidP="00F85D90">
      <w:pPr>
        <w:spacing w:line="480" w:lineRule="auto"/>
        <w:rPr>
          <w:ins w:id="525" w:author="Holly Celina Mcqueary" w:date="2020-07-12T16:59:00Z"/>
          <w:rFonts w:ascii="Arial" w:eastAsia="Times New Roman" w:hAnsi="Arial" w:cs="Arial"/>
          <w:sz w:val="22"/>
          <w:szCs w:val="22"/>
        </w:rPr>
      </w:pPr>
    </w:p>
    <w:p w14:paraId="690CCC8D" w14:textId="77777777" w:rsidR="00BF657B" w:rsidRDefault="00BF657B" w:rsidP="00F85D90">
      <w:pPr>
        <w:spacing w:line="480" w:lineRule="auto"/>
        <w:rPr>
          <w:ins w:id="526" w:author="Holly Celina Mcqueary" w:date="2020-07-12T16:59:00Z"/>
          <w:rFonts w:ascii="Arial" w:eastAsia="Times New Roman" w:hAnsi="Arial" w:cs="Arial"/>
          <w:sz w:val="22"/>
          <w:szCs w:val="22"/>
        </w:rPr>
      </w:pPr>
    </w:p>
    <w:p w14:paraId="27DDBE1C" w14:textId="77777777" w:rsidR="00BF657B" w:rsidRDefault="00BF657B" w:rsidP="00F85D90">
      <w:pPr>
        <w:spacing w:line="480" w:lineRule="auto"/>
        <w:rPr>
          <w:ins w:id="527" w:author="Holly Celina Mcqueary" w:date="2020-07-12T16:59:00Z"/>
          <w:rFonts w:ascii="Arial" w:eastAsia="Times New Roman" w:hAnsi="Arial" w:cs="Arial"/>
          <w:sz w:val="22"/>
          <w:szCs w:val="22"/>
        </w:rPr>
      </w:pPr>
    </w:p>
    <w:p w14:paraId="396D1109" w14:textId="77777777" w:rsidR="00BF657B" w:rsidRDefault="00BF657B" w:rsidP="00F85D90">
      <w:pPr>
        <w:spacing w:line="480" w:lineRule="auto"/>
        <w:rPr>
          <w:ins w:id="528" w:author="Holly Celina Mcqueary" w:date="2020-07-12T16:59:00Z"/>
          <w:rFonts w:ascii="Arial" w:eastAsia="Times New Roman" w:hAnsi="Arial" w:cs="Arial"/>
          <w:sz w:val="22"/>
          <w:szCs w:val="22"/>
        </w:rPr>
      </w:pPr>
    </w:p>
    <w:p w14:paraId="52D8F364" w14:textId="77777777" w:rsidR="00BF657B" w:rsidRDefault="00BF657B" w:rsidP="00F85D90">
      <w:pPr>
        <w:spacing w:line="480" w:lineRule="auto"/>
        <w:rPr>
          <w:ins w:id="529" w:author="Holly Celina Mcqueary" w:date="2020-07-12T16:59:00Z"/>
          <w:rFonts w:ascii="Arial" w:eastAsia="Times New Roman" w:hAnsi="Arial" w:cs="Arial"/>
          <w:sz w:val="22"/>
          <w:szCs w:val="22"/>
        </w:rPr>
      </w:pPr>
    </w:p>
    <w:p w14:paraId="5DBA41AC" w14:textId="77777777" w:rsidR="00BF657B" w:rsidRDefault="00BF657B" w:rsidP="00F85D90">
      <w:pPr>
        <w:spacing w:line="480" w:lineRule="auto"/>
        <w:rPr>
          <w:ins w:id="530" w:author="Holly Celina Mcqueary" w:date="2020-07-12T17:00:00Z"/>
          <w:rFonts w:ascii="Arial" w:eastAsia="Times New Roman" w:hAnsi="Arial" w:cs="Arial"/>
          <w:sz w:val="22"/>
          <w:szCs w:val="22"/>
        </w:rPr>
      </w:pPr>
    </w:p>
    <w:p w14:paraId="4C2115CA" w14:textId="07518725" w:rsidR="00BF657B" w:rsidRDefault="00BF657B" w:rsidP="00F85D90">
      <w:pPr>
        <w:spacing w:line="480" w:lineRule="auto"/>
        <w:rPr>
          <w:ins w:id="531" w:author="Holly Celina Mcqueary" w:date="2020-07-12T16:59:00Z"/>
          <w:rFonts w:ascii="Arial" w:eastAsia="Times New Roman" w:hAnsi="Arial" w:cs="Arial"/>
          <w:sz w:val="22"/>
          <w:szCs w:val="22"/>
        </w:rPr>
      </w:pPr>
      <w:ins w:id="532" w:author="Holly Celina Mcqueary" w:date="2020-07-12T16:59:00Z">
        <w:r w:rsidRPr="00F85D90">
          <w:rPr>
            <w:rFonts w:ascii="Arial" w:eastAsia="Times New Roman" w:hAnsi="Arial" w:cs="Arial"/>
            <w:noProof/>
            <w:sz w:val="22"/>
            <w:szCs w:val="22"/>
          </w:rPr>
          <mc:AlternateContent>
            <mc:Choice Requires="wps">
              <w:drawing>
                <wp:anchor distT="0" distB="0" distL="114300" distR="114300" simplePos="0" relativeHeight="251680768" behindDoc="0" locked="0" layoutInCell="1" allowOverlap="1" wp14:anchorId="4B711190" wp14:editId="4BBB9DC6">
                  <wp:simplePos x="0" y="0"/>
                  <wp:positionH relativeFrom="column">
                    <wp:posOffset>0</wp:posOffset>
                  </wp:positionH>
                  <wp:positionV relativeFrom="paragraph">
                    <wp:posOffset>316230</wp:posOffset>
                  </wp:positionV>
                  <wp:extent cx="2522855" cy="3674110"/>
                  <wp:effectExtent l="0" t="0" r="17145" b="8890"/>
                  <wp:wrapSquare wrapText="bothSides"/>
                  <wp:docPr id="18" name="Text Box 1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3B5BFA9D" w14:textId="77777777" w:rsidR="0026453A" w:rsidRDefault="0026453A" w:rsidP="00BF657B">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26453A" w:rsidRPr="00ED6EFB" w14:paraId="541696A6" w14:textId="77777777" w:rsidTr="002E6174">
                                <w:trPr>
                                  <w:trHeight w:val="20"/>
                                </w:trPr>
                                <w:tc>
                                  <w:tcPr>
                                    <w:tcW w:w="1531" w:type="dxa"/>
                                    <w:hideMark/>
                                  </w:tcPr>
                                  <w:p w14:paraId="52AA253D" w14:textId="77777777" w:rsidR="0026453A" w:rsidRPr="00B90541" w:rsidRDefault="0026453A" w:rsidP="00B90541">
                                    <w:pPr>
                                      <w:snapToGrid w:val="0"/>
                                      <w:jc w:val="center"/>
                                      <w:rPr>
                                        <w:sz w:val="20"/>
                                        <w:szCs w:val="20"/>
                                      </w:rPr>
                                    </w:pPr>
                                    <w:r w:rsidRPr="00B90541">
                                      <w:rPr>
                                        <w:sz w:val="20"/>
                                        <w:szCs w:val="20"/>
                                      </w:rPr>
                                      <w:t>Trisomic Chromosome</w:t>
                                    </w:r>
                                  </w:p>
                                </w:tc>
                                <w:tc>
                                  <w:tcPr>
                                    <w:tcW w:w="2249" w:type="dxa"/>
                                    <w:hideMark/>
                                  </w:tcPr>
                                  <w:p w14:paraId="64636495" w14:textId="77777777" w:rsidR="0026453A" w:rsidRPr="00B90541" w:rsidRDefault="0026453A"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26453A" w:rsidRPr="00ED6EFB" w14:paraId="5DD5FD68" w14:textId="77777777" w:rsidTr="002E6174">
                                <w:trPr>
                                  <w:trHeight w:val="20"/>
                                </w:trPr>
                                <w:tc>
                                  <w:tcPr>
                                    <w:tcW w:w="1531" w:type="dxa"/>
                                    <w:vAlign w:val="bottom"/>
                                    <w:hideMark/>
                                  </w:tcPr>
                                  <w:p w14:paraId="019E351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2D66DA6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23105266" w14:textId="77777777" w:rsidTr="002E6174">
                                <w:trPr>
                                  <w:trHeight w:val="20"/>
                                </w:trPr>
                                <w:tc>
                                  <w:tcPr>
                                    <w:tcW w:w="1531" w:type="dxa"/>
                                    <w:vAlign w:val="bottom"/>
                                    <w:hideMark/>
                                  </w:tcPr>
                                  <w:p w14:paraId="75676F8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1C2DC5F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ED6EFB" w14:paraId="7E21A835" w14:textId="77777777" w:rsidTr="002E6174">
                                <w:trPr>
                                  <w:trHeight w:val="20"/>
                                </w:trPr>
                                <w:tc>
                                  <w:tcPr>
                                    <w:tcW w:w="1531" w:type="dxa"/>
                                    <w:vAlign w:val="bottom"/>
                                    <w:hideMark/>
                                  </w:tcPr>
                                  <w:p w14:paraId="4435D95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0DFA09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7</w:t>
                                    </w:r>
                                  </w:p>
                                </w:tc>
                              </w:tr>
                              <w:tr w:rsidR="0026453A" w:rsidRPr="00ED6EFB" w14:paraId="75A71A5F" w14:textId="77777777" w:rsidTr="002E6174">
                                <w:trPr>
                                  <w:trHeight w:val="20"/>
                                </w:trPr>
                                <w:tc>
                                  <w:tcPr>
                                    <w:tcW w:w="1531" w:type="dxa"/>
                                    <w:vAlign w:val="bottom"/>
                                    <w:hideMark/>
                                  </w:tcPr>
                                  <w:p w14:paraId="6C3EFF2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7CF456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89</w:t>
                                    </w:r>
                                  </w:p>
                                </w:tc>
                              </w:tr>
                              <w:tr w:rsidR="0026453A" w:rsidRPr="00ED6EFB" w14:paraId="1DAF9687" w14:textId="77777777" w:rsidTr="002E6174">
                                <w:trPr>
                                  <w:trHeight w:val="20"/>
                                </w:trPr>
                                <w:tc>
                                  <w:tcPr>
                                    <w:tcW w:w="1531" w:type="dxa"/>
                                    <w:vAlign w:val="bottom"/>
                                    <w:hideMark/>
                                  </w:tcPr>
                                  <w:p w14:paraId="26AB9C0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208EB48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ED6EFB" w14:paraId="17C7B376" w14:textId="77777777" w:rsidTr="002E6174">
                                <w:trPr>
                                  <w:trHeight w:val="20"/>
                                </w:trPr>
                                <w:tc>
                                  <w:tcPr>
                                    <w:tcW w:w="1531" w:type="dxa"/>
                                    <w:vAlign w:val="bottom"/>
                                    <w:hideMark/>
                                  </w:tcPr>
                                  <w:p w14:paraId="742E6E7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3450B8A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65D0E3B3" w14:textId="77777777" w:rsidTr="002E6174">
                                <w:trPr>
                                  <w:trHeight w:val="20"/>
                                </w:trPr>
                                <w:tc>
                                  <w:tcPr>
                                    <w:tcW w:w="1531" w:type="dxa"/>
                                    <w:vAlign w:val="bottom"/>
                                    <w:hideMark/>
                                  </w:tcPr>
                                  <w:p w14:paraId="633C677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1F5A49E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ED6EFB" w14:paraId="797992CF" w14:textId="77777777" w:rsidTr="002E6174">
                                <w:trPr>
                                  <w:trHeight w:val="20"/>
                                </w:trPr>
                                <w:tc>
                                  <w:tcPr>
                                    <w:tcW w:w="1531" w:type="dxa"/>
                                    <w:vAlign w:val="bottom"/>
                                    <w:hideMark/>
                                  </w:tcPr>
                                  <w:p w14:paraId="19BC354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6453AF5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3670D3D3" w14:textId="77777777" w:rsidTr="002E6174">
                                <w:trPr>
                                  <w:trHeight w:val="20"/>
                                </w:trPr>
                                <w:tc>
                                  <w:tcPr>
                                    <w:tcW w:w="1531" w:type="dxa"/>
                                    <w:vAlign w:val="bottom"/>
                                    <w:hideMark/>
                                  </w:tcPr>
                                  <w:p w14:paraId="48020DFA"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11DF168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49FEE423" w14:textId="77777777" w:rsidTr="002E6174">
                                <w:trPr>
                                  <w:trHeight w:val="20"/>
                                </w:trPr>
                                <w:tc>
                                  <w:tcPr>
                                    <w:tcW w:w="1531" w:type="dxa"/>
                                    <w:vAlign w:val="bottom"/>
                                    <w:hideMark/>
                                  </w:tcPr>
                                  <w:p w14:paraId="217B0CC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08A556C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793F4E0A" w14:textId="77777777" w:rsidTr="002E6174">
                                <w:trPr>
                                  <w:trHeight w:val="20"/>
                                </w:trPr>
                                <w:tc>
                                  <w:tcPr>
                                    <w:tcW w:w="1531" w:type="dxa"/>
                                    <w:vAlign w:val="bottom"/>
                                    <w:hideMark/>
                                  </w:tcPr>
                                  <w:p w14:paraId="5282F65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532645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B90541" w14:paraId="49245914" w14:textId="77777777" w:rsidTr="002E6174">
                                <w:trPr>
                                  <w:trHeight w:val="20"/>
                                </w:trPr>
                                <w:tc>
                                  <w:tcPr>
                                    <w:tcW w:w="1531" w:type="dxa"/>
                                    <w:vAlign w:val="bottom"/>
                                    <w:hideMark/>
                                  </w:tcPr>
                                  <w:p w14:paraId="0CA1D4F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3772C60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3781C89D" w14:textId="77777777" w:rsidTr="002E6174">
                                <w:trPr>
                                  <w:trHeight w:val="20"/>
                                </w:trPr>
                                <w:tc>
                                  <w:tcPr>
                                    <w:tcW w:w="1531" w:type="dxa"/>
                                    <w:vAlign w:val="bottom"/>
                                    <w:hideMark/>
                                  </w:tcPr>
                                  <w:p w14:paraId="127A403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76FF342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r w:rsidR="0026453A" w:rsidRPr="00B90541" w14:paraId="42A02140" w14:textId="77777777" w:rsidTr="002E6174">
                                <w:trPr>
                                  <w:trHeight w:val="20"/>
                                </w:trPr>
                                <w:tc>
                                  <w:tcPr>
                                    <w:tcW w:w="1531" w:type="dxa"/>
                                    <w:vAlign w:val="bottom"/>
                                    <w:hideMark/>
                                  </w:tcPr>
                                  <w:p w14:paraId="08FA0B4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7B8F46E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2EA97347" w14:textId="77777777" w:rsidTr="002E6174">
                                <w:trPr>
                                  <w:trHeight w:val="20"/>
                                </w:trPr>
                                <w:tc>
                                  <w:tcPr>
                                    <w:tcW w:w="1531" w:type="dxa"/>
                                    <w:vAlign w:val="bottom"/>
                                    <w:hideMark/>
                                  </w:tcPr>
                                  <w:p w14:paraId="14286E8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6E25794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02F0BFA2" w14:textId="77777777" w:rsidTr="002E6174">
                                <w:trPr>
                                  <w:trHeight w:val="20"/>
                                </w:trPr>
                                <w:tc>
                                  <w:tcPr>
                                    <w:tcW w:w="1531" w:type="dxa"/>
                                    <w:vAlign w:val="bottom"/>
                                    <w:hideMark/>
                                  </w:tcPr>
                                  <w:p w14:paraId="35B83B5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77C95C8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bl>
                            <w:p w14:paraId="68F449B2" w14:textId="77777777" w:rsidR="0026453A" w:rsidRPr="00B90541" w:rsidRDefault="0026453A"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711190" id="Text Box 18" o:spid="_x0000_s1034" type="#_x0000_t202" style="position:absolute;margin-left:0;margin-top:24.9pt;width:198.65pt;height:289.3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" fillcolor="white [3201]" strokeweight=".5pt">
                  <v:textbox>
                    <w:txbxContent>
                      <w:p w14:paraId="3B5BFA9D" w14:textId="77777777" w:rsidR="0026453A" w:rsidRDefault="0026453A" w:rsidP="00BF657B">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26453A" w:rsidRPr="00ED6EFB" w14:paraId="541696A6" w14:textId="77777777" w:rsidTr="002E6174">
                          <w:trPr>
                            <w:trHeight w:val="20"/>
                          </w:trPr>
                          <w:tc>
                            <w:tcPr>
                              <w:tcW w:w="1531" w:type="dxa"/>
                              <w:hideMark/>
                            </w:tcPr>
                            <w:p w14:paraId="52AA253D" w14:textId="77777777" w:rsidR="0026453A" w:rsidRPr="00B90541" w:rsidRDefault="0026453A" w:rsidP="00B90541">
                              <w:pPr>
                                <w:snapToGrid w:val="0"/>
                                <w:jc w:val="center"/>
                                <w:rPr>
                                  <w:sz w:val="20"/>
                                  <w:szCs w:val="20"/>
                                </w:rPr>
                              </w:pPr>
                              <w:r w:rsidRPr="00B90541">
                                <w:rPr>
                                  <w:sz w:val="20"/>
                                  <w:szCs w:val="20"/>
                                </w:rPr>
                                <w:t>Trisomic Chromosome</w:t>
                              </w:r>
                            </w:p>
                          </w:tc>
                          <w:tc>
                            <w:tcPr>
                              <w:tcW w:w="2249" w:type="dxa"/>
                              <w:hideMark/>
                            </w:tcPr>
                            <w:p w14:paraId="64636495" w14:textId="77777777" w:rsidR="0026453A" w:rsidRPr="00B90541" w:rsidRDefault="0026453A"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26453A" w:rsidRPr="00ED6EFB" w14:paraId="5DD5FD68" w14:textId="77777777" w:rsidTr="002E6174">
                          <w:trPr>
                            <w:trHeight w:val="20"/>
                          </w:trPr>
                          <w:tc>
                            <w:tcPr>
                              <w:tcW w:w="1531" w:type="dxa"/>
                              <w:vAlign w:val="bottom"/>
                              <w:hideMark/>
                            </w:tcPr>
                            <w:p w14:paraId="019E351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2D66DA6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23105266" w14:textId="77777777" w:rsidTr="002E6174">
                          <w:trPr>
                            <w:trHeight w:val="20"/>
                          </w:trPr>
                          <w:tc>
                            <w:tcPr>
                              <w:tcW w:w="1531" w:type="dxa"/>
                              <w:vAlign w:val="bottom"/>
                              <w:hideMark/>
                            </w:tcPr>
                            <w:p w14:paraId="75676F8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1C2DC5F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ED6EFB" w14:paraId="7E21A835" w14:textId="77777777" w:rsidTr="002E6174">
                          <w:trPr>
                            <w:trHeight w:val="20"/>
                          </w:trPr>
                          <w:tc>
                            <w:tcPr>
                              <w:tcW w:w="1531" w:type="dxa"/>
                              <w:vAlign w:val="bottom"/>
                              <w:hideMark/>
                            </w:tcPr>
                            <w:p w14:paraId="4435D95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0DFA09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7</w:t>
                              </w:r>
                            </w:p>
                          </w:tc>
                        </w:tr>
                        <w:tr w:rsidR="0026453A" w:rsidRPr="00ED6EFB" w14:paraId="75A71A5F" w14:textId="77777777" w:rsidTr="002E6174">
                          <w:trPr>
                            <w:trHeight w:val="20"/>
                          </w:trPr>
                          <w:tc>
                            <w:tcPr>
                              <w:tcW w:w="1531" w:type="dxa"/>
                              <w:vAlign w:val="bottom"/>
                              <w:hideMark/>
                            </w:tcPr>
                            <w:p w14:paraId="6C3EFF26"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7CF456C"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89</w:t>
                              </w:r>
                            </w:p>
                          </w:tc>
                        </w:tr>
                        <w:tr w:rsidR="0026453A" w:rsidRPr="00ED6EFB" w14:paraId="1DAF9687" w14:textId="77777777" w:rsidTr="002E6174">
                          <w:trPr>
                            <w:trHeight w:val="20"/>
                          </w:trPr>
                          <w:tc>
                            <w:tcPr>
                              <w:tcW w:w="1531" w:type="dxa"/>
                              <w:vAlign w:val="bottom"/>
                              <w:hideMark/>
                            </w:tcPr>
                            <w:p w14:paraId="26AB9C0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208EB48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ED6EFB" w14:paraId="17C7B376" w14:textId="77777777" w:rsidTr="002E6174">
                          <w:trPr>
                            <w:trHeight w:val="20"/>
                          </w:trPr>
                          <w:tc>
                            <w:tcPr>
                              <w:tcW w:w="1531" w:type="dxa"/>
                              <w:vAlign w:val="bottom"/>
                              <w:hideMark/>
                            </w:tcPr>
                            <w:p w14:paraId="742E6E7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3450B8A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8</w:t>
                              </w:r>
                            </w:p>
                          </w:tc>
                        </w:tr>
                        <w:tr w:rsidR="0026453A" w:rsidRPr="00ED6EFB" w14:paraId="65D0E3B3" w14:textId="77777777" w:rsidTr="002E6174">
                          <w:trPr>
                            <w:trHeight w:val="20"/>
                          </w:trPr>
                          <w:tc>
                            <w:tcPr>
                              <w:tcW w:w="1531" w:type="dxa"/>
                              <w:vAlign w:val="bottom"/>
                              <w:hideMark/>
                            </w:tcPr>
                            <w:p w14:paraId="633C677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1F5A49E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ED6EFB" w14:paraId="797992CF" w14:textId="77777777" w:rsidTr="002E6174">
                          <w:trPr>
                            <w:trHeight w:val="20"/>
                          </w:trPr>
                          <w:tc>
                            <w:tcPr>
                              <w:tcW w:w="1531" w:type="dxa"/>
                              <w:vAlign w:val="bottom"/>
                              <w:hideMark/>
                            </w:tcPr>
                            <w:p w14:paraId="19BC354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6453AF51"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3670D3D3" w14:textId="77777777" w:rsidTr="002E6174">
                          <w:trPr>
                            <w:trHeight w:val="20"/>
                          </w:trPr>
                          <w:tc>
                            <w:tcPr>
                              <w:tcW w:w="1531" w:type="dxa"/>
                              <w:vAlign w:val="bottom"/>
                              <w:hideMark/>
                            </w:tcPr>
                            <w:p w14:paraId="48020DFA"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11DF168D"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6</w:t>
                              </w:r>
                            </w:p>
                          </w:tc>
                        </w:tr>
                        <w:tr w:rsidR="0026453A" w:rsidRPr="00ED6EFB" w14:paraId="49FEE423" w14:textId="77777777" w:rsidTr="002E6174">
                          <w:trPr>
                            <w:trHeight w:val="20"/>
                          </w:trPr>
                          <w:tc>
                            <w:tcPr>
                              <w:tcW w:w="1531" w:type="dxa"/>
                              <w:vAlign w:val="bottom"/>
                              <w:hideMark/>
                            </w:tcPr>
                            <w:p w14:paraId="217B0CC3"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08A556C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793F4E0A" w14:textId="77777777" w:rsidTr="002E6174">
                          <w:trPr>
                            <w:trHeight w:val="20"/>
                          </w:trPr>
                          <w:tc>
                            <w:tcPr>
                              <w:tcW w:w="1531" w:type="dxa"/>
                              <w:vAlign w:val="bottom"/>
                              <w:hideMark/>
                            </w:tcPr>
                            <w:p w14:paraId="5282F65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5326452"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5</w:t>
                              </w:r>
                            </w:p>
                          </w:tc>
                        </w:tr>
                        <w:tr w:rsidR="0026453A" w:rsidRPr="00B90541" w14:paraId="49245914" w14:textId="77777777" w:rsidTr="002E6174">
                          <w:trPr>
                            <w:trHeight w:val="20"/>
                          </w:trPr>
                          <w:tc>
                            <w:tcPr>
                              <w:tcW w:w="1531" w:type="dxa"/>
                              <w:vAlign w:val="bottom"/>
                              <w:hideMark/>
                            </w:tcPr>
                            <w:p w14:paraId="0CA1D4F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3772C60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3781C89D" w14:textId="77777777" w:rsidTr="002E6174">
                          <w:trPr>
                            <w:trHeight w:val="20"/>
                          </w:trPr>
                          <w:tc>
                            <w:tcPr>
                              <w:tcW w:w="1531" w:type="dxa"/>
                              <w:vAlign w:val="bottom"/>
                              <w:hideMark/>
                            </w:tcPr>
                            <w:p w14:paraId="127A403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76FF342E"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r w:rsidR="0026453A" w:rsidRPr="00B90541" w14:paraId="42A02140" w14:textId="77777777" w:rsidTr="002E6174">
                          <w:trPr>
                            <w:trHeight w:val="20"/>
                          </w:trPr>
                          <w:tc>
                            <w:tcPr>
                              <w:tcW w:w="1531" w:type="dxa"/>
                              <w:vAlign w:val="bottom"/>
                              <w:hideMark/>
                            </w:tcPr>
                            <w:p w14:paraId="08FA0B47"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7B8F46E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4</w:t>
                              </w:r>
                            </w:p>
                          </w:tc>
                        </w:tr>
                        <w:tr w:rsidR="0026453A" w:rsidRPr="00B90541" w14:paraId="2EA97347" w14:textId="77777777" w:rsidTr="002E6174">
                          <w:trPr>
                            <w:trHeight w:val="20"/>
                          </w:trPr>
                          <w:tc>
                            <w:tcPr>
                              <w:tcW w:w="1531" w:type="dxa"/>
                              <w:vAlign w:val="bottom"/>
                              <w:hideMark/>
                            </w:tcPr>
                            <w:p w14:paraId="14286E8B"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6E257940"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2</w:t>
                              </w:r>
                            </w:p>
                          </w:tc>
                        </w:tr>
                        <w:tr w:rsidR="0026453A" w:rsidRPr="00B90541" w14:paraId="02F0BFA2" w14:textId="77777777" w:rsidTr="002E6174">
                          <w:trPr>
                            <w:trHeight w:val="20"/>
                          </w:trPr>
                          <w:tc>
                            <w:tcPr>
                              <w:tcW w:w="1531" w:type="dxa"/>
                              <w:vAlign w:val="bottom"/>
                              <w:hideMark/>
                            </w:tcPr>
                            <w:p w14:paraId="35B83B58"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77C95C8F" w14:textId="77777777" w:rsidR="0026453A" w:rsidRPr="00B90541" w:rsidRDefault="0026453A" w:rsidP="00B90541">
                              <w:pPr>
                                <w:snapToGrid w:val="0"/>
                                <w:jc w:val="center"/>
                                <w:rPr>
                                  <w:sz w:val="20"/>
                                  <w:szCs w:val="20"/>
                                </w:rPr>
                              </w:pPr>
                              <w:r w:rsidRPr="00B90541">
                                <w:rPr>
                                  <w:rFonts w:ascii="Calibri" w:hAnsi="Calibri" w:cs="Calibri"/>
                                  <w:color w:val="000000"/>
                                  <w:sz w:val="20"/>
                                  <w:szCs w:val="20"/>
                                </w:rPr>
                                <w:t>0.93</w:t>
                              </w:r>
                            </w:p>
                          </w:tc>
                        </w:tr>
                      </w:tbl>
                      <w:p w14:paraId="68F449B2" w14:textId="77777777" w:rsidR="0026453A" w:rsidRPr="00B90541" w:rsidRDefault="0026453A" w:rsidP="00BF657B">
                        <w:pPr>
                          <w:rPr>
                            <w:sz w:val="20"/>
                            <w:szCs w:val="20"/>
                          </w:rPr>
                        </w:pPr>
                      </w:p>
                    </w:txbxContent>
                  </v:textbox>
                  <w10:wrap type="square"/>
                </v:shape>
              </w:pict>
            </mc:Fallback>
          </mc:AlternateContent>
        </w:r>
      </w:ins>
    </w:p>
    <w:p w14:paraId="3D7260C7" w14:textId="4F5D4798" w:rsidR="00BF657B" w:rsidRDefault="00BF657B" w:rsidP="00F85D90">
      <w:pPr>
        <w:spacing w:line="480" w:lineRule="auto"/>
        <w:rPr>
          <w:ins w:id="533" w:author="Holly Celina Mcqueary" w:date="2020-07-12T17:00:00Z"/>
          <w:rFonts w:ascii="Arial" w:eastAsia="Times New Roman" w:hAnsi="Arial" w:cs="Arial"/>
          <w:sz w:val="22"/>
          <w:szCs w:val="22"/>
        </w:rPr>
      </w:pPr>
    </w:p>
    <w:p w14:paraId="489060AB" w14:textId="65D960C7" w:rsidR="00BF657B" w:rsidRDefault="00BF657B" w:rsidP="00F85D90">
      <w:pPr>
        <w:spacing w:line="480" w:lineRule="auto"/>
        <w:rPr>
          <w:ins w:id="534" w:author="Holly Celina Mcqueary" w:date="2020-07-12T17:00:00Z"/>
          <w:rFonts w:ascii="Arial" w:eastAsia="Times New Roman" w:hAnsi="Arial" w:cs="Arial"/>
          <w:sz w:val="22"/>
          <w:szCs w:val="22"/>
        </w:rPr>
      </w:pPr>
    </w:p>
    <w:p w14:paraId="5F629845" w14:textId="64787112" w:rsidR="00BF657B" w:rsidRDefault="00BF657B" w:rsidP="00F85D90">
      <w:pPr>
        <w:spacing w:line="480" w:lineRule="auto"/>
        <w:rPr>
          <w:ins w:id="535" w:author="Holly Celina Mcqueary" w:date="2020-07-12T17:00:00Z"/>
          <w:rFonts w:ascii="Arial" w:eastAsia="Times New Roman" w:hAnsi="Arial" w:cs="Arial"/>
          <w:sz w:val="22"/>
          <w:szCs w:val="22"/>
        </w:rPr>
      </w:pPr>
    </w:p>
    <w:p w14:paraId="7B96AFDA" w14:textId="5EE5491C" w:rsidR="00BF657B" w:rsidRDefault="00BF657B" w:rsidP="00F85D90">
      <w:pPr>
        <w:spacing w:line="480" w:lineRule="auto"/>
        <w:rPr>
          <w:ins w:id="536" w:author="Holly Celina Mcqueary" w:date="2020-07-12T17:00:00Z"/>
          <w:rFonts w:ascii="Arial" w:eastAsia="Times New Roman" w:hAnsi="Arial" w:cs="Arial"/>
          <w:sz w:val="22"/>
          <w:szCs w:val="22"/>
        </w:rPr>
      </w:pPr>
    </w:p>
    <w:p w14:paraId="1D32AE63" w14:textId="3C58BF11" w:rsidR="00BF657B" w:rsidRDefault="00BF657B" w:rsidP="00F85D90">
      <w:pPr>
        <w:spacing w:line="480" w:lineRule="auto"/>
        <w:rPr>
          <w:ins w:id="537" w:author="Holly Celina Mcqueary" w:date="2020-07-12T17:00:00Z"/>
          <w:rFonts w:ascii="Arial" w:eastAsia="Times New Roman" w:hAnsi="Arial" w:cs="Arial"/>
          <w:sz w:val="22"/>
          <w:szCs w:val="22"/>
        </w:rPr>
      </w:pPr>
    </w:p>
    <w:p w14:paraId="33A6C45F" w14:textId="1FC83825" w:rsidR="00BF657B" w:rsidRDefault="00BF657B" w:rsidP="00F85D90">
      <w:pPr>
        <w:spacing w:line="480" w:lineRule="auto"/>
        <w:rPr>
          <w:ins w:id="538" w:author="Holly Celina Mcqueary" w:date="2020-07-12T17:00:00Z"/>
          <w:rFonts w:ascii="Arial" w:eastAsia="Times New Roman" w:hAnsi="Arial" w:cs="Arial"/>
          <w:sz w:val="22"/>
          <w:szCs w:val="22"/>
        </w:rPr>
      </w:pPr>
    </w:p>
    <w:p w14:paraId="5F1EAFCB" w14:textId="374ADC1C" w:rsidR="00BF657B" w:rsidRDefault="00BF657B" w:rsidP="00F85D90">
      <w:pPr>
        <w:spacing w:line="480" w:lineRule="auto"/>
        <w:rPr>
          <w:ins w:id="539" w:author="Holly Celina Mcqueary" w:date="2020-07-12T17:00:00Z"/>
          <w:rFonts w:ascii="Arial" w:eastAsia="Times New Roman" w:hAnsi="Arial" w:cs="Arial"/>
          <w:sz w:val="22"/>
          <w:szCs w:val="22"/>
        </w:rPr>
      </w:pPr>
    </w:p>
    <w:p w14:paraId="4DEADE16" w14:textId="4656C982" w:rsidR="00BF657B" w:rsidRDefault="00BF657B" w:rsidP="00F85D90">
      <w:pPr>
        <w:spacing w:line="480" w:lineRule="auto"/>
        <w:rPr>
          <w:ins w:id="540" w:author="Holly Celina Mcqueary" w:date="2020-07-12T17:00:00Z"/>
          <w:rFonts w:ascii="Arial" w:eastAsia="Times New Roman" w:hAnsi="Arial" w:cs="Arial"/>
          <w:sz w:val="22"/>
          <w:szCs w:val="22"/>
        </w:rPr>
      </w:pPr>
    </w:p>
    <w:p w14:paraId="0A7D6010" w14:textId="06DB0581" w:rsidR="00BF657B" w:rsidRDefault="00BF657B" w:rsidP="00F85D90">
      <w:pPr>
        <w:spacing w:line="480" w:lineRule="auto"/>
        <w:rPr>
          <w:ins w:id="541" w:author="Holly Celina Mcqueary" w:date="2020-07-12T17:00:00Z"/>
          <w:rFonts w:ascii="Arial" w:eastAsia="Times New Roman" w:hAnsi="Arial" w:cs="Arial"/>
          <w:sz w:val="22"/>
          <w:szCs w:val="22"/>
        </w:rPr>
      </w:pPr>
    </w:p>
    <w:p w14:paraId="1B6EE87A" w14:textId="08D95628" w:rsidR="00BF657B" w:rsidRDefault="00BF657B" w:rsidP="00F85D90">
      <w:pPr>
        <w:spacing w:line="480" w:lineRule="auto"/>
        <w:rPr>
          <w:ins w:id="542" w:author="Holly Celina Mcqueary" w:date="2020-07-12T17:00:00Z"/>
          <w:rFonts w:ascii="Arial" w:eastAsia="Times New Roman" w:hAnsi="Arial" w:cs="Arial"/>
          <w:sz w:val="22"/>
          <w:szCs w:val="22"/>
        </w:rPr>
      </w:pPr>
    </w:p>
    <w:p w14:paraId="14CAFB19" w14:textId="4A0FBB42" w:rsidR="00BF657B" w:rsidRDefault="00BF657B" w:rsidP="00F85D90">
      <w:pPr>
        <w:spacing w:line="480" w:lineRule="auto"/>
        <w:rPr>
          <w:ins w:id="543" w:author="Holly Celina Mcqueary" w:date="2020-07-12T17:00:00Z"/>
          <w:rFonts w:ascii="Arial" w:eastAsia="Times New Roman" w:hAnsi="Arial" w:cs="Arial"/>
          <w:sz w:val="22"/>
          <w:szCs w:val="22"/>
        </w:rPr>
      </w:pPr>
    </w:p>
    <w:p w14:paraId="588FB043" w14:textId="1B69D9A7" w:rsidR="00BF657B" w:rsidRDefault="00BF657B" w:rsidP="00F85D90">
      <w:pPr>
        <w:spacing w:line="480" w:lineRule="auto"/>
        <w:rPr>
          <w:ins w:id="544" w:author="Holly Celina Mcqueary" w:date="2020-07-12T17:00:00Z"/>
          <w:rFonts w:ascii="Arial" w:eastAsia="Times New Roman" w:hAnsi="Arial" w:cs="Arial"/>
          <w:sz w:val="22"/>
          <w:szCs w:val="22"/>
        </w:rPr>
      </w:pPr>
    </w:p>
    <w:p w14:paraId="0E8B3A44" w14:textId="0BD862C3" w:rsidR="00BF657B" w:rsidRDefault="00BF657B" w:rsidP="00F85D90">
      <w:pPr>
        <w:spacing w:line="480" w:lineRule="auto"/>
        <w:rPr>
          <w:ins w:id="545" w:author="Holly Celina Mcqueary" w:date="2020-07-12T17:00:00Z"/>
          <w:rFonts w:ascii="Arial" w:eastAsia="Times New Roman" w:hAnsi="Arial" w:cs="Arial"/>
          <w:sz w:val="22"/>
          <w:szCs w:val="22"/>
        </w:rPr>
      </w:pPr>
      <w:ins w:id="546" w:author="Holly Celina Mcqueary" w:date="2020-07-12T17:00:00Z">
        <w:r w:rsidRPr="00F85D90">
          <w:rPr>
            <w:rFonts w:ascii="Arial" w:eastAsia="Times New Roman" w:hAnsi="Arial" w:cs="Arial"/>
            <w:noProof/>
            <w:sz w:val="22"/>
            <w:szCs w:val="22"/>
          </w:rPr>
          <w:lastRenderedPageBreak/>
          <mc:AlternateContent>
            <mc:Choice Requires="wps">
              <w:drawing>
                <wp:anchor distT="0" distB="0" distL="114300" distR="114300" simplePos="0" relativeHeight="251682816" behindDoc="0" locked="0" layoutInCell="1" allowOverlap="1" wp14:anchorId="647D85D6" wp14:editId="3E843F0E">
                  <wp:simplePos x="0" y="0"/>
                  <wp:positionH relativeFrom="column">
                    <wp:posOffset>0</wp:posOffset>
                  </wp:positionH>
                  <wp:positionV relativeFrom="paragraph">
                    <wp:posOffset>316230</wp:posOffset>
                  </wp:positionV>
                  <wp:extent cx="5739765" cy="4819650"/>
                  <wp:effectExtent l="0" t="0" r="13335" b="19050"/>
                  <wp:wrapSquare wrapText="bothSides"/>
                  <wp:docPr id="20" name="Text Box 20"/>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305EA767" w14:textId="77777777" w:rsidR="0026453A" w:rsidRPr="003048CD" w:rsidRDefault="0026453A" w:rsidP="00BF657B">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26453A" w:rsidRPr="003048CD" w14:paraId="29A58A5D"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3A48F994" w14:textId="77777777" w:rsidR="0026453A" w:rsidRPr="003048CD" w:rsidRDefault="0026453A"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1C9B7078"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12366CEF"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CFDCF49" w14:textId="77777777" w:rsidR="0026453A"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00601C8"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417F1C77" w14:textId="77777777" w:rsidR="0026453A"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4473CDA8" w14:textId="77777777" w:rsidR="0026453A" w:rsidRPr="003048CD"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26453A" w:rsidRPr="003048CD" w14:paraId="0A0C0CF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EB9CD94"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49107EA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18D7CF5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2A3A346B"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15F9B15C"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2715CAA6"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26453A" w:rsidRPr="003048CD" w14:paraId="6DEAE26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59035F"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70E2FF1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F621729"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11F6414" w14:textId="77777777"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C4F0120" w14:textId="77777777"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26453A" w:rsidRPr="003048CD" w14:paraId="1B8A3DB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FC23C1"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71F48A49"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D6A174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A0C6CFD" w14:textId="77777777"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49BE1075" w14:textId="77777777"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26453A" w:rsidRPr="003048CD" w14:paraId="05648CD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6F17FC"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3DF7EB59"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B0C9623"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CE8B0A1"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65CCEA53"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01466A31"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26453A" w:rsidRPr="003048CD" w14:paraId="5230423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7B6F3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036774C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2F7A30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613607E0"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0D90F63"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26453A" w:rsidRPr="003048CD" w14:paraId="0F96D4E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687479"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6249068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268CF25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83ABAE5" w14:textId="77777777"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5020A640" w14:textId="77777777"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26453A" w:rsidRPr="003048CD" w14:paraId="3057CE7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722165"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3D77EF1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D1D1A0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207D61DB"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051FCF13"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26453A" w:rsidRPr="003048CD" w14:paraId="0C9367C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9783EB"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56AC910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545B94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EE0AD0F" w14:textId="77777777"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1C5BE601" w14:textId="77777777"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26453A" w:rsidRPr="003048CD" w14:paraId="76351C1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0094E9"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475D65C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6516EA9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B32BEDB" w14:textId="77777777"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24D0B825" w14:textId="77777777"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26453A" w:rsidRPr="003048CD" w14:paraId="3C3D276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835E1E"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40BE94E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6A63C42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1067E7C7" w14:textId="7777777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7D338333" w14:textId="7777777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26453A" w:rsidRPr="003048CD" w14:paraId="0F8563A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1E49A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1FC6954"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5B61974D"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9F6525E"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09C2C17C"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26453A" w:rsidRPr="003048CD" w14:paraId="0B3ACC1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4CBA9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199ED9D2"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E171225"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62012DF" w14:textId="77777777" w:rsidR="002645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780D18D"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13F3CE37"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26453A" w:rsidRPr="003048CD" w14:paraId="316F1C4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B4DD2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5A952DF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2810F57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2DA56119"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3C8ABC85"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26453A" w:rsidRPr="003048CD" w14:paraId="059870B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9B863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F79947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7641B647"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51FAB734"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1A533802"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26453A" w:rsidRPr="003048CD" w14:paraId="79E357E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288A4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624D73F2"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06606E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752456CF"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0E23438E"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26453A" w:rsidRPr="003048CD" w14:paraId="2A7D7F0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B0376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004A0EE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42AC5B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67F05C8B"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0B1B1EE9"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26453A" w:rsidRPr="003048CD" w14:paraId="740614C4"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7EF3BB"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0590BA6"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320BA6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099C6FEB"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517E4411"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26453A" w:rsidRPr="003048CD" w14:paraId="602E431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57A62E" w14:textId="77777777" w:rsidR="0026453A" w:rsidRPr="00016552" w:rsidRDefault="0026453A"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458EF9AB"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190CEF7D"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204C4423" w14:textId="77777777"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28DEAF42" w14:textId="77777777"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01F647D4"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26453A" w:rsidRPr="003048CD" w14:paraId="2B1E85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D1AB1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2B9D965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79DE45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5F4DE227"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49E9D85F"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26453A" w:rsidRPr="003048CD" w14:paraId="442D0A45"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CE3746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4CF57918" w14:textId="77777777" w:rsidR="0026453A" w:rsidRPr="004C0F94"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00337A3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1E46A6B"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2D36DEE"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0EEFC57F" w14:textId="77777777" w:rsidR="0026453A" w:rsidRPr="0075299F" w:rsidRDefault="0026453A" w:rsidP="00BF657B">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D85D6" id="Text Box 20" o:spid="_x0000_s1035" type="#_x0000_t202" style="position:absolute;margin-left:0;margin-top:24.9pt;width:451.95pt;height:3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" fillcolor="white [3201]" strokeweight=".5pt">
                  <v:textbox>
                    <w:txbxContent>
                      <w:p w14:paraId="305EA767" w14:textId="77777777" w:rsidR="0026453A" w:rsidRPr="003048CD" w:rsidRDefault="0026453A" w:rsidP="00BF657B">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26453A" w:rsidRPr="003048CD" w14:paraId="29A58A5D"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3A48F994" w14:textId="77777777" w:rsidR="0026453A" w:rsidRPr="003048CD" w:rsidRDefault="0026453A"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1C9B7078"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12366CEF"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CFDCF49" w14:textId="77777777" w:rsidR="0026453A"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400601C8" w14:textId="77777777" w:rsidR="0026453A" w:rsidRPr="003048CD" w:rsidRDefault="0026453A"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417F1C77" w14:textId="77777777" w:rsidR="0026453A"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4473CDA8" w14:textId="77777777" w:rsidR="0026453A" w:rsidRPr="003048CD" w:rsidRDefault="0026453A"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roofErr w:type="spellStart"/>
                              <w:r w:rsidRPr="003048CD">
                                <w:rPr>
                                  <w:rFonts w:eastAsia="Times New Roman" w:cstheme="minorHAnsi"/>
                                  <w:b w:val="0"/>
                                  <w:bCs w:val="0"/>
                                  <w:color w:val="000000"/>
                                  <w:sz w:val="20"/>
                                  <w:szCs w:val="20"/>
                                </w:rPr>
                                <w:t>Levene's</w:t>
                              </w:r>
                              <w:proofErr w:type="spellEnd"/>
                              <w:r w:rsidRPr="003048CD">
                                <w:rPr>
                                  <w:rFonts w:eastAsia="Times New Roman" w:cstheme="minorHAnsi"/>
                                  <w:b w:val="0"/>
                                  <w:bCs w:val="0"/>
                                  <w:color w:val="000000"/>
                                  <w:sz w:val="20"/>
                                  <w:szCs w:val="20"/>
                                </w:rPr>
                                <w:t xml:space="preserve"> Statistic</w:t>
                              </w:r>
                              <w:r>
                                <w:rPr>
                                  <w:rFonts w:eastAsia="Times New Roman" w:cstheme="minorHAnsi"/>
                                  <w:b w:val="0"/>
                                  <w:bCs w:val="0"/>
                                  <w:color w:val="000000"/>
                                  <w:sz w:val="20"/>
                                  <w:szCs w:val="20"/>
                                </w:rPr>
                                <w:t xml:space="preserve"> (p-value)</w:t>
                              </w:r>
                            </w:p>
                          </w:tc>
                        </w:tr>
                        <w:tr w:rsidR="0026453A" w:rsidRPr="003048CD" w14:paraId="0A0C0CF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4EB9CD94"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49107EA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18D7CF5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2A3A346B"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1: </w:t>
                              </w:r>
                              <w:r>
                                <w:rPr>
                                  <w:rFonts w:eastAsia="Times New Roman" w:cstheme="minorHAnsi"/>
                                  <w:sz w:val="20"/>
                                  <w:szCs w:val="20"/>
                                </w:rPr>
                                <w:t>0.21</w:t>
                              </w:r>
                            </w:p>
                            <w:p w14:paraId="15F9B15C"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791933">
                                <w:rPr>
                                  <w:rFonts w:eastAsia="Times New Roman" w:cstheme="minorHAnsi"/>
                                  <w:sz w:val="20"/>
                                  <w:szCs w:val="20"/>
                                </w:rPr>
                                <w:t>Chr</w:t>
                              </w:r>
                              <w:proofErr w:type="spellEnd"/>
                              <w:r w:rsidRPr="00791933">
                                <w:rPr>
                                  <w:rFonts w:eastAsia="Times New Roman" w:cstheme="minorHAnsi"/>
                                  <w:sz w:val="20"/>
                                  <w:szCs w:val="20"/>
                                </w:rPr>
                                <w:t xml:space="preserve"> 7: </w:t>
                              </w:r>
                              <w:r>
                                <w:rPr>
                                  <w:rFonts w:eastAsia="Times New Roman" w:cstheme="minorHAnsi"/>
                                  <w:sz w:val="20"/>
                                  <w:szCs w:val="20"/>
                                </w:rPr>
                                <w:t>0.58</w:t>
                              </w:r>
                            </w:p>
                          </w:tc>
                          <w:tc>
                            <w:tcPr>
                              <w:tcW w:w="2476" w:type="dxa"/>
                              <w:gridSpan w:val="2"/>
                              <w:tcBorders>
                                <w:top w:val="single" w:sz="4" w:space="0" w:color="auto"/>
                              </w:tcBorders>
                              <w:noWrap/>
                              <w:hideMark/>
                            </w:tcPr>
                            <w:p w14:paraId="2715CAA6" w14:textId="77777777" w:rsidR="0026453A" w:rsidRPr="00791933"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26453A" w:rsidRPr="003048CD" w14:paraId="6DEAE26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59035F"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70E2FF1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F621729"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11F6414" w14:textId="77777777"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C4F0120" w14:textId="77777777" w:rsidR="0026453A" w:rsidRPr="000A370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26453A" w:rsidRPr="003048CD" w14:paraId="1B8A3DBC"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FC23C1"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71F48A49"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4D6A174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7A0C6CFD" w14:textId="77777777"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49BE1075" w14:textId="77777777" w:rsidR="0026453A" w:rsidRPr="0040583A"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26453A" w:rsidRPr="003048CD" w14:paraId="05648CD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6F17FC"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3DF7EB59"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6B0C9623"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5CE8B0A1"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7: </w:t>
                              </w:r>
                              <w:r>
                                <w:rPr>
                                  <w:rFonts w:eastAsia="Times New Roman" w:cstheme="minorHAnsi"/>
                                  <w:sz w:val="20"/>
                                  <w:szCs w:val="20"/>
                                </w:rPr>
                                <w:t>6.0E-14</w:t>
                              </w:r>
                            </w:p>
                            <w:p w14:paraId="65CCEA53"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40583A">
                                <w:rPr>
                                  <w:rFonts w:eastAsia="Times New Roman" w:cstheme="minorHAnsi"/>
                                  <w:sz w:val="20"/>
                                  <w:szCs w:val="20"/>
                                </w:rPr>
                                <w:t>Chr</w:t>
                              </w:r>
                              <w:proofErr w:type="spellEnd"/>
                              <w:r w:rsidRPr="0040583A">
                                <w:rPr>
                                  <w:rFonts w:eastAsia="Times New Roman" w:cstheme="minorHAnsi"/>
                                  <w:sz w:val="20"/>
                                  <w:szCs w:val="20"/>
                                </w:rPr>
                                <w:t xml:space="preserve"> 9: </w:t>
                              </w:r>
                              <w:r>
                                <w:rPr>
                                  <w:rFonts w:eastAsia="Times New Roman" w:cstheme="minorHAnsi"/>
                                  <w:sz w:val="20"/>
                                  <w:szCs w:val="20"/>
                                </w:rPr>
                                <w:t>4.2E-3</w:t>
                              </w:r>
                            </w:p>
                          </w:tc>
                          <w:tc>
                            <w:tcPr>
                              <w:tcW w:w="2476" w:type="dxa"/>
                              <w:gridSpan w:val="2"/>
                              <w:noWrap/>
                              <w:hideMark/>
                            </w:tcPr>
                            <w:p w14:paraId="01466A31" w14:textId="77777777" w:rsidR="0026453A" w:rsidRPr="004058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26453A" w:rsidRPr="003048CD" w14:paraId="52304233"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7B6F3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036774C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2F7A307"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613607E0"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70D90F63"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26453A" w:rsidRPr="003048CD" w14:paraId="0F96D4E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687479"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6249068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268CF25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83ABAE5" w14:textId="77777777"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5020A640" w14:textId="77777777" w:rsidR="0026453A" w:rsidRPr="00DB333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26453A" w:rsidRPr="003048CD" w14:paraId="3057CE7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722165"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3D77EF1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D1D1A0E"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207D61DB"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051FCF13" w14:textId="77777777" w:rsidR="0026453A" w:rsidRPr="00DB333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26453A" w:rsidRPr="003048CD" w14:paraId="0C9367C4"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9783EB"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56AC910E"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3545B94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EE0AD0F" w14:textId="77777777"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1C5BE601" w14:textId="77777777" w:rsidR="0026453A" w:rsidRPr="003A7A65"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26453A" w:rsidRPr="003048CD" w14:paraId="76351C16"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0094E9"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475D65C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6516EA9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3B32BEDB" w14:textId="77777777"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24D0B825" w14:textId="77777777" w:rsidR="0026453A" w:rsidRPr="001A582E"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26453A" w:rsidRPr="003048CD" w14:paraId="3C3D276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835E1E"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40BE94E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6A63C420"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1067E7C7" w14:textId="7777777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7D338333" w14:textId="77777777" w:rsidR="0026453A" w:rsidRPr="001A582E"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26453A" w:rsidRPr="003048CD" w14:paraId="0F8563A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1E49A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51FC6954"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5B61974D"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9F6525E"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09C2C17C"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26453A" w:rsidRPr="003048CD" w14:paraId="0B3ACC1B"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4CBA9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199ED9D2"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7E171225"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562012DF" w14:textId="77777777" w:rsidR="0026453A"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  1.6E-1 </w:t>
                              </w:r>
                            </w:p>
                            <w:p w14:paraId="2780D18D"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1.1E-2</w:t>
                              </w:r>
                            </w:p>
                          </w:tc>
                          <w:tc>
                            <w:tcPr>
                              <w:tcW w:w="2476" w:type="dxa"/>
                              <w:gridSpan w:val="2"/>
                              <w:noWrap/>
                              <w:hideMark/>
                            </w:tcPr>
                            <w:p w14:paraId="13F3CE37"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26453A" w:rsidRPr="003048CD" w14:paraId="316F1C4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B4DD2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5A952DF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2810F575"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2DA56119"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3C8ABC85"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26453A" w:rsidRPr="003048CD" w14:paraId="059870B5"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9B863D"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F79947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7641B647"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51FAB734"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1A533802"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26453A" w:rsidRPr="003048CD" w14:paraId="79E357E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288A4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624D73F2"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06606E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752456CF"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0E23438E"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26453A" w:rsidRPr="003048CD" w14:paraId="2A7D7F07"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B03766"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004A0EEA"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42AC5BB"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67F05C8B"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0B1B1EE9"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26453A" w:rsidRPr="003048CD" w14:paraId="740614C4"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7EF3BB"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0590BA6"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3320BA6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099C6FEB"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517E4411"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26453A" w:rsidRPr="003048CD" w14:paraId="602E431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57A62E" w14:textId="77777777" w:rsidR="0026453A" w:rsidRPr="00016552" w:rsidRDefault="0026453A"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458EF9AB"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190CEF7D" w14:textId="77777777" w:rsidR="0026453A" w:rsidRPr="00016552"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204C4423" w14:textId="77777777"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9: </w:t>
                              </w:r>
                              <w:r>
                                <w:rPr>
                                  <w:rFonts w:eastAsia="Times New Roman" w:cstheme="minorHAnsi"/>
                                  <w:color w:val="000000"/>
                                  <w:sz w:val="20"/>
                                  <w:szCs w:val="20"/>
                                </w:rPr>
                                <w:t>8.99E-1</w:t>
                              </w:r>
                            </w:p>
                            <w:p w14:paraId="28DEAF42" w14:textId="77777777" w:rsidR="0026453A" w:rsidRPr="00016552"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016552">
                                <w:rPr>
                                  <w:rFonts w:eastAsia="Times New Roman" w:cstheme="minorHAnsi"/>
                                  <w:color w:val="000000"/>
                                  <w:sz w:val="20"/>
                                  <w:szCs w:val="20"/>
                                </w:rPr>
                                <w:t>Chr</w:t>
                              </w:r>
                              <w:proofErr w:type="spellEnd"/>
                              <w:r w:rsidRPr="00016552">
                                <w:rPr>
                                  <w:rFonts w:eastAsia="Times New Roman" w:cstheme="minorHAnsi"/>
                                  <w:color w:val="000000"/>
                                  <w:sz w:val="20"/>
                                  <w:szCs w:val="20"/>
                                </w:rPr>
                                <w:t xml:space="preserve">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01F647D4"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26453A" w:rsidRPr="003048CD" w14:paraId="2B1E85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D1AB18"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2B9D965B"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79DE458" w14:textId="77777777" w:rsidR="0026453A" w:rsidRPr="003048CD" w:rsidRDefault="0026453A"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5F4DE227"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49E9D85F" w14:textId="77777777" w:rsidR="0026453A" w:rsidRPr="003048CD" w:rsidRDefault="0026453A"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26453A" w:rsidRPr="003048CD" w14:paraId="442D0A45"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CE37467" w14:textId="77777777" w:rsidR="0026453A" w:rsidRPr="003048CD" w:rsidRDefault="0026453A"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4CF57918" w14:textId="77777777" w:rsidR="0026453A" w:rsidRPr="004C0F94"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00337A38" w14:textId="77777777" w:rsidR="0026453A" w:rsidRPr="003048CD" w:rsidRDefault="0026453A"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1E46A6B"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42D36DEE" w14:textId="77777777" w:rsidR="0026453A" w:rsidRPr="003048CD" w:rsidRDefault="0026453A"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0EEFC57F" w14:textId="77777777" w:rsidR="0026453A" w:rsidRPr="0075299F" w:rsidRDefault="0026453A" w:rsidP="00BF657B">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proofErr w:type="spellStart"/>
                        <w:r w:rsidRPr="0075299F">
                          <w:rPr>
                            <w:rFonts w:cstheme="minorHAnsi"/>
                            <w:sz w:val="18"/>
                            <w:szCs w:val="18"/>
                            <w:vertAlign w:val="superscript"/>
                          </w:rPr>
                          <w:t>m</w:t>
                        </w:r>
                        <w:r w:rsidRPr="0075299F">
                          <w:rPr>
                            <w:rFonts w:cstheme="minorHAnsi"/>
                            <w:sz w:val="18"/>
                            <w:szCs w:val="18"/>
                          </w:rPr>
                          <w:t>monosomic</w:t>
                        </w:r>
                        <w:proofErr w:type="spellEnd"/>
                        <w:r w:rsidRPr="0075299F">
                          <w:rPr>
                            <w:rFonts w:cstheme="minorHAnsi"/>
                            <w:sz w:val="18"/>
                            <w:szCs w:val="18"/>
                          </w:rPr>
                          <w:t xml:space="preserve">. </w:t>
                        </w:r>
                        <w:proofErr w:type="spellStart"/>
                        <w:r>
                          <w:rPr>
                            <w:rFonts w:cstheme="minorHAnsi"/>
                            <w:sz w:val="18"/>
                            <w:szCs w:val="18"/>
                            <w:vertAlign w:val="superscript"/>
                          </w:rPr>
                          <w:t>p</w:t>
                        </w:r>
                        <w:r>
                          <w:rPr>
                            <w:rFonts w:cstheme="minorHAnsi"/>
                            <w:sz w:val="18"/>
                            <w:szCs w:val="18"/>
                          </w:rPr>
                          <w:t>partial</w:t>
                        </w:r>
                        <w:proofErr w:type="spellEnd"/>
                        <w:r>
                          <w:rPr>
                            <w:rFonts w:cstheme="minorHAnsi"/>
                            <w:sz w:val="18"/>
                            <w:szCs w:val="18"/>
                          </w:rPr>
                          <w:t xml:space="preserve"> duplication, </w:t>
                        </w:r>
                        <w:proofErr w:type="spellStart"/>
                        <w:r>
                          <w:rPr>
                            <w:rFonts w:cstheme="minorHAnsi"/>
                            <w:sz w:val="18"/>
                            <w:szCs w:val="18"/>
                            <w:vertAlign w:val="superscript"/>
                          </w:rPr>
                          <w:t>tet</w:t>
                        </w:r>
                        <w:r>
                          <w:rPr>
                            <w:rFonts w:cstheme="minorHAnsi"/>
                            <w:sz w:val="18"/>
                            <w:szCs w:val="18"/>
                          </w:rPr>
                          <w:t>tetrasomic</w:t>
                        </w:r>
                        <w:proofErr w:type="spellEnd"/>
                        <w:r>
                          <w:rPr>
                            <w:rFonts w:cstheme="minorHAnsi"/>
                            <w:sz w:val="18"/>
                            <w:szCs w:val="18"/>
                          </w:rPr>
                          <w:t xml:space="preserve">. </w:t>
                        </w:r>
                        <w:r w:rsidRPr="0075299F">
                          <w:rPr>
                            <w:rFonts w:cstheme="minorHAnsi"/>
                            <w:sz w:val="18"/>
                            <w:szCs w:val="18"/>
                          </w:rPr>
                          <w:t>All others trisomic.</w:t>
                        </w:r>
                      </w:p>
                    </w:txbxContent>
                  </v:textbox>
                  <w10:wrap type="square"/>
                </v:shape>
              </w:pict>
            </mc:Fallback>
          </mc:AlternateContent>
        </w:r>
      </w:ins>
    </w:p>
    <w:p w14:paraId="51A4684C" w14:textId="77777777" w:rsidR="00BF657B" w:rsidRDefault="00BF657B" w:rsidP="00F85D90">
      <w:pPr>
        <w:spacing w:line="480" w:lineRule="auto"/>
        <w:rPr>
          <w:ins w:id="547" w:author="Holly Celina Mcqueary" w:date="2020-07-12T17:00:00Z"/>
          <w:rFonts w:ascii="Arial" w:eastAsia="Times New Roman" w:hAnsi="Arial" w:cs="Arial"/>
          <w:sz w:val="22"/>
          <w:szCs w:val="22"/>
        </w:rPr>
      </w:pPr>
    </w:p>
    <w:p w14:paraId="21E5BB46" w14:textId="54C5F0F1" w:rsidR="00BF657B" w:rsidRDefault="00BF657B" w:rsidP="00F85D90">
      <w:pPr>
        <w:spacing w:line="480" w:lineRule="auto"/>
        <w:rPr>
          <w:ins w:id="548" w:author="Holly Celina Mcqueary" w:date="2020-07-12T17:00:00Z"/>
          <w:rFonts w:ascii="Arial" w:eastAsia="Times New Roman" w:hAnsi="Arial" w:cs="Arial"/>
          <w:sz w:val="22"/>
          <w:szCs w:val="22"/>
        </w:rPr>
      </w:pPr>
      <w:ins w:id="549" w:author="Holly Celina Mcqueary" w:date="2020-07-12T17:01:00Z">
        <w:r w:rsidRPr="00F85D90">
          <w:rPr>
            <w:rFonts w:ascii="Arial" w:eastAsia="Times New Roman" w:hAnsi="Arial" w:cs="Arial"/>
            <w:noProof/>
            <w:sz w:val="22"/>
            <w:szCs w:val="22"/>
          </w:rPr>
          <mc:AlternateContent>
            <mc:Choice Requires="wps">
              <w:drawing>
                <wp:anchor distT="0" distB="0" distL="114300" distR="114300" simplePos="0" relativeHeight="251684864" behindDoc="1" locked="0" layoutInCell="1" allowOverlap="1" wp14:anchorId="48B929DD" wp14:editId="2FF8F4C8">
                  <wp:simplePos x="0" y="0"/>
                  <wp:positionH relativeFrom="column">
                    <wp:posOffset>0</wp:posOffset>
                  </wp:positionH>
                  <wp:positionV relativeFrom="paragraph">
                    <wp:posOffset>327025</wp:posOffset>
                  </wp:positionV>
                  <wp:extent cx="3255010" cy="1431925"/>
                  <wp:effectExtent l="0" t="0" r="8890" b="15875"/>
                  <wp:wrapTight wrapText="bothSides">
                    <wp:wrapPolygon edited="0">
                      <wp:start x="0" y="0"/>
                      <wp:lineTo x="0" y="21648"/>
                      <wp:lineTo x="21575" y="21648"/>
                      <wp:lineTo x="21575"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382C24B9" w14:textId="77777777" w:rsidR="0026453A" w:rsidRPr="007E4B85" w:rsidRDefault="0026453A" w:rsidP="00BF657B">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26453A" w:rsidRPr="007E4B85" w14:paraId="13C59609" w14:textId="77777777" w:rsidTr="007E4B85">
                                <w:trPr>
                                  <w:trHeight w:val="320"/>
                                </w:trPr>
                                <w:tc>
                                  <w:tcPr>
                                    <w:tcW w:w="1375" w:type="dxa"/>
                                    <w:tcBorders>
                                      <w:left w:val="nil"/>
                                      <w:bottom w:val="nil"/>
                                      <w:right w:val="nil"/>
                                    </w:tcBorders>
                                    <w:shd w:val="clear" w:color="auto" w:fill="auto"/>
                                    <w:noWrap/>
                                    <w:vAlign w:val="bottom"/>
                                  </w:tcPr>
                                  <w:p w14:paraId="10898DE0" w14:textId="77777777" w:rsidR="0026453A" w:rsidRPr="007E4B85" w:rsidRDefault="0026453A"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0814747D"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26453A" w:rsidRPr="007E4B85" w14:paraId="0E8BA5CD"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E199AB5"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750D78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3689A8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6EFDE484"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D349F3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06CD56E8"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26453A" w:rsidRPr="007E4B85" w14:paraId="0401C76E" w14:textId="77777777" w:rsidTr="007E4B85">
                                <w:trPr>
                                  <w:trHeight w:val="320"/>
                                </w:trPr>
                                <w:tc>
                                  <w:tcPr>
                                    <w:tcW w:w="1375" w:type="dxa"/>
                                    <w:tcBorders>
                                      <w:top w:val="single" w:sz="4" w:space="0" w:color="auto"/>
                                      <w:left w:val="nil"/>
                                      <w:right w:val="nil"/>
                                    </w:tcBorders>
                                    <w:shd w:val="clear" w:color="auto" w:fill="auto"/>
                                    <w:noWrap/>
                                    <w:vAlign w:val="bottom"/>
                                    <w:hideMark/>
                                  </w:tcPr>
                                  <w:p w14:paraId="1E6460B2"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0BDE617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6D4E9D3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BF18E7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7CF406A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38B1471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26453A" w:rsidRPr="007E4B85" w14:paraId="3F343DA6"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34C7AA9"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80A8BF9"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07A89C7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6A881065"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0E9DA3F"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2666576A"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522DDADD" w14:textId="7CD3773E" w:rsidR="0026453A" w:rsidRDefault="0026453A" w:rsidP="00BF657B">
                              <w:pPr>
                                <w:rPr>
                                  <w:ins w:id="550" w:author="Holly Celina Mcqueary" w:date="2020-07-12T17:01:00Z"/>
                                  <w:sz w:val="20"/>
                                  <w:szCs w:val="20"/>
                                </w:rPr>
                              </w:pPr>
                            </w:p>
                            <w:p w14:paraId="57928D84" w14:textId="2C4BF4DE" w:rsidR="0026453A" w:rsidRDefault="0026453A" w:rsidP="00BF657B">
                              <w:pPr>
                                <w:rPr>
                                  <w:ins w:id="551" w:author="Holly Celina Mcqueary" w:date="2020-07-12T17:01:00Z"/>
                                  <w:sz w:val="20"/>
                                  <w:szCs w:val="20"/>
                                </w:rPr>
                              </w:pPr>
                            </w:p>
                            <w:p w14:paraId="78FDC269" w14:textId="77777777" w:rsidR="0026453A" w:rsidRPr="007E4B85" w:rsidRDefault="0026453A" w:rsidP="00BF657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929DD" id="Text Box 27" o:spid="_x0000_s1036" type="#_x0000_t202" style="position:absolute;margin-left:0;margin-top:25.75pt;width:256.3pt;height:112.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" fillcolor="white [3201]" strokeweight=".5pt">
                  <v:textbox>
                    <w:txbxContent>
                      <w:p w14:paraId="382C24B9" w14:textId="77777777" w:rsidR="0026453A" w:rsidRPr="007E4B85" w:rsidRDefault="0026453A" w:rsidP="00BF657B">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26453A" w:rsidRPr="007E4B85" w14:paraId="13C59609" w14:textId="77777777" w:rsidTr="007E4B85">
                          <w:trPr>
                            <w:trHeight w:val="320"/>
                          </w:trPr>
                          <w:tc>
                            <w:tcPr>
                              <w:tcW w:w="1375" w:type="dxa"/>
                              <w:tcBorders>
                                <w:left w:val="nil"/>
                                <w:bottom w:val="nil"/>
                                <w:right w:val="nil"/>
                              </w:tcBorders>
                              <w:shd w:val="clear" w:color="auto" w:fill="auto"/>
                              <w:noWrap/>
                              <w:vAlign w:val="bottom"/>
                            </w:tcPr>
                            <w:p w14:paraId="10898DE0" w14:textId="77777777" w:rsidR="0026453A" w:rsidRPr="007E4B85" w:rsidRDefault="0026453A"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0814747D"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26453A" w:rsidRPr="007E4B85" w14:paraId="0E8BA5CD"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1E199AB5"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750D78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53689A8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6EFDE484"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1D349F3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06CD56E8"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26453A" w:rsidRPr="007E4B85" w14:paraId="0401C76E" w14:textId="77777777" w:rsidTr="007E4B85">
                          <w:trPr>
                            <w:trHeight w:val="320"/>
                          </w:trPr>
                          <w:tc>
                            <w:tcPr>
                              <w:tcW w:w="1375" w:type="dxa"/>
                              <w:tcBorders>
                                <w:top w:val="single" w:sz="4" w:space="0" w:color="auto"/>
                                <w:left w:val="nil"/>
                                <w:right w:val="nil"/>
                              </w:tcBorders>
                              <w:shd w:val="clear" w:color="auto" w:fill="auto"/>
                              <w:noWrap/>
                              <w:vAlign w:val="bottom"/>
                              <w:hideMark/>
                            </w:tcPr>
                            <w:p w14:paraId="1E6460B2"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0BDE617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6D4E9D33"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BF18E7B"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7CF406AE"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38B1471C"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26453A" w:rsidRPr="007E4B85" w14:paraId="3F343DA6"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534C7AA9"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80A8BF9"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07A89C7D"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6A881065" w14:textId="77777777" w:rsidR="0026453A" w:rsidRPr="007E4B85" w:rsidRDefault="0026453A"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0E9DA3F"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2666576A" w14:textId="77777777" w:rsidR="0026453A" w:rsidRPr="007E4B85" w:rsidRDefault="0026453A"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522DDADD" w14:textId="7CD3773E" w:rsidR="0026453A" w:rsidRDefault="0026453A" w:rsidP="00BF657B">
                        <w:pPr>
                          <w:rPr>
                            <w:ins w:id="552" w:author="Holly Celina Mcqueary" w:date="2020-07-12T17:01:00Z"/>
                            <w:sz w:val="20"/>
                            <w:szCs w:val="20"/>
                          </w:rPr>
                        </w:pPr>
                      </w:p>
                      <w:p w14:paraId="57928D84" w14:textId="2C4BF4DE" w:rsidR="0026453A" w:rsidRDefault="0026453A" w:rsidP="00BF657B">
                        <w:pPr>
                          <w:rPr>
                            <w:ins w:id="553" w:author="Holly Celina Mcqueary" w:date="2020-07-12T17:01:00Z"/>
                            <w:sz w:val="20"/>
                            <w:szCs w:val="20"/>
                          </w:rPr>
                        </w:pPr>
                      </w:p>
                      <w:p w14:paraId="78FDC269" w14:textId="77777777" w:rsidR="0026453A" w:rsidRPr="007E4B85" w:rsidRDefault="0026453A" w:rsidP="00BF657B">
                        <w:pPr>
                          <w:rPr>
                            <w:sz w:val="20"/>
                            <w:szCs w:val="20"/>
                          </w:rPr>
                        </w:pPr>
                      </w:p>
                    </w:txbxContent>
                  </v:textbox>
                  <w10:wrap type="tight"/>
                </v:shape>
              </w:pict>
            </mc:Fallback>
          </mc:AlternateContent>
        </w:r>
      </w:ins>
    </w:p>
    <w:p w14:paraId="25976600" w14:textId="77777777" w:rsidR="00BF657B" w:rsidRDefault="00BF657B" w:rsidP="00F85D90">
      <w:pPr>
        <w:spacing w:line="480" w:lineRule="auto"/>
        <w:rPr>
          <w:ins w:id="554" w:author="Holly Celina Mcqueary" w:date="2020-07-12T17:00:00Z"/>
          <w:rFonts w:ascii="Arial" w:eastAsia="Times New Roman" w:hAnsi="Arial" w:cs="Arial"/>
          <w:sz w:val="22"/>
          <w:szCs w:val="22"/>
        </w:rPr>
      </w:pPr>
    </w:p>
    <w:p w14:paraId="394C8B06" w14:textId="77777777" w:rsidR="00BF657B" w:rsidRDefault="00BF657B" w:rsidP="00F85D90">
      <w:pPr>
        <w:spacing w:line="480" w:lineRule="auto"/>
        <w:rPr>
          <w:ins w:id="555" w:author="Holly Celina Mcqueary" w:date="2020-07-12T17:00:00Z"/>
          <w:rFonts w:ascii="Arial" w:eastAsia="Times New Roman" w:hAnsi="Arial" w:cs="Arial"/>
          <w:sz w:val="22"/>
          <w:szCs w:val="22"/>
        </w:rPr>
      </w:pPr>
    </w:p>
    <w:p w14:paraId="2B30D7ED" w14:textId="3A182736" w:rsidR="00BF657B" w:rsidRDefault="00BF657B" w:rsidP="00F85D90">
      <w:pPr>
        <w:spacing w:line="480" w:lineRule="auto"/>
        <w:rPr>
          <w:ins w:id="556" w:author="Holly Celina Mcqueary" w:date="2020-07-12T17:01:00Z"/>
          <w:rFonts w:ascii="Arial" w:eastAsia="Times New Roman" w:hAnsi="Arial" w:cs="Arial"/>
          <w:sz w:val="22"/>
          <w:szCs w:val="22"/>
        </w:rPr>
      </w:pPr>
    </w:p>
    <w:p w14:paraId="4BA52034" w14:textId="18D13FB6" w:rsidR="00BF657B" w:rsidRDefault="00BF657B" w:rsidP="00F85D90">
      <w:pPr>
        <w:spacing w:line="480" w:lineRule="auto"/>
        <w:rPr>
          <w:ins w:id="557" w:author="Holly Celina Mcqueary" w:date="2020-07-12T17:01:00Z"/>
          <w:rFonts w:ascii="Arial" w:eastAsia="Times New Roman" w:hAnsi="Arial" w:cs="Arial"/>
          <w:sz w:val="22"/>
          <w:szCs w:val="22"/>
        </w:rPr>
      </w:pPr>
    </w:p>
    <w:p w14:paraId="2E85F446" w14:textId="63F8DC06" w:rsidR="00BF657B" w:rsidRDefault="00BF657B" w:rsidP="00F85D90">
      <w:pPr>
        <w:spacing w:line="480" w:lineRule="auto"/>
        <w:rPr>
          <w:ins w:id="558" w:author="Holly Celina Mcqueary" w:date="2020-07-12T17:01:00Z"/>
          <w:rFonts w:ascii="Arial" w:eastAsia="Times New Roman" w:hAnsi="Arial" w:cs="Arial"/>
          <w:sz w:val="22"/>
          <w:szCs w:val="22"/>
        </w:rPr>
      </w:pPr>
    </w:p>
    <w:p w14:paraId="5D1DADAA" w14:textId="569C4AA4" w:rsidR="00BF657B" w:rsidRDefault="00BF657B" w:rsidP="00F85D90">
      <w:pPr>
        <w:spacing w:line="480" w:lineRule="auto"/>
        <w:rPr>
          <w:ins w:id="559" w:author="Holly Celina Mcqueary" w:date="2020-07-12T17:01:00Z"/>
          <w:rFonts w:ascii="Arial" w:eastAsia="Times New Roman" w:hAnsi="Arial" w:cs="Arial"/>
          <w:sz w:val="22"/>
          <w:szCs w:val="22"/>
        </w:rPr>
      </w:pPr>
    </w:p>
    <w:p w14:paraId="44E86765" w14:textId="22D36429" w:rsidR="00BF657B" w:rsidRDefault="00BF657B" w:rsidP="00F85D90">
      <w:pPr>
        <w:spacing w:line="480" w:lineRule="auto"/>
        <w:rPr>
          <w:ins w:id="560" w:author="Holly Celina Mcqueary" w:date="2020-07-12T17:01:00Z"/>
          <w:rFonts w:ascii="Arial" w:eastAsia="Times New Roman" w:hAnsi="Arial" w:cs="Arial"/>
          <w:sz w:val="22"/>
          <w:szCs w:val="22"/>
        </w:rPr>
      </w:pPr>
    </w:p>
    <w:p w14:paraId="22B643E6" w14:textId="4557A193" w:rsidR="00BF657B" w:rsidRDefault="00BF657B" w:rsidP="00F85D90">
      <w:pPr>
        <w:spacing w:line="480" w:lineRule="auto"/>
        <w:rPr>
          <w:ins w:id="561" w:author="Holly Celina Mcqueary" w:date="2020-07-12T17:01:00Z"/>
          <w:rFonts w:ascii="Arial" w:eastAsia="Times New Roman" w:hAnsi="Arial" w:cs="Arial"/>
          <w:sz w:val="22"/>
          <w:szCs w:val="22"/>
        </w:rPr>
      </w:pPr>
    </w:p>
    <w:p w14:paraId="4DDE6822" w14:textId="47678D97" w:rsidR="00BF657B" w:rsidRDefault="00BF657B" w:rsidP="00F85D90">
      <w:pPr>
        <w:spacing w:line="480" w:lineRule="auto"/>
        <w:rPr>
          <w:ins w:id="562" w:author="Holly Celina Mcqueary" w:date="2020-07-12T17:01:00Z"/>
          <w:rFonts w:ascii="Arial" w:eastAsia="Times New Roman" w:hAnsi="Arial" w:cs="Arial"/>
          <w:sz w:val="22"/>
          <w:szCs w:val="22"/>
        </w:rPr>
      </w:pPr>
      <w:ins w:id="563" w:author="Holly Celina Mcqueary" w:date="2020-07-12T17:01:00Z">
        <w:r w:rsidRPr="00F85D90">
          <w:rPr>
            <w:rFonts w:ascii="Arial" w:eastAsia="Times New Roman" w:hAnsi="Arial" w:cs="Arial"/>
            <w:noProof/>
            <w:sz w:val="22"/>
            <w:szCs w:val="22"/>
          </w:rPr>
          <w:lastRenderedPageBreak/>
          <mc:AlternateContent>
            <mc:Choice Requires="wps">
              <w:drawing>
                <wp:anchor distT="0" distB="0" distL="114300" distR="114300" simplePos="0" relativeHeight="251686912" behindDoc="0" locked="0" layoutInCell="1" allowOverlap="1" wp14:anchorId="6AAFAD06" wp14:editId="708DB0D8">
                  <wp:simplePos x="0" y="0"/>
                  <wp:positionH relativeFrom="column">
                    <wp:posOffset>0</wp:posOffset>
                  </wp:positionH>
                  <wp:positionV relativeFrom="paragraph">
                    <wp:posOffset>316230</wp:posOffset>
                  </wp:positionV>
                  <wp:extent cx="4891405" cy="5622925"/>
                  <wp:effectExtent l="0" t="0" r="10795" b="15875"/>
                  <wp:wrapTopAndBottom/>
                  <wp:docPr id="31" name="Text Box 31"/>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50A33867" w14:textId="77777777" w:rsidR="0026453A" w:rsidRPr="0075299F" w:rsidRDefault="0026453A" w:rsidP="00BF657B">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26453A" w:rsidRPr="003048CD" w14:paraId="18187C6B"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B79F3C" w14:textId="77777777" w:rsidR="0026453A" w:rsidRPr="003048CD" w:rsidRDefault="0026453A"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3F649624" w14:textId="77777777" w:rsidR="0026453A" w:rsidRPr="003048CD" w:rsidRDefault="0026453A"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10E0B8A6" w14:textId="77777777" w:rsidR="0026453A" w:rsidRDefault="0026453A"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26453A" w:rsidRPr="003048CD" w14:paraId="15E585B6"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7E69CC9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3BDBA8A2" w14:textId="77777777" w:rsidR="0026453A" w:rsidRPr="0075299F"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74E12398"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7C1F68C3"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5C030C6E"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C00C115"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43FC3CC3"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3EB3E1AD"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26453A" w:rsidRPr="003048CD" w14:paraId="4AEA48A5"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2147651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4AFF0D1C"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35A6C383"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59A7585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03F52D6C"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6FDC289A"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6C0E87C4" w14:textId="77777777" w:rsidR="0026453A" w:rsidRPr="003048CD"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047B52BB"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0A219266"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44FA0AF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4782F973"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6A87D35"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08D8183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6525FE7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DA14C63"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FFC74A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031389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F7C9608"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994652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1CF8AAFC"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AC453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28B1DFF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46B9E88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F1BF1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0D3C33A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995D818"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648FEF6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00E1193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912D0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79E59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16910E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658CAE6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51A338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3937632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CE400A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71FAAC16"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38A8AD8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A15A5F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B8C44E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F3D164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00ED886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10CAFEA"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3EC58ACF"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3B6B0922"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144A2057" w14:textId="77777777" w:rsidR="0026453A" w:rsidRPr="00663B38"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7AC76BEA"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4F83E6B2"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123609B7"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3E1F7D29"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91152E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8A64CE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6EE1CDE0"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67A409E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B1CC2C1"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396825C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6B7F127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4F38B9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E3FC49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F66151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A45238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5971912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4DAFA41"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0FBF9570"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43D4AD0C"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0FF8A8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671A5A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49F6E4B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96DE3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DD7B50E"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1749AD9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009577B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011F472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27F8A3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893AB1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4180EA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26453A" w:rsidRPr="003048CD" w14:paraId="3A4585D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FB0F99E"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6364D5F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2E70A3EB"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324D43A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5928B92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0A54E1F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56CB84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66E6AB46"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2F27CFA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2CEBD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0E60635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22CE9D2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B6E9CC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D817B6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3B68C54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D646BD0"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88E78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5132729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5564C28"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AB45220"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2BF8D48"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399C068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1B26CB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25025B6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678BEC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13CB68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093356F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63E5A0"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E6CF6E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6547E1B7"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1AB0A8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69BF26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652367C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506FA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AD8C61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1FB8E12C"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19B0A1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03DE99C1"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0DBD3797"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2F0A515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39DFDE0F"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C56C2A9"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76A5B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DC0FD0E"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E5C3E9F"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A31BC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166E072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6160751"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66236A3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77AEBE3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05C4E01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CD6639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7B88F3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592D811"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DB58C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E92C8D"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0C5ECC6E" w14:textId="77777777" w:rsidR="0026453A" w:rsidRPr="00472FD3"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2BD55C1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333A082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45787B0"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3CFD400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5A8DD02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0D76C42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204EF1A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F99F22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FEAC0F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0BFAA46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2982760A"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CF716F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E3866C1"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4CAEB5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7B2E10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74700935"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91E288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505504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7E69FF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9CFC3ED"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D77ACC9"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232C8618"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7E210FEC"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556CBC5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781DC6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5BF20961"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F5EA886"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1D74182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171EC4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29C053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6809F3E"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69D0F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9824A2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3662A90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FB77F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736135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609033C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26453A" w:rsidRPr="003048CD" w14:paraId="2A1A90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58508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6117347F"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245CEF7"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5B21C9F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E33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650901D0"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977A1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3F33323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4D59DDA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81A9FA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106CEE6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3E0248CC"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8AF851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0927C8F"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0EC1375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73EF3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6BAC5586"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6D93660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B98CAA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7FA3159F"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2E81745E"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3759FA8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11EC4E8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318E64B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EB9C29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776B61C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26453A" w:rsidRPr="003048CD" w14:paraId="16437477"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ABE579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0332FA20"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55B24EED"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348AC7DF"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4B228476" w14:textId="77777777" w:rsidR="0026453A" w:rsidRPr="000B17F7"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0640838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40291A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219ABC0A"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482C9596"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173800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7041D0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3DB940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9CB9B3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230DE3B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6E4FA4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962751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51330AD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2E347E8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E7BEE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B92F83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049F39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0136B0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3FDF71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FBDC89"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481E55"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C05CF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4BAA75A"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7B2EFB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36A29539"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46A38DA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4D7BB0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532E74B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3840C91B"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86FD9D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6605D0F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82DAFB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BBA536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61F379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26453A" w:rsidRPr="003048CD" w14:paraId="42CD132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0B7DAFD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6FD0583F"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6D6541C"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07658D51"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5DEB196A"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1F3AF22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33691C5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6271CCD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506482FA" w14:textId="77777777" w:rsidR="0026453A" w:rsidRDefault="0026453A" w:rsidP="00BF6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FAD06" id="Text Box 31" o:spid="_x0000_s1037" type="#_x0000_t202" style="position:absolute;margin-left:0;margin-top:24.9pt;width:385.15pt;height:44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" fillcolor="white [3201]" strokeweight=".5pt">
                  <v:textbox>
                    <w:txbxContent>
                      <w:p w14:paraId="50A33867" w14:textId="77777777" w:rsidR="0026453A" w:rsidRPr="0075299F" w:rsidRDefault="0026453A" w:rsidP="00BF657B">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26453A" w:rsidRPr="003048CD" w14:paraId="18187C6B" w14:textId="77777777"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20B79F3C" w14:textId="77777777" w:rsidR="0026453A" w:rsidRPr="003048CD" w:rsidRDefault="0026453A"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3F649624" w14:textId="77777777" w:rsidR="0026453A" w:rsidRPr="003048CD" w:rsidRDefault="0026453A"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10E0B8A6" w14:textId="77777777" w:rsidR="0026453A" w:rsidRDefault="0026453A"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26453A" w:rsidRPr="003048CD" w14:paraId="15E585B6" w14:textId="77777777"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7E69CC9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3BDBA8A2" w14:textId="77777777" w:rsidR="0026453A" w:rsidRPr="0075299F"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74E12398"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7C1F68C3"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5C030C6E"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C00C115"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43FC3CC3"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3EB3E1AD" w14:textId="77777777" w:rsidR="0026453A" w:rsidRPr="0075299F"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26453A" w:rsidRPr="003048CD" w14:paraId="4AEA48A5"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2147651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4AFF0D1C"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35A6C383" w14:textId="77777777" w:rsidR="0026453A"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w:t>
                              </w:r>
                            </w:p>
                            <w:p w14:paraId="59A7585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tc>
                          <w:tc>
                            <w:tcPr>
                              <w:tcW w:w="864" w:type="dxa"/>
                              <w:tcBorders>
                                <w:top w:val="single" w:sz="4" w:space="0" w:color="auto"/>
                              </w:tcBorders>
                              <w:noWrap/>
                            </w:tcPr>
                            <w:p w14:paraId="03F52D6C"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6FDC289A" w14:textId="77777777" w:rsidR="0026453A"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6C0E87C4" w14:textId="77777777" w:rsidR="0026453A" w:rsidRPr="003048CD" w:rsidRDefault="0026453A"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047B52BB"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0A219266"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44FA0AF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4782F973"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6A87D35"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08D8183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6525FE7F"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DA14C63"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FFC74A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031389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1F7C9608"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994652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1CF8AAFC"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0AC45307" w14:textId="77777777" w:rsidR="0026453A"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28B1DFF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46B9E88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F1BF1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0D3C33A4"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995D818"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648FEF6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00E1193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912D0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79E59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16910E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658CAE6E"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51A338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3937632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CE400A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71FAAC16"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38A8AD8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3A15A5F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B8C44E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F3D164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00ED8869"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10CAFEA"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3EC58ACF"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3B6B0922" w14:textId="77777777" w:rsidR="0026453A"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7:</w:t>
                              </w:r>
                            </w:p>
                            <w:p w14:paraId="144A2057" w14:textId="77777777" w:rsidR="0026453A" w:rsidRPr="00663B38" w:rsidRDefault="0026453A"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proofErr w:type="spellStart"/>
                              <w:r w:rsidRPr="00D420C9">
                                <w:rPr>
                                  <w:rFonts w:eastAsia="Times New Roman" w:cstheme="minorHAnsi"/>
                                  <w:sz w:val="20"/>
                                  <w:szCs w:val="20"/>
                                </w:rPr>
                                <w:t>Chr</w:t>
                              </w:r>
                              <w:proofErr w:type="spellEnd"/>
                              <w:r w:rsidRPr="00D420C9">
                                <w:rPr>
                                  <w:rFonts w:eastAsia="Times New Roman" w:cstheme="minorHAnsi"/>
                                  <w:sz w:val="20"/>
                                  <w:szCs w:val="20"/>
                                </w:rPr>
                                <w:t xml:space="preserve"> 9:</w:t>
                              </w:r>
                            </w:p>
                          </w:tc>
                          <w:tc>
                            <w:tcPr>
                              <w:tcW w:w="864" w:type="dxa"/>
                              <w:noWrap/>
                            </w:tcPr>
                            <w:p w14:paraId="7AC76BEA"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4F83E6B2"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123609B7"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3E1F7D29"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91152E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08A64CE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6EE1CDE0"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67A409E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B1CC2C1"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396825C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6B7F127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4F38B9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E3FC49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F66151F"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4A45238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5971912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4DAFA41"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0FBF9570"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43D4AD0C"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50FF8A8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671A5A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49F6E4B6"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96DE3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3DD7B50E"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1749AD9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009577B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011F472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27F8A3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893AB1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4180EA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26453A" w:rsidRPr="003048CD" w14:paraId="3A4585D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FB0F99E"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6364D5F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2E70A3EB"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324D43A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5928B92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0A54E1F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56CB84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66E6AB46"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2F27CFA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82CEBD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0E60635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22CE9D2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B6E9CC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0D817B6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3B68C54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D646BD0"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88E78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5132729E"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5564C28"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7AB45220"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2BF8D48"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399C068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1B26CB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25025B6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678BEC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13CB68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26453A" w:rsidRPr="003048CD" w14:paraId="093356F1"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63E5A0"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6E6CF6E0"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6547E1B7"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11AB0A8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69BF26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652367C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A506FA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AD8C61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1FB8E12C"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19B0A1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03DE99C1"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0DBD3797"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2F0A515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39DFDE0F"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C56C2A9"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76A5B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6DC0FD0E"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7E5C3E9F"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A31BCB"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166E072D"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6160751"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66236A37"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77AEBE3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05C4E01D"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CD6639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7B88F3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592D811"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3DB58C4"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00E92C8D"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0C5ECC6E" w14:textId="77777777" w:rsidR="0026453A" w:rsidRPr="00472FD3"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roofErr w:type="spellStart"/>
                              <w:r w:rsidRPr="00472FD3">
                                <w:rPr>
                                  <w:rFonts w:eastAsia="Times New Roman" w:cstheme="minorHAnsi"/>
                                  <w:sz w:val="20"/>
                                  <w:szCs w:val="20"/>
                                </w:rPr>
                                <w:t>Chr</w:t>
                              </w:r>
                              <w:proofErr w:type="spellEnd"/>
                              <w:r w:rsidRPr="00472FD3">
                                <w:rPr>
                                  <w:rFonts w:eastAsia="Times New Roman" w:cstheme="minorHAnsi"/>
                                  <w:sz w:val="20"/>
                                  <w:szCs w:val="20"/>
                                </w:rPr>
                                <w:t xml:space="preserve"> 1:</w:t>
                              </w:r>
                            </w:p>
                            <w:p w14:paraId="2BD55C13"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5:</w:t>
                              </w:r>
                            </w:p>
                          </w:tc>
                          <w:tc>
                            <w:tcPr>
                              <w:tcW w:w="864" w:type="dxa"/>
                              <w:noWrap/>
                            </w:tcPr>
                            <w:p w14:paraId="333A082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45787B0"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3CFD400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5A8DD02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0D76C42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204EF1A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F99F22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FEAC0F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0BFAA46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2982760A"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CF716F5"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E3866C1"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4CAEB5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07B2E10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74700935"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91E2886"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505504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7E69FF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09CFC3ED"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D77ACC9"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232C8618"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7E210FEC"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556CBC5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4781DC6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5BF20961"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F5EA886"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1D74182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171EC42B"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29C053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36809F3E"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F69D0F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9824A2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3662A90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01FB77F8"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736135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609033C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26453A" w:rsidRPr="003048CD" w14:paraId="2A1A9032"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258508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6117347F"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5245CEF7"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5B21C9F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E330B"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650901D0"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977A15"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3F33323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26453A" w:rsidRPr="003048CD" w14:paraId="4D59DDA4"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81A9FAF"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106CEE65"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3E0248CC"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78AF851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0927C8F"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0EC13752"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2573EF3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6BAC5586"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26453A" w:rsidRPr="003048CD" w14:paraId="6D936609"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B98CAA7"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7FA3159F"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2E81745E"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3759FA83"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11EC4E8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318E64B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EB9C29A"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776B61C9"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26453A" w:rsidRPr="003048CD" w14:paraId="16437477"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ABE5796"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0332FA20"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55B24EED"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9:</w:t>
                              </w:r>
                            </w:p>
                            <w:p w14:paraId="348AC7DF"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Pr>
                                  <w:rFonts w:eastAsia="Times New Roman" w:cstheme="minorHAnsi"/>
                                  <w:color w:val="000000"/>
                                  <w:sz w:val="20"/>
                                  <w:szCs w:val="20"/>
                                </w:rPr>
                                <w:t>Chr</w:t>
                              </w:r>
                              <w:proofErr w:type="spellEnd"/>
                              <w:r>
                                <w:rPr>
                                  <w:rFonts w:eastAsia="Times New Roman" w:cstheme="minorHAnsi"/>
                                  <w:color w:val="000000"/>
                                  <w:sz w:val="20"/>
                                  <w:szCs w:val="20"/>
                                </w:rPr>
                                <w:t xml:space="preserve"> 10:</w:t>
                              </w:r>
                            </w:p>
                            <w:p w14:paraId="4B228476" w14:textId="77777777" w:rsidR="0026453A" w:rsidRPr="000B17F7"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4200BD">
                                <w:rPr>
                                  <w:rFonts w:eastAsia="Times New Roman" w:cstheme="minorHAnsi"/>
                                  <w:color w:val="000000"/>
                                  <w:sz w:val="20"/>
                                  <w:szCs w:val="20"/>
                                </w:rPr>
                                <w:t>Chr</w:t>
                              </w:r>
                              <w:proofErr w:type="spellEnd"/>
                              <w:r w:rsidRPr="004200BD">
                                <w:rPr>
                                  <w:rFonts w:eastAsia="Times New Roman" w:cstheme="minorHAnsi"/>
                                  <w:color w:val="000000"/>
                                  <w:sz w:val="20"/>
                                  <w:szCs w:val="20"/>
                                </w:rPr>
                                <w:t xml:space="preserve"> 14:</w:t>
                              </w:r>
                            </w:p>
                          </w:tc>
                          <w:tc>
                            <w:tcPr>
                              <w:tcW w:w="864" w:type="dxa"/>
                              <w:noWrap/>
                            </w:tcPr>
                            <w:p w14:paraId="0640838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40291A7"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219ABC0A" w14:textId="77777777" w:rsidR="0026453A"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482C9596"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7173800B"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7041D0E"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3DB940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9CB9B34"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230DE3B2"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6E4FA47"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962751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51330AD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2E347E8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E7BEE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B92F83D"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049F39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0136B08"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3FDF710"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FBDC89"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29481E55"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C05CF3"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4BAA75A"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47B2EFB4" w14:textId="77777777" w:rsidR="0026453A"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36A29539"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26453A" w:rsidRPr="003048CD" w14:paraId="46A38DA4" w14:textId="777777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4D7BB05"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532E74B9"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3840C91B" w14:textId="77777777" w:rsidR="0026453A" w:rsidRPr="003048CD" w:rsidRDefault="0026453A"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86FD9DE"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6605D0F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82DAFB4"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BBA536C"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161F3792" w14:textId="77777777" w:rsidR="0026453A" w:rsidRPr="003048CD" w:rsidRDefault="0026453A"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26453A" w:rsidRPr="003048CD" w14:paraId="42CD1326" w14:textId="7777777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0B7DAFDD" w14:textId="77777777" w:rsidR="0026453A" w:rsidRPr="003048CD" w:rsidRDefault="0026453A"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6FD0583F"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6D6541C" w14:textId="77777777" w:rsidR="0026453A" w:rsidRPr="003048CD" w:rsidRDefault="0026453A"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07658D51"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5DEB196A"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1F3AF22B"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33691C5C"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6271CCDD" w14:textId="77777777" w:rsidR="0026453A" w:rsidRPr="003048CD" w:rsidRDefault="0026453A"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506482FA" w14:textId="77777777" w:rsidR="0026453A" w:rsidRDefault="0026453A" w:rsidP="00BF657B"/>
                    </w:txbxContent>
                  </v:textbox>
                  <w10:wrap type="topAndBottom"/>
                </v:shape>
              </w:pict>
            </mc:Fallback>
          </mc:AlternateContent>
        </w:r>
      </w:ins>
    </w:p>
    <w:p w14:paraId="0790EB20" w14:textId="5D98DD93" w:rsidR="00BF657B" w:rsidRDefault="00BF657B" w:rsidP="00F85D90">
      <w:pPr>
        <w:spacing w:line="480" w:lineRule="auto"/>
        <w:rPr>
          <w:ins w:id="564" w:author="Holly Celina Mcqueary" w:date="2020-07-12T17:01:00Z"/>
          <w:rFonts w:ascii="Arial" w:eastAsia="Times New Roman" w:hAnsi="Arial" w:cs="Arial"/>
          <w:sz w:val="22"/>
          <w:szCs w:val="22"/>
        </w:rPr>
      </w:pPr>
    </w:p>
    <w:p w14:paraId="4C793E06" w14:textId="624D3C0D" w:rsidR="00BF657B" w:rsidRDefault="00BF657B" w:rsidP="00F85D90">
      <w:pPr>
        <w:spacing w:line="480" w:lineRule="auto"/>
        <w:rPr>
          <w:ins w:id="565" w:author="Holly Celina Mcqueary" w:date="2020-07-12T17:01:00Z"/>
          <w:rFonts w:ascii="Arial" w:eastAsia="Times New Roman" w:hAnsi="Arial" w:cs="Arial"/>
          <w:sz w:val="22"/>
          <w:szCs w:val="22"/>
        </w:rPr>
      </w:pPr>
    </w:p>
    <w:p w14:paraId="4805B0B0" w14:textId="6FA59408" w:rsidR="00BF657B" w:rsidRDefault="00BF657B" w:rsidP="00F85D90">
      <w:pPr>
        <w:spacing w:line="480" w:lineRule="auto"/>
        <w:rPr>
          <w:ins w:id="566" w:author="Holly Celina Mcqueary" w:date="2020-07-12T21:57:00Z"/>
          <w:rFonts w:ascii="Arial" w:eastAsia="Times New Roman" w:hAnsi="Arial" w:cs="Arial"/>
          <w:sz w:val="22"/>
          <w:szCs w:val="22"/>
        </w:rPr>
      </w:pPr>
    </w:p>
    <w:p w14:paraId="3E2CF336" w14:textId="5D7B45A4" w:rsidR="009D7F2F" w:rsidRDefault="009D7F2F" w:rsidP="00F85D90">
      <w:pPr>
        <w:spacing w:line="480" w:lineRule="auto"/>
        <w:rPr>
          <w:ins w:id="567" w:author="Holly Celina Mcqueary" w:date="2020-07-12T21:57:00Z"/>
          <w:rFonts w:ascii="Arial" w:eastAsia="Times New Roman" w:hAnsi="Arial" w:cs="Arial"/>
          <w:sz w:val="22"/>
          <w:szCs w:val="22"/>
        </w:rPr>
      </w:pPr>
    </w:p>
    <w:p w14:paraId="5D2B9B6A" w14:textId="6CF60E7E" w:rsidR="009D7F2F" w:rsidRDefault="009D7F2F" w:rsidP="00F85D90">
      <w:pPr>
        <w:spacing w:line="480" w:lineRule="auto"/>
        <w:rPr>
          <w:ins w:id="568" w:author="Holly Celina Mcqueary" w:date="2020-07-12T21:57:00Z"/>
          <w:rFonts w:ascii="Arial" w:eastAsia="Times New Roman" w:hAnsi="Arial" w:cs="Arial"/>
          <w:sz w:val="22"/>
          <w:szCs w:val="22"/>
        </w:rPr>
      </w:pPr>
    </w:p>
    <w:p w14:paraId="3696E193" w14:textId="55588A29" w:rsidR="009D7F2F" w:rsidRDefault="009D7F2F" w:rsidP="00F85D90">
      <w:pPr>
        <w:spacing w:line="480" w:lineRule="auto"/>
        <w:rPr>
          <w:ins w:id="569" w:author="Holly Celina Mcqueary" w:date="2020-07-12T21:57:00Z"/>
          <w:rFonts w:ascii="Arial" w:eastAsia="Times New Roman" w:hAnsi="Arial" w:cs="Arial"/>
          <w:sz w:val="22"/>
          <w:szCs w:val="22"/>
        </w:rPr>
      </w:pPr>
    </w:p>
    <w:p w14:paraId="76A34D26" w14:textId="2A701731" w:rsidR="00594FA6" w:rsidRPr="00F85D90" w:rsidRDefault="00594FA6" w:rsidP="00594FA6">
      <w:pPr>
        <w:spacing w:line="480" w:lineRule="auto"/>
        <w:rPr>
          <w:ins w:id="570" w:author="Holly Celina Mcqueary" w:date="2020-07-13T12:31:00Z"/>
          <w:rFonts w:ascii="Arial" w:hAnsi="Arial" w:cs="Arial"/>
          <w:b/>
          <w:bCs/>
          <w:sz w:val="22"/>
          <w:szCs w:val="22"/>
        </w:rPr>
      </w:pPr>
      <w:ins w:id="571" w:author="Holly Celina Mcqueary" w:date="2020-07-13T12:31:00Z">
        <w:r>
          <w:rPr>
            <w:rFonts w:ascii="Arial" w:hAnsi="Arial" w:cs="Arial"/>
            <w:b/>
            <w:bCs/>
            <w:sz w:val="22"/>
            <w:szCs w:val="22"/>
          </w:rPr>
          <w:lastRenderedPageBreak/>
          <w:t xml:space="preserve">Table 7: </w:t>
        </w:r>
        <w:r w:rsidRPr="00F85D90">
          <w:rPr>
            <w:rFonts w:ascii="Arial" w:hAnsi="Arial" w:cs="Arial"/>
            <w:b/>
            <w:bCs/>
            <w:sz w:val="22"/>
            <w:szCs w:val="22"/>
          </w:rPr>
          <w:t xml:space="preserve"> Example ANOVA table for chromosome I for heterozygous strain samples. Line 7, 11, and 18 are aneuploid for chromosome I (trisomic, monosomic, and trisomic, respectively). </w:t>
        </w:r>
      </w:ins>
    </w:p>
    <w:p w14:paraId="71D3AAA1" w14:textId="77777777" w:rsidR="00594FA6" w:rsidRPr="000D6F01" w:rsidRDefault="00594FA6" w:rsidP="00594FA6">
      <w:pPr>
        <w:rPr>
          <w:ins w:id="572" w:author="Holly Celina Mcqueary" w:date="2020-07-13T12:31:00Z"/>
          <w:rFonts w:asciiTheme="majorHAnsi" w:hAnsiTheme="majorHAnsi" w:cstheme="majorHAnsi"/>
          <w:sz w:val="22"/>
        </w:rPr>
      </w:pPr>
    </w:p>
    <w:p w14:paraId="6045DE31" w14:textId="77777777" w:rsidR="00594FA6" w:rsidRPr="000D6F01" w:rsidRDefault="00594FA6" w:rsidP="00594FA6">
      <w:pPr>
        <w:rPr>
          <w:ins w:id="573" w:author="Holly Celina Mcqueary" w:date="2020-07-13T12:31:00Z"/>
          <w:rFonts w:asciiTheme="majorHAnsi" w:hAnsiTheme="majorHAnsi" w:cstheme="majorHAnsi"/>
          <w:b/>
          <w:bCs/>
          <w:sz w:val="22"/>
        </w:rPr>
      </w:pPr>
      <w:ins w:id="574" w:author="Holly Celina Mcqueary" w:date="2020-07-13T12:31:00Z">
        <w:r w:rsidRPr="000D6F01">
          <w:rPr>
            <w:rFonts w:asciiTheme="majorHAnsi" w:hAnsiTheme="majorHAnsi" w:cstheme="majorHAnsi"/>
            <w:b/>
            <w:bCs/>
            <w:sz w:val="22"/>
          </w:rPr>
          <w:t xml:space="preserve">Figure </w:t>
        </w:r>
        <w:r>
          <w:rPr>
            <w:rFonts w:asciiTheme="majorHAnsi" w:hAnsiTheme="majorHAnsi" w:cstheme="majorHAnsi"/>
            <w:b/>
            <w:bCs/>
            <w:sz w:val="22"/>
          </w:rPr>
          <w:t>2.</w:t>
        </w:r>
        <w:r w:rsidRPr="000D6F01">
          <w:rPr>
            <w:rFonts w:asciiTheme="majorHAnsi" w:hAnsiTheme="majorHAnsi" w:cstheme="majorHAnsi"/>
            <w:b/>
            <w:bCs/>
            <w:sz w:val="22"/>
          </w:rPr>
          <w:t xml:space="preserve">3: </w:t>
        </w:r>
        <w:r w:rsidRPr="00A37A74">
          <w:rPr>
            <w:rFonts w:asciiTheme="majorHAnsi" w:hAnsiTheme="majorHAnsi" w:cstheme="majorHAnsi"/>
            <w:sz w:val="22"/>
          </w:rPr>
          <w:t>Example ANOVA table for chromosome I for heterozygous strain samples. Line 7, 11, and 18 are aneuploid for chromosome I (trisomic, monosomic, and trisomic, respectively).</w:t>
        </w:r>
        <w:r w:rsidRPr="000D6F01">
          <w:rPr>
            <w:rFonts w:asciiTheme="majorHAnsi" w:hAnsiTheme="majorHAnsi" w:cstheme="majorHAnsi"/>
            <w:b/>
            <w:bCs/>
            <w:sz w:val="22"/>
          </w:rPr>
          <w:t xml:space="preserve"> </w:t>
        </w:r>
      </w:ins>
    </w:p>
    <w:p w14:paraId="7369F9CE" w14:textId="77777777" w:rsidR="00594FA6" w:rsidRPr="000D6F01" w:rsidRDefault="00594FA6" w:rsidP="00594FA6">
      <w:pPr>
        <w:pStyle w:val="PlainText"/>
        <w:spacing w:line="480" w:lineRule="auto"/>
        <w:rPr>
          <w:ins w:id="575" w:author="Holly Celina Mcqueary" w:date="2020-07-13T12:31:00Z"/>
          <w:rFonts w:asciiTheme="majorHAnsi" w:hAnsiTheme="majorHAnsi" w:cstheme="majorHAnsi"/>
          <w:sz w:val="22"/>
          <w:szCs w:val="22"/>
        </w:rPr>
      </w:pPr>
      <w:proofErr w:type="spellStart"/>
      <w:ins w:id="576" w:author="Holly Celina Mcqueary" w:date="2020-07-13T12:31:00Z">
        <w:r w:rsidRPr="000D6F01">
          <w:rPr>
            <w:rFonts w:asciiTheme="majorHAnsi" w:hAnsiTheme="majorHAnsi" w:cstheme="majorHAnsi"/>
            <w:sz w:val="22"/>
            <w:szCs w:val="22"/>
          </w:rPr>
          <w:t>lm</w:t>
        </w:r>
        <w:proofErr w:type="spellEnd"/>
        <w:r w:rsidRPr="000D6F01">
          <w:rPr>
            <w:rFonts w:asciiTheme="majorHAnsi" w:hAnsiTheme="majorHAnsi" w:cstheme="majorHAnsi"/>
            <w:sz w:val="22"/>
            <w:szCs w:val="22"/>
          </w:rPr>
          <w:t>(formula = y ~ Line, data = chr1DataGC)</w:t>
        </w:r>
      </w:ins>
    </w:p>
    <w:p w14:paraId="43A14547" w14:textId="77777777" w:rsidR="00594FA6" w:rsidRPr="000D6F01" w:rsidRDefault="00594FA6" w:rsidP="00594FA6">
      <w:pPr>
        <w:pStyle w:val="PlainText"/>
        <w:spacing w:line="480" w:lineRule="auto"/>
        <w:rPr>
          <w:ins w:id="577" w:author="Holly Celina Mcqueary" w:date="2020-07-13T12:31:00Z"/>
          <w:rFonts w:asciiTheme="majorHAnsi" w:hAnsiTheme="majorHAnsi" w:cstheme="majorHAnsi"/>
          <w:sz w:val="22"/>
          <w:szCs w:val="22"/>
        </w:rPr>
      </w:pPr>
      <w:ins w:id="578" w:author="Holly Celina Mcqueary" w:date="2020-07-13T12:31:00Z">
        <w:r w:rsidRPr="000D6F01">
          <w:rPr>
            <w:rFonts w:asciiTheme="majorHAnsi" w:hAnsiTheme="majorHAnsi" w:cstheme="majorHAnsi"/>
            <w:sz w:val="22"/>
            <w:szCs w:val="22"/>
          </w:rPr>
          <w:t>Residuals:</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in</w:t>
        </w:r>
        <w:r>
          <w:rPr>
            <w:rFonts w:asciiTheme="majorHAnsi" w:hAnsiTheme="majorHAnsi" w:cstheme="majorHAnsi"/>
            <w:sz w:val="22"/>
            <w:szCs w:val="22"/>
          </w:rPr>
          <w:t xml:space="preserve">: </w:t>
        </w:r>
        <w:r w:rsidRPr="000D6F01">
          <w:rPr>
            <w:rFonts w:asciiTheme="majorHAnsi" w:hAnsiTheme="majorHAnsi" w:cstheme="majorHAnsi"/>
            <w:sz w:val="22"/>
            <w:szCs w:val="22"/>
          </w:rPr>
          <w:t>-3.9123       1Q</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 xml:space="preserve">-0.2504 </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  Median</w:t>
        </w:r>
        <w:r>
          <w:rPr>
            <w:rFonts w:asciiTheme="majorHAnsi" w:hAnsiTheme="majorHAnsi" w:cstheme="majorHAnsi"/>
            <w:sz w:val="22"/>
            <w:szCs w:val="22"/>
          </w:rPr>
          <w:t>:</w:t>
        </w:r>
        <w:r w:rsidRPr="00546398">
          <w:rPr>
            <w:rFonts w:asciiTheme="majorHAnsi" w:hAnsiTheme="majorHAnsi" w:cstheme="majorHAnsi"/>
            <w:sz w:val="22"/>
            <w:szCs w:val="22"/>
          </w:rPr>
          <w:t xml:space="preserve"> </w:t>
        </w:r>
        <w:r w:rsidRPr="000D6F01">
          <w:rPr>
            <w:rFonts w:asciiTheme="majorHAnsi" w:hAnsiTheme="majorHAnsi" w:cstheme="majorHAnsi"/>
            <w:sz w:val="22"/>
            <w:szCs w:val="22"/>
          </w:rPr>
          <w:t>-0.0161        3Q0.1929       Max</w:t>
        </w:r>
        <w:r>
          <w:rPr>
            <w:rFonts w:asciiTheme="majorHAnsi" w:hAnsiTheme="majorHAnsi" w:cstheme="majorHAnsi"/>
            <w:sz w:val="22"/>
            <w:szCs w:val="22"/>
          </w:rPr>
          <w:t xml:space="preserve">: </w:t>
        </w:r>
        <w:r w:rsidRPr="000D6F01">
          <w:rPr>
            <w:rFonts w:asciiTheme="majorHAnsi" w:hAnsiTheme="majorHAnsi" w:cstheme="majorHAnsi"/>
            <w:sz w:val="22"/>
            <w:szCs w:val="22"/>
          </w:rPr>
          <w:t xml:space="preserve">6.5904 </w:t>
        </w:r>
      </w:ins>
    </w:p>
    <w:tbl>
      <w:tblPr>
        <w:tblStyle w:val="PlainTable2"/>
        <w:tblW w:w="0" w:type="auto"/>
        <w:tblLook w:val="04A0" w:firstRow="1" w:lastRow="0" w:firstColumn="1" w:lastColumn="0" w:noHBand="0" w:noVBand="1"/>
      </w:tblPr>
      <w:tblGrid>
        <w:gridCol w:w="9360"/>
      </w:tblGrid>
      <w:tr w:rsidR="00594FA6" w:rsidRPr="00F122EB" w14:paraId="13D72E02" w14:textId="77777777" w:rsidTr="00594FA6">
        <w:trPr>
          <w:cnfStyle w:val="100000000000" w:firstRow="1" w:lastRow="0" w:firstColumn="0" w:lastColumn="0" w:oddVBand="0" w:evenVBand="0" w:oddHBand="0" w:evenHBand="0" w:firstRowFirstColumn="0" w:firstRowLastColumn="0" w:lastRowFirstColumn="0" w:lastRowLastColumn="0"/>
          <w:ins w:id="579"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Borders>
              <w:bottom w:val="single" w:sz="4" w:space="0" w:color="auto"/>
            </w:tcBorders>
          </w:tcPr>
          <w:p w14:paraId="1CEB8EEF" w14:textId="77777777" w:rsidR="00594FA6" w:rsidRPr="00F122EB" w:rsidRDefault="00594FA6" w:rsidP="00594FA6">
            <w:pPr>
              <w:pStyle w:val="PlainText"/>
              <w:spacing w:line="480" w:lineRule="auto"/>
              <w:rPr>
                <w:ins w:id="580" w:author="Holly Celina Mcqueary" w:date="2020-07-13T12:31:00Z"/>
                <w:rFonts w:asciiTheme="majorHAnsi" w:hAnsiTheme="majorHAnsi" w:cstheme="majorHAnsi"/>
                <w:b w:val="0"/>
                <w:bCs w:val="0"/>
                <w:sz w:val="22"/>
                <w:szCs w:val="22"/>
              </w:rPr>
            </w:pPr>
            <w:ins w:id="581" w:author="Holly Celina Mcqueary" w:date="2020-07-13T12:31:00Z">
              <w:r w:rsidRPr="00F122EB">
                <w:rPr>
                  <w:rFonts w:asciiTheme="majorHAnsi" w:hAnsiTheme="majorHAnsi" w:cstheme="majorHAnsi"/>
                  <w:b w:val="0"/>
                  <w:bCs w:val="0"/>
                  <w:sz w:val="22"/>
                  <w:szCs w:val="22"/>
                </w:rPr>
                <w:t xml:space="preserve">                    Estimate    Std. Error    t value    </w:t>
              </w:r>
              <w:proofErr w:type="spellStart"/>
              <w:r w:rsidRPr="00F122EB">
                <w:rPr>
                  <w:rFonts w:asciiTheme="majorHAnsi" w:hAnsiTheme="majorHAnsi" w:cstheme="majorHAnsi"/>
                  <w:b w:val="0"/>
                  <w:bCs w:val="0"/>
                  <w:sz w:val="22"/>
                  <w:szCs w:val="22"/>
                </w:rPr>
                <w:t>Pr</w:t>
              </w:r>
              <w:proofErr w:type="spellEnd"/>
              <w:r w:rsidRPr="00F122EB">
                <w:rPr>
                  <w:rFonts w:asciiTheme="majorHAnsi" w:hAnsiTheme="majorHAnsi" w:cstheme="majorHAnsi"/>
                  <w:b w:val="0"/>
                  <w:bCs w:val="0"/>
                  <w:sz w:val="22"/>
                  <w:szCs w:val="22"/>
                </w:rPr>
                <w:t xml:space="preserve">(&gt;|t|)    </w:t>
              </w:r>
            </w:ins>
          </w:p>
        </w:tc>
      </w:tr>
      <w:tr w:rsidR="00594FA6" w:rsidRPr="00F122EB" w14:paraId="22ECD594" w14:textId="77777777" w:rsidTr="00594FA6">
        <w:trPr>
          <w:cnfStyle w:val="000000100000" w:firstRow="0" w:lastRow="0" w:firstColumn="0" w:lastColumn="0" w:oddVBand="0" w:evenVBand="0" w:oddHBand="1" w:evenHBand="0" w:firstRowFirstColumn="0" w:firstRowLastColumn="0" w:lastRowFirstColumn="0" w:lastRowLastColumn="0"/>
          <w:ins w:id="582"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Borders>
              <w:top w:val="single" w:sz="4" w:space="0" w:color="auto"/>
            </w:tcBorders>
          </w:tcPr>
          <w:p w14:paraId="410CCBA2" w14:textId="77777777" w:rsidR="00594FA6" w:rsidRPr="00F122EB" w:rsidRDefault="00594FA6" w:rsidP="00594FA6">
            <w:pPr>
              <w:pStyle w:val="PlainText"/>
              <w:spacing w:line="480" w:lineRule="auto"/>
              <w:rPr>
                <w:ins w:id="583" w:author="Holly Celina Mcqueary" w:date="2020-07-13T12:31:00Z"/>
                <w:rFonts w:asciiTheme="majorHAnsi" w:hAnsiTheme="majorHAnsi" w:cstheme="majorHAnsi"/>
                <w:b w:val="0"/>
                <w:bCs w:val="0"/>
                <w:sz w:val="22"/>
                <w:szCs w:val="22"/>
              </w:rPr>
            </w:pPr>
            <w:ins w:id="584" w:author="Holly Celina Mcqueary" w:date="2020-07-13T12:31:00Z">
              <w:r w:rsidRPr="00F122EB">
                <w:rPr>
                  <w:rFonts w:asciiTheme="majorHAnsi" w:hAnsiTheme="majorHAnsi" w:cstheme="majorHAnsi"/>
                  <w:b w:val="0"/>
                  <w:bCs w:val="0"/>
                  <w:sz w:val="22"/>
                  <w:szCs w:val="22"/>
                </w:rPr>
                <w:t xml:space="preserve">(Intercept)  0.048111   0.060519        0.795       0.427    </w:t>
              </w:r>
            </w:ins>
          </w:p>
        </w:tc>
      </w:tr>
      <w:tr w:rsidR="00594FA6" w:rsidRPr="00F122EB" w14:paraId="55E3049B" w14:textId="77777777" w:rsidTr="00594FA6">
        <w:trPr>
          <w:ins w:id="585"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2CA4C6E" w14:textId="77777777" w:rsidR="00594FA6" w:rsidRPr="00F122EB" w:rsidRDefault="00594FA6" w:rsidP="00594FA6">
            <w:pPr>
              <w:pStyle w:val="PlainText"/>
              <w:spacing w:line="480" w:lineRule="auto"/>
              <w:rPr>
                <w:ins w:id="586" w:author="Holly Celina Mcqueary" w:date="2020-07-13T12:31:00Z"/>
                <w:rFonts w:asciiTheme="majorHAnsi" w:hAnsiTheme="majorHAnsi" w:cstheme="majorHAnsi"/>
                <w:b w:val="0"/>
                <w:bCs w:val="0"/>
                <w:sz w:val="22"/>
                <w:szCs w:val="22"/>
              </w:rPr>
            </w:pPr>
            <w:ins w:id="587" w:author="Holly Celina Mcqueary" w:date="2020-07-13T12:31:00Z">
              <w:r w:rsidRPr="00F122EB">
                <w:rPr>
                  <w:rFonts w:asciiTheme="majorHAnsi" w:hAnsiTheme="majorHAnsi" w:cstheme="majorHAnsi"/>
                  <w:b w:val="0"/>
                  <w:bCs w:val="0"/>
                  <w:sz w:val="22"/>
                  <w:szCs w:val="22"/>
                </w:rPr>
                <w:t xml:space="preserve">Line2           0.104434   0.085587        1.220       0.223    </w:t>
              </w:r>
            </w:ins>
          </w:p>
        </w:tc>
      </w:tr>
      <w:tr w:rsidR="00594FA6" w:rsidRPr="00F122EB" w14:paraId="598B5221" w14:textId="77777777" w:rsidTr="00594FA6">
        <w:trPr>
          <w:cnfStyle w:val="000000100000" w:firstRow="0" w:lastRow="0" w:firstColumn="0" w:lastColumn="0" w:oddVBand="0" w:evenVBand="0" w:oddHBand="1" w:evenHBand="0" w:firstRowFirstColumn="0" w:firstRowLastColumn="0" w:lastRowFirstColumn="0" w:lastRowLastColumn="0"/>
          <w:ins w:id="588"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013496D6" w14:textId="77777777" w:rsidR="00594FA6" w:rsidRPr="00F122EB" w:rsidRDefault="00594FA6" w:rsidP="00594FA6">
            <w:pPr>
              <w:pStyle w:val="PlainText"/>
              <w:spacing w:line="480" w:lineRule="auto"/>
              <w:rPr>
                <w:ins w:id="589" w:author="Holly Celina Mcqueary" w:date="2020-07-13T12:31:00Z"/>
                <w:rFonts w:asciiTheme="majorHAnsi" w:hAnsiTheme="majorHAnsi" w:cstheme="majorHAnsi"/>
                <w:b w:val="0"/>
                <w:bCs w:val="0"/>
                <w:sz w:val="22"/>
                <w:szCs w:val="22"/>
              </w:rPr>
            </w:pPr>
            <w:ins w:id="590" w:author="Holly Celina Mcqueary" w:date="2020-07-13T12:31:00Z">
              <w:r w:rsidRPr="00F122EB">
                <w:rPr>
                  <w:rFonts w:asciiTheme="majorHAnsi" w:hAnsiTheme="majorHAnsi" w:cstheme="majorHAnsi"/>
                  <w:b w:val="0"/>
                  <w:bCs w:val="0"/>
                  <w:sz w:val="22"/>
                  <w:szCs w:val="22"/>
                </w:rPr>
                <w:t xml:space="preserve">Line3         -0.067564   0.085587        -0.789      0.430    </w:t>
              </w:r>
            </w:ins>
          </w:p>
        </w:tc>
      </w:tr>
      <w:tr w:rsidR="00594FA6" w:rsidRPr="00F122EB" w14:paraId="6C51078C" w14:textId="77777777" w:rsidTr="00594FA6">
        <w:trPr>
          <w:ins w:id="591"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50DA9348" w14:textId="77777777" w:rsidR="00594FA6" w:rsidRPr="00F122EB" w:rsidRDefault="00594FA6" w:rsidP="00594FA6">
            <w:pPr>
              <w:pStyle w:val="PlainText"/>
              <w:spacing w:line="480" w:lineRule="auto"/>
              <w:rPr>
                <w:ins w:id="592" w:author="Holly Celina Mcqueary" w:date="2020-07-13T12:31:00Z"/>
                <w:rFonts w:asciiTheme="majorHAnsi" w:hAnsiTheme="majorHAnsi" w:cstheme="majorHAnsi"/>
                <w:b w:val="0"/>
                <w:bCs w:val="0"/>
                <w:sz w:val="22"/>
                <w:szCs w:val="22"/>
              </w:rPr>
            </w:pPr>
            <w:ins w:id="593" w:author="Holly Celina Mcqueary" w:date="2020-07-13T12:31:00Z">
              <w:r w:rsidRPr="00F122EB">
                <w:rPr>
                  <w:rFonts w:asciiTheme="majorHAnsi" w:hAnsiTheme="majorHAnsi" w:cstheme="majorHAnsi"/>
                  <w:b w:val="0"/>
                  <w:bCs w:val="0"/>
                  <w:sz w:val="22"/>
                  <w:szCs w:val="22"/>
                </w:rPr>
                <w:t xml:space="preserve">Line4           0.023977   0.085587         0.280      0.779    </w:t>
              </w:r>
            </w:ins>
          </w:p>
        </w:tc>
      </w:tr>
      <w:tr w:rsidR="00594FA6" w:rsidRPr="00F122EB" w14:paraId="152E6B1F" w14:textId="77777777" w:rsidTr="00594FA6">
        <w:trPr>
          <w:cnfStyle w:val="000000100000" w:firstRow="0" w:lastRow="0" w:firstColumn="0" w:lastColumn="0" w:oddVBand="0" w:evenVBand="0" w:oddHBand="1" w:evenHBand="0" w:firstRowFirstColumn="0" w:firstRowLastColumn="0" w:lastRowFirstColumn="0" w:lastRowLastColumn="0"/>
          <w:ins w:id="594"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B9B7041" w14:textId="77777777" w:rsidR="00594FA6" w:rsidRPr="00F122EB" w:rsidRDefault="00594FA6" w:rsidP="00594FA6">
            <w:pPr>
              <w:pStyle w:val="PlainText"/>
              <w:spacing w:line="480" w:lineRule="auto"/>
              <w:rPr>
                <w:ins w:id="595" w:author="Holly Celina Mcqueary" w:date="2020-07-13T12:31:00Z"/>
                <w:rFonts w:asciiTheme="majorHAnsi" w:hAnsiTheme="majorHAnsi" w:cstheme="majorHAnsi"/>
                <w:b w:val="0"/>
                <w:bCs w:val="0"/>
                <w:sz w:val="22"/>
                <w:szCs w:val="22"/>
              </w:rPr>
            </w:pPr>
            <w:ins w:id="596" w:author="Holly Celina Mcqueary" w:date="2020-07-13T12:31:00Z">
              <w:r w:rsidRPr="00F122EB">
                <w:rPr>
                  <w:rFonts w:asciiTheme="majorHAnsi" w:hAnsiTheme="majorHAnsi" w:cstheme="majorHAnsi"/>
                  <w:b w:val="0"/>
                  <w:bCs w:val="0"/>
                  <w:sz w:val="22"/>
                  <w:szCs w:val="22"/>
                </w:rPr>
                <w:t xml:space="preserve">Line5           0.062101   0.085587         0.726      0.468    </w:t>
              </w:r>
            </w:ins>
          </w:p>
        </w:tc>
      </w:tr>
      <w:tr w:rsidR="00594FA6" w:rsidRPr="00F122EB" w14:paraId="40670EC7" w14:textId="77777777" w:rsidTr="00594FA6">
        <w:trPr>
          <w:ins w:id="597"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30D04154" w14:textId="77777777" w:rsidR="00594FA6" w:rsidRPr="00F122EB" w:rsidRDefault="00594FA6" w:rsidP="00594FA6">
            <w:pPr>
              <w:pStyle w:val="PlainText"/>
              <w:spacing w:line="480" w:lineRule="auto"/>
              <w:rPr>
                <w:ins w:id="598" w:author="Holly Celina Mcqueary" w:date="2020-07-13T12:31:00Z"/>
                <w:rFonts w:asciiTheme="majorHAnsi" w:hAnsiTheme="majorHAnsi" w:cstheme="majorHAnsi"/>
                <w:b w:val="0"/>
                <w:bCs w:val="0"/>
                <w:sz w:val="22"/>
                <w:szCs w:val="22"/>
              </w:rPr>
            </w:pPr>
            <w:ins w:id="599" w:author="Holly Celina Mcqueary" w:date="2020-07-13T12:31:00Z">
              <w:r w:rsidRPr="00F122EB">
                <w:rPr>
                  <w:rFonts w:asciiTheme="majorHAnsi" w:hAnsiTheme="majorHAnsi" w:cstheme="majorHAnsi"/>
                  <w:b w:val="0"/>
                  <w:bCs w:val="0"/>
                  <w:sz w:val="22"/>
                  <w:szCs w:val="22"/>
                </w:rPr>
                <w:t>Line7           0.498164   0.085587         5.821      7.05e-09 ***</w:t>
              </w:r>
            </w:ins>
          </w:p>
        </w:tc>
      </w:tr>
      <w:tr w:rsidR="00594FA6" w:rsidRPr="00F122EB" w14:paraId="68B9143E" w14:textId="77777777" w:rsidTr="00594FA6">
        <w:trPr>
          <w:cnfStyle w:val="000000100000" w:firstRow="0" w:lastRow="0" w:firstColumn="0" w:lastColumn="0" w:oddVBand="0" w:evenVBand="0" w:oddHBand="1" w:evenHBand="0" w:firstRowFirstColumn="0" w:firstRowLastColumn="0" w:lastRowFirstColumn="0" w:lastRowLastColumn="0"/>
          <w:ins w:id="600"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4CAECB46" w14:textId="77777777" w:rsidR="00594FA6" w:rsidRPr="00F122EB" w:rsidRDefault="00594FA6" w:rsidP="00594FA6">
            <w:pPr>
              <w:pStyle w:val="PlainText"/>
              <w:spacing w:line="480" w:lineRule="auto"/>
              <w:rPr>
                <w:ins w:id="601" w:author="Holly Celina Mcqueary" w:date="2020-07-13T12:31:00Z"/>
                <w:rFonts w:asciiTheme="majorHAnsi" w:hAnsiTheme="majorHAnsi" w:cstheme="majorHAnsi"/>
                <w:b w:val="0"/>
                <w:bCs w:val="0"/>
                <w:sz w:val="22"/>
                <w:szCs w:val="22"/>
              </w:rPr>
            </w:pPr>
            <w:ins w:id="602" w:author="Holly Celina Mcqueary" w:date="2020-07-13T12:31:00Z">
              <w:r w:rsidRPr="00F122EB">
                <w:rPr>
                  <w:rFonts w:asciiTheme="majorHAnsi" w:hAnsiTheme="majorHAnsi" w:cstheme="majorHAnsi"/>
                  <w:b w:val="0"/>
                  <w:bCs w:val="0"/>
                  <w:sz w:val="22"/>
                  <w:szCs w:val="22"/>
                </w:rPr>
                <w:t xml:space="preserve">Line8           0.088339   0.085587         1.032      0.302    </w:t>
              </w:r>
            </w:ins>
          </w:p>
        </w:tc>
      </w:tr>
      <w:tr w:rsidR="00594FA6" w:rsidRPr="00F122EB" w14:paraId="09A5CF01" w14:textId="77777777" w:rsidTr="00594FA6">
        <w:trPr>
          <w:ins w:id="603"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1F4A8A3B" w14:textId="77777777" w:rsidR="00594FA6" w:rsidRPr="00F122EB" w:rsidRDefault="00594FA6" w:rsidP="00594FA6">
            <w:pPr>
              <w:pStyle w:val="PlainText"/>
              <w:spacing w:line="480" w:lineRule="auto"/>
              <w:rPr>
                <w:ins w:id="604" w:author="Holly Celina Mcqueary" w:date="2020-07-13T12:31:00Z"/>
                <w:rFonts w:asciiTheme="majorHAnsi" w:hAnsiTheme="majorHAnsi" w:cstheme="majorHAnsi"/>
                <w:b w:val="0"/>
                <w:bCs w:val="0"/>
                <w:sz w:val="22"/>
                <w:szCs w:val="22"/>
              </w:rPr>
            </w:pPr>
            <w:ins w:id="605" w:author="Holly Celina Mcqueary" w:date="2020-07-13T12:31:00Z">
              <w:r w:rsidRPr="00F122EB">
                <w:rPr>
                  <w:rFonts w:asciiTheme="majorHAnsi" w:hAnsiTheme="majorHAnsi" w:cstheme="majorHAnsi"/>
                  <w:b w:val="0"/>
                  <w:bCs w:val="0"/>
                  <w:sz w:val="22"/>
                  <w:szCs w:val="22"/>
                </w:rPr>
                <w:t xml:space="preserve">Line9           0.055628   0.085587         0.650      0.516    </w:t>
              </w:r>
            </w:ins>
          </w:p>
        </w:tc>
      </w:tr>
      <w:tr w:rsidR="00594FA6" w:rsidRPr="00F122EB" w14:paraId="478E8911" w14:textId="77777777" w:rsidTr="00594FA6">
        <w:trPr>
          <w:cnfStyle w:val="000000100000" w:firstRow="0" w:lastRow="0" w:firstColumn="0" w:lastColumn="0" w:oddVBand="0" w:evenVBand="0" w:oddHBand="1" w:evenHBand="0" w:firstRowFirstColumn="0" w:firstRowLastColumn="0" w:lastRowFirstColumn="0" w:lastRowLastColumn="0"/>
          <w:ins w:id="606"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39031D79" w14:textId="77777777" w:rsidR="00594FA6" w:rsidRPr="00F122EB" w:rsidRDefault="00594FA6" w:rsidP="00594FA6">
            <w:pPr>
              <w:pStyle w:val="PlainText"/>
              <w:spacing w:line="480" w:lineRule="auto"/>
              <w:rPr>
                <w:ins w:id="607" w:author="Holly Celina Mcqueary" w:date="2020-07-13T12:31:00Z"/>
                <w:rFonts w:asciiTheme="majorHAnsi" w:hAnsiTheme="majorHAnsi" w:cstheme="majorHAnsi"/>
                <w:b w:val="0"/>
                <w:bCs w:val="0"/>
                <w:sz w:val="22"/>
                <w:szCs w:val="22"/>
              </w:rPr>
            </w:pPr>
            <w:ins w:id="608" w:author="Holly Celina Mcqueary" w:date="2020-07-13T12:31:00Z">
              <w:r w:rsidRPr="00F122EB">
                <w:rPr>
                  <w:rFonts w:asciiTheme="majorHAnsi" w:hAnsiTheme="majorHAnsi" w:cstheme="majorHAnsi"/>
                  <w:b w:val="0"/>
                  <w:bCs w:val="0"/>
                  <w:sz w:val="22"/>
                  <w:szCs w:val="22"/>
                </w:rPr>
                <w:t>Line11        -0.405439   0.085587        -4.737     2.36e-06 ***</w:t>
              </w:r>
            </w:ins>
          </w:p>
        </w:tc>
      </w:tr>
      <w:tr w:rsidR="00594FA6" w:rsidRPr="00F122EB" w14:paraId="5AA700D0" w14:textId="77777777" w:rsidTr="00594FA6">
        <w:trPr>
          <w:ins w:id="609"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422D3069" w14:textId="77777777" w:rsidR="00594FA6" w:rsidRPr="00F122EB" w:rsidRDefault="00594FA6" w:rsidP="00594FA6">
            <w:pPr>
              <w:pStyle w:val="PlainText"/>
              <w:spacing w:line="480" w:lineRule="auto"/>
              <w:rPr>
                <w:ins w:id="610" w:author="Holly Celina Mcqueary" w:date="2020-07-13T12:31:00Z"/>
                <w:rFonts w:asciiTheme="majorHAnsi" w:hAnsiTheme="majorHAnsi" w:cstheme="majorHAnsi"/>
                <w:b w:val="0"/>
                <w:bCs w:val="0"/>
                <w:sz w:val="22"/>
                <w:szCs w:val="22"/>
              </w:rPr>
            </w:pPr>
            <w:ins w:id="611" w:author="Holly Celina Mcqueary" w:date="2020-07-13T12:31:00Z">
              <w:r w:rsidRPr="00F122EB">
                <w:rPr>
                  <w:rFonts w:asciiTheme="majorHAnsi" w:hAnsiTheme="majorHAnsi" w:cstheme="majorHAnsi"/>
                  <w:b w:val="0"/>
                  <w:bCs w:val="0"/>
                  <w:sz w:val="22"/>
                  <w:szCs w:val="22"/>
                </w:rPr>
                <w:t>Line18          0.384978   0.085587         4.498     7.34e-06 ***</w:t>
              </w:r>
            </w:ins>
          </w:p>
        </w:tc>
      </w:tr>
      <w:tr w:rsidR="00594FA6" w:rsidRPr="00F122EB" w14:paraId="7C6CC146" w14:textId="77777777" w:rsidTr="00594FA6">
        <w:trPr>
          <w:cnfStyle w:val="000000100000" w:firstRow="0" w:lastRow="0" w:firstColumn="0" w:lastColumn="0" w:oddVBand="0" w:evenVBand="0" w:oddHBand="1" w:evenHBand="0" w:firstRowFirstColumn="0" w:firstRowLastColumn="0" w:lastRowFirstColumn="0" w:lastRowLastColumn="0"/>
          <w:ins w:id="612"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53D70F24" w14:textId="77777777" w:rsidR="00594FA6" w:rsidRPr="00F122EB" w:rsidRDefault="00594FA6" w:rsidP="00594FA6">
            <w:pPr>
              <w:pStyle w:val="PlainText"/>
              <w:spacing w:line="480" w:lineRule="auto"/>
              <w:rPr>
                <w:ins w:id="613" w:author="Holly Celina Mcqueary" w:date="2020-07-13T12:31:00Z"/>
                <w:rFonts w:asciiTheme="majorHAnsi" w:hAnsiTheme="majorHAnsi" w:cstheme="majorHAnsi"/>
                <w:b w:val="0"/>
                <w:bCs w:val="0"/>
                <w:sz w:val="22"/>
                <w:szCs w:val="22"/>
              </w:rPr>
            </w:pPr>
            <w:ins w:id="614" w:author="Holly Celina Mcqueary" w:date="2020-07-13T12:31:00Z">
              <w:r w:rsidRPr="00F122EB">
                <w:rPr>
                  <w:rFonts w:asciiTheme="majorHAnsi" w:hAnsiTheme="majorHAnsi" w:cstheme="majorHAnsi"/>
                  <w:b w:val="0"/>
                  <w:bCs w:val="0"/>
                  <w:sz w:val="22"/>
                  <w:szCs w:val="22"/>
                </w:rPr>
                <w:t xml:space="preserve">Line49         -0.023784   0.085587        -0.278    0.781    </w:t>
              </w:r>
            </w:ins>
          </w:p>
        </w:tc>
      </w:tr>
      <w:tr w:rsidR="00594FA6" w:rsidRPr="00F122EB" w14:paraId="6A3E890B" w14:textId="77777777" w:rsidTr="00594FA6">
        <w:trPr>
          <w:ins w:id="615"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33F9B87" w14:textId="77777777" w:rsidR="00594FA6" w:rsidRPr="00F122EB" w:rsidRDefault="00594FA6" w:rsidP="00594FA6">
            <w:pPr>
              <w:pStyle w:val="PlainText"/>
              <w:spacing w:line="480" w:lineRule="auto"/>
              <w:rPr>
                <w:ins w:id="616" w:author="Holly Celina Mcqueary" w:date="2020-07-13T12:31:00Z"/>
                <w:rFonts w:asciiTheme="majorHAnsi" w:hAnsiTheme="majorHAnsi" w:cstheme="majorHAnsi"/>
                <w:b w:val="0"/>
                <w:bCs w:val="0"/>
                <w:sz w:val="22"/>
                <w:szCs w:val="22"/>
              </w:rPr>
            </w:pPr>
            <w:ins w:id="617" w:author="Holly Celina Mcqueary" w:date="2020-07-13T12:31:00Z">
              <w:r w:rsidRPr="00F122EB">
                <w:rPr>
                  <w:rFonts w:asciiTheme="majorHAnsi" w:hAnsiTheme="majorHAnsi" w:cstheme="majorHAnsi"/>
                  <w:b w:val="0"/>
                  <w:bCs w:val="0"/>
                  <w:sz w:val="22"/>
                  <w:szCs w:val="22"/>
                </w:rPr>
                <w:t xml:space="preserve">Line59         -0.032118   0.085587        -0.375    0.708    </w:t>
              </w:r>
            </w:ins>
          </w:p>
        </w:tc>
      </w:tr>
      <w:tr w:rsidR="00594FA6" w:rsidRPr="00F122EB" w14:paraId="689CDCF5" w14:textId="77777777" w:rsidTr="00594FA6">
        <w:trPr>
          <w:cnfStyle w:val="000000100000" w:firstRow="0" w:lastRow="0" w:firstColumn="0" w:lastColumn="0" w:oddVBand="0" w:evenVBand="0" w:oddHBand="1" w:evenHBand="0" w:firstRowFirstColumn="0" w:firstRowLastColumn="0" w:lastRowFirstColumn="0" w:lastRowLastColumn="0"/>
          <w:ins w:id="618"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C1C66B3" w14:textId="77777777" w:rsidR="00594FA6" w:rsidRPr="00F122EB" w:rsidRDefault="00594FA6" w:rsidP="00594FA6">
            <w:pPr>
              <w:pStyle w:val="PlainText"/>
              <w:spacing w:line="480" w:lineRule="auto"/>
              <w:rPr>
                <w:ins w:id="619" w:author="Holly Celina Mcqueary" w:date="2020-07-13T12:31:00Z"/>
                <w:rFonts w:asciiTheme="majorHAnsi" w:hAnsiTheme="majorHAnsi" w:cstheme="majorHAnsi"/>
                <w:b w:val="0"/>
                <w:bCs w:val="0"/>
                <w:sz w:val="22"/>
                <w:szCs w:val="22"/>
              </w:rPr>
            </w:pPr>
            <w:ins w:id="620" w:author="Holly Celina Mcqueary" w:date="2020-07-13T12:31:00Z">
              <w:r w:rsidRPr="00F122EB">
                <w:rPr>
                  <w:rFonts w:asciiTheme="majorHAnsi" w:hAnsiTheme="majorHAnsi" w:cstheme="majorHAnsi"/>
                  <w:b w:val="0"/>
                  <w:bCs w:val="0"/>
                  <w:sz w:val="22"/>
                  <w:szCs w:val="22"/>
                </w:rPr>
                <w:t xml:space="preserve">Line61         -0.045047   0.085587        -0.526    0.599    </w:t>
              </w:r>
            </w:ins>
          </w:p>
        </w:tc>
      </w:tr>
      <w:tr w:rsidR="00594FA6" w:rsidRPr="00F122EB" w14:paraId="6FA71F2B" w14:textId="77777777" w:rsidTr="00594FA6">
        <w:trPr>
          <w:ins w:id="621"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64D58DA0" w14:textId="77777777" w:rsidR="00594FA6" w:rsidRPr="00F122EB" w:rsidRDefault="00594FA6" w:rsidP="00594FA6">
            <w:pPr>
              <w:pStyle w:val="PlainText"/>
              <w:spacing w:line="480" w:lineRule="auto"/>
              <w:rPr>
                <w:ins w:id="622" w:author="Holly Celina Mcqueary" w:date="2020-07-13T12:31:00Z"/>
                <w:rFonts w:asciiTheme="majorHAnsi" w:hAnsiTheme="majorHAnsi" w:cstheme="majorHAnsi"/>
                <w:b w:val="0"/>
                <w:bCs w:val="0"/>
                <w:sz w:val="22"/>
                <w:szCs w:val="22"/>
              </w:rPr>
            </w:pPr>
            <w:ins w:id="623" w:author="Holly Celina Mcqueary" w:date="2020-07-13T12:31:00Z">
              <w:r w:rsidRPr="00F122EB">
                <w:rPr>
                  <w:rFonts w:asciiTheme="majorHAnsi" w:hAnsiTheme="majorHAnsi" w:cstheme="majorHAnsi"/>
                  <w:b w:val="0"/>
                  <w:bCs w:val="0"/>
                  <w:sz w:val="22"/>
                  <w:szCs w:val="22"/>
                </w:rPr>
                <w:t xml:space="preserve">Line69         -0.002338   0.085587        -0.027    0.978    </w:t>
              </w:r>
            </w:ins>
          </w:p>
        </w:tc>
      </w:tr>
      <w:tr w:rsidR="00594FA6" w:rsidRPr="00F122EB" w14:paraId="00AF9951" w14:textId="77777777" w:rsidTr="00594FA6">
        <w:trPr>
          <w:cnfStyle w:val="000000100000" w:firstRow="0" w:lastRow="0" w:firstColumn="0" w:lastColumn="0" w:oddVBand="0" w:evenVBand="0" w:oddHBand="1" w:evenHBand="0" w:firstRowFirstColumn="0" w:firstRowLastColumn="0" w:lastRowFirstColumn="0" w:lastRowLastColumn="0"/>
          <w:ins w:id="624"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7963B1F9" w14:textId="77777777" w:rsidR="00594FA6" w:rsidRPr="00F122EB" w:rsidRDefault="00594FA6" w:rsidP="00594FA6">
            <w:pPr>
              <w:pStyle w:val="PlainText"/>
              <w:spacing w:line="480" w:lineRule="auto"/>
              <w:rPr>
                <w:ins w:id="625" w:author="Holly Celina Mcqueary" w:date="2020-07-13T12:31:00Z"/>
                <w:rFonts w:asciiTheme="majorHAnsi" w:hAnsiTheme="majorHAnsi" w:cstheme="majorHAnsi"/>
                <w:b w:val="0"/>
                <w:bCs w:val="0"/>
                <w:sz w:val="22"/>
                <w:szCs w:val="22"/>
              </w:rPr>
            </w:pPr>
            <w:ins w:id="626" w:author="Holly Celina Mcqueary" w:date="2020-07-13T12:31:00Z">
              <w:r w:rsidRPr="00F122EB">
                <w:rPr>
                  <w:rFonts w:asciiTheme="majorHAnsi" w:hAnsiTheme="majorHAnsi" w:cstheme="majorHAnsi"/>
                  <w:b w:val="0"/>
                  <w:bCs w:val="0"/>
                  <w:sz w:val="22"/>
                  <w:szCs w:val="22"/>
                </w:rPr>
                <w:t xml:space="preserve">Line76         -0.066835   0.085587        -0.781    0.435    </w:t>
              </w:r>
            </w:ins>
          </w:p>
        </w:tc>
      </w:tr>
      <w:tr w:rsidR="00594FA6" w:rsidRPr="00F122EB" w14:paraId="7942FDC7" w14:textId="77777777" w:rsidTr="00594FA6">
        <w:trPr>
          <w:ins w:id="627" w:author="Holly Celina Mcqueary" w:date="2020-07-13T12:31:00Z"/>
        </w:trPr>
        <w:tc>
          <w:tcPr>
            <w:cnfStyle w:val="001000000000" w:firstRow="0" w:lastRow="0" w:firstColumn="1" w:lastColumn="0" w:oddVBand="0" w:evenVBand="0" w:oddHBand="0" w:evenHBand="0" w:firstRowFirstColumn="0" w:firstRowLastColumn="0" w:lastRowFirstColumn="0" w:lastRowLastColumn="0"/>
            <w:tcW w:w="13176" w:type="dxa"/>
          </w:tcPr>
          <w:p w14:paraId="6B9975A4" w14:textId="77777777" w:rsidR="00594FA6" w:rsidRPr="00F122EB" w:rsidRDefault="00594FA6" w:rsidP="00594FA6">
            <w:pPr>
              <w:pStyle w:val="PlainText"/>
              <w:spacing w:line="480" w:lineRule="auto"/>
              <w:rPr>
                <w:ins w:id="628" w:author="Holly Celina Mcqueary" w:date="2020-07-13T12:31:00Z"/>
                <w:rFonts w:asciiTheme="majorHAnsi" w:hAnsiTheme="majorHAnsi" w:cstheme="majorHAnsi"/>
                <w:b w:val="0"/>
                <w:bCs w:val="0"/>
                <w:sz w:val="22"/>
                <w:szCs w:val="22"/>
              </w:rPr>
            </w:pPr>
            <w:ins w:id="629" w:author="Holly Celina Mcqueary" w:date="2020-07-13T12:31:00Z">
              <w:r w:rsidRPr="00F122EB">
                <w:rPr>
                  <w:rFonts w:asciiTheme="majorHAnsi" w:hAnsiTheme="majorHAnsi" w:cstheme="majorHAnsi"/>
                  <w:b w:val="0"/>
                  <w:bCs w:val="0"/>
                  <w:sz w:val="22"/>
                  <w:szCs w:val="22"/>
                </w:rPr>
                <w:t xml:space="preserve">Line77          0.043517   0.085587         0.508     0.611    </w:t>
              </w:r>
            </w:ins>
          </w:p>
        </w:tc>
      </w:tr>
    </w:tbl>
    <w:p w14:paraId="1A0EA193" w14:textId="77777777" w:rsidR="00594FA6" w:rsidRPr="000D6F01" w:rsidRDefault="00594FA6">
      <w:pPr>
        <w:pStyle w:val="PlainText"/>
        <w:spacing w:line="480" w:lineRule="auto"/>
        <w:rPr>
          <w:ins w:id="630" w:author="Holly Celina Mcqueary" w:date="2020-07-13T12:31:00Z"/>
          <w:rFonts w:asciiTheme="majorHAnsi" w:hAnsiTheme="majorHAnsi" w:cstheme="majorHAnsi"/>
          <w:sz w:val="22"/>
          <w:szCs w:val="22"/>
        </w:rPr>
        <w:pPrChange w:id="631" w:author="Holly Celina Mcqueary" w:date="2020-07-13T15:54:00Z">
          <w:pPr>
            <w:pStyle w:val="PlainText"/>
            <w:spacing w:line="480" w:lineRule="auto"/>
            <w:ind w:left="7920"/>
          </w:pPr>
        </w:pPrChange>
      </w:pPr>
      <w:proofErr w:type="spellStart"/>
      <w:ins w:id="632" w:author="Holly Celina Mcqueary" w:date="2020-07-13T12:31:00Z">
        <w:r w:rsidRPr="000D6F01">
          <w:rPr>
            <w:rFonts w:asciiTheme="majorHAnsi" w:hAnsiTheme="majorHAnsi" w:cstheme="majorHAnsi"/>
            <w:sz w:val="22"/>
            <w:szCs w:val="22"/>
          </w:rPr>
          <w:lastRenderedPageBreak/>
          <w:t>Signif</w:t>
        </w:r>
        <w:proofErr w:type="spellEnd"/>
        <w:r w:rsidRPr="000D6F01">
          <w:rPr>
            <w:rFonts w:asciiTheme="majorHAnsi" w:hAnsiTheme="majorHAnsi" w:cstheme="majorHAnsi"/>
            <w:sz w:val="22"/>
            <w:szCs w:val="22"/>
          </w:rPr>
          <w:t>. codes:  0 '***' 0.001 '**' 0.01 '*' 0.05 '.' 0.1 ' ' 1</w:t>
        </w:r>
      </w:ins>
    </w:p>
    <w:p w14:paraId="3E5935A1" w14:textId="77777777" w:rsidR="00594FA6" w:rsidRPr="000D6F01" w:rsidRDefault="00594FA6" w:rsidP="00594FA6">
      <w:pPr>
        <w:pStyle w:val="PlainText"/>
        <w:spacing w:line="480" w:lineRule="auto"/>
        <w:rPr>
          <w:ins w:id="633" w:author="Holly Celina Mcqueary" w:date="2020-07-13T12:31:00Z"/>
          <w:rFonts w:asciiTheme="majorHAnsi" w:hAnsiTheme="majorHAnsi" w:cstheme="majorHAnsi"/>
          <w:sz w:val="22"/>
          <w:szCs w:val="22"/>
        </w:rPr>
      </w:pPr>
      <w:ins w:id="634" w:author="Holly Celina Mcqueary" w:date="2020-07-13T12:31:00Z">
        <w:r w:rsidRPr="000D6F01">
          <w:rPr>
            <w:rFonts w:asciiTheme="majorHAnsi" w:hAnsiTheme="majorHAnsi" w:cstheme="majorHAnsi"/>
            <w:sz w:val="22"/>
            <w:szCs w:val="22"/>
          </w:rPr>
          <w:t>Residual standard error: 0.6142 on 1632 degrees of freedom</w:t>
        </w:r>
      </w:ins>
    </w:p>
    <w:p w14:paraId="7F6B4849" w14:textId="77777777" w:rsidR="00594FA6" w:rsidRPr="000D6F01" w:rsidRDefault="00594FA6" w:rsidP="00594FA6">
      <w:pPr>
        <w:pStyle w:val="PlainText"/>
        <w:spacing w:line="480" w:lineRule="auto"/>
        <w:rPr>
          <w:ins w:id="635" w:author="Holly Celina Mcqueary" w:date="2020-07-13T12:31:00Z"/>
          <w:rFonts w:asciiTheme="majorHAnsi" w:hAnsiTheme="majorHAnsi" w:cstheme="majorHAnsi"/>
          <w:sz w:val="22"/>
          <w:szCs w:val="22"/>
        </w:rPr>
      </w:pPr>
      <w:ins w:id="636" w:author="Holly Celina Mcqueary" w:date="2020-07-13T12:31:00Z">
        <w:r w:rsidRPr="000D6F01">
          <w:rPr>
            <w:rFonts w:asciiTheme="majorHAnsi" w:hAnsiTheme="majorHAnsi" w:cstheme="majorHAnsi"/>
            <w:sz w:val="22"/>
            <w:szCs w:val="22"/>
          </w:rPr>
          <w:t>Multiple R-squared:  0.08813,</w:t>
        </w:r>
        <w:r w:rsidRPr="000D6F01">
          <w:rPr>
            <w:rFonts w:asciiTheme="majorHAnsi" w:hAnsiTheme="majorHAnsi" w:cstheme="majorHAnsi"/>
            <w:sz w:val="22"/>
            <w:szCs w:val="22"/>
          </w:rPr>
          <w:tab/>
          <w:t xml:space="preserve">Adjusted R-squared:  0.07975 </w:t>
        </w:r>
      </w:ins>
    </w:p>
    <w:p w14:paraId="51C120D0" w14:textId="77777777" w:rsidR="00594FA6" w:rsidRPr="000D6F01" w:rsidRDefault="00594FA6" w:rsidP="00594FA6">
      <w:pPr>
        <w:pStyle w:val="PlainText"/>
        <w:spacing w:line="480" w:lineRule="auto"/>
        <w:rPr>
          <w:ins w:id="637" w:author="Holly Celina Mcqueary" w:date="2020-07-13T12:31:00Z"/>
          <w:rFonts w:asciiTheme="majorHAnsi" w:hAnsiTheme="majorHAnsi" w:cstheme="majorHAnsi"/>
          <w:sz w:val="22"/>
          <w:szCs w:val="22"/>
        </w:rPr>
      </w:pPr>
      <w:ins w:id="638" w:author="Holly Celina Mcqueary" w:date="2020-07-13T12:31:00Z">
        <w:r w:rsidRPr="000D6F01">
          <w:rPr>
            <w:rFonts w:asciiTheme="majorHAnsi" w:hAnsiTheme="majorHAnsi" w:cstheme="majorHAnsi"/>
            <w:sz w:val="22"/>
            <w:szCs w:val="22"/>
          </w:rPr>
          <w:t>F-statistic: 10.51 on 15 and 1632 DF,  p-value: &lt; 2.2e-16</w:t>
        </w:r>
      </w:ins>
    </w:p>
    <w:p w14:paraId="40B924DB" w14:textId="7914B4FC" w:rsidR="009D7F2F" w:rsidRDefault="00594FA6" w:rsidP="00594FA6">
      <w:pPr>
        <w:spacing w:line="480" w:lineRule="auto"/>
        <w:rPr>
          <w:ins w:id="639" w:author="Holly Celina Mcqueary" w:date="2020-07-12T17:00:00Z"/>
          <w:rFonts w:ascii="Arial" w:eastAsia="Times New Roman" w:hAnsi="Arial" w:cs="Arial"/>
          <w:sz w:val="22"/>
          <w:szCs w:val="22"/>
        </w:rPr>
      </w:pPr>
      <w:ins w:id="640" w:author="Holly Celina Mcqueary" w:date="2020-07-13T12:31:00Z">
        <w:r w:rsidRPr="000D6F01">
          <w:rPr>
            <w:rFonts w:asciiTheme="majorHAnsi" w:hAnsiTheme="majorHAnsi" w:cstheme="majorHAnsi"/>
            <w:b/>
            <w:bCs/>
            <w:sz w:val="22"/>
          </w:rPr>
          <w:br w:type="page"/>
        </w:r>
      </w:ins>
    </w:p>
    <w:p w14:paraId="1221A0AA" w14:textId="487E2A7D" w:rsidR="009A3AA7" w:rsidRPr="00F85D90" w:rsidRDefault="009A3AA7"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Figures</w:t>
      </w:r>
    </w:p>
    <w:p w14:paraId="25D76622" w14:textId="13C4AE79" w:rsidR="009A3AA7" w:rsidRPr="00F85D90" w:rsidRDefault="009A3AA7" w:rsidP="00F85D90">
      <w:pPr>
        <w:spacing w:line="480" w:lineRule="auto"/>
        <w:rPr>
          <w:rFonts w:ascii="Arial" w:hAnsi="Arial" w:cs="Arial"/>
          <w:sz w:val="22"/>
          <w:szCs w:val="22"/>
        </w:rPr>
      </w:pPr>
      <w:r w:rsidRPr="00F85D90">
        <w:rPr>
          <w:rFonts w:ascii="Arial" w:eastAsia="Times New Roman" w:hAnsi="Arial" w:cs="Arial"/>
          <w:b/>
          <w:bCs/>
          <w:sz w:val="22"/>
          <w:szCs w:val="22"/>
        </w:rPr>
        <w:t>Figure 1.</w:t>
      </w:r>
      <w:r w:rsidRPr="00F85D90">
        <w:rPr>
          <w:rFonts w:ascii="Arial" w:eastAsia="Times New Roman" w:hAnsi="Arial" w:cs="Arial"/>
          <w:sz w:val="22"/>
          <w:szCs w:val="22"/>
        </w:rPr>
        <w:t xml:space="preserve"> The mutation accumulation framework. An ancestor strain is used to found multiple MA lines that are then passaged by single cell transfer. Mutations with reasonably small fitness effects arise and fix at a rate that is independent of selection.</w:t>
      </w:r>
      <w:ins w:id="641" w:author="Holly Celina Mcqueary" w:date="2020-07-15T14:49:00Z">
        <w:r w:rsidR="008D55AB">
          <w:rPr>
            <w:rFonts w:ascii="Arial" w:eastAsia="Times New Roman" w:hAnsi="Arial" w:cs="Arial"/>
            <w:sz w:val="22"/>
            <w:szCs w:val="22"/>
          </w:rPr>
          <w:t xml:space="preserve"> The heterozygous strain MA experiment was performed by Megan Behringer, and the homozygous MA experiment was </w:t>
        </w:r>
        <w:r w:rsidR="000D141B">
          <w:rPr>
            <w:rFonts w:ascii="Arial" w:eastAsia="Times New Roman" w:hAnsi="Arial" w:cs="Arial"/>
            <w:sz w:val="22"/>
            <w:szCs w:val="22"/>
          </w:rPr>
          <w:t xml:space="preserve">performed by Sarah Joseph and Dave Hall </w:t>
        </w:r>
      </w:ins>
      <w:r w:rsidR="000D141B">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0D141B">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Joseph and Hall</w:t>
      </w:r>
      <w:r w:rsidR="00F43469">
        <w:rPr>
          <w:rFonts w:ascii="Arial" w:eastAsia="Times New Roman" w:hAnsi="Arial" w:cs="Arial"/>
          <w:noProof/>
          <w:sz w:val="22"/>
          <w:szCs w:val="22"/>
        </w:rPr>
        <w:t xml:space="preserve"> 2004a)</w:t>
      </w:r>
      <w:r w:rsidR="000D141B">
        <w:rPr>
          <w:rFonts w:ascii="Arial" w:eastAsia="Times New Roman" w:hAnsi="Arial" w:cs="Arial"/>
          <w:sz w:val="22"/>
          <w:szCs w:val="22"/>
        </w:rPr>
        <w:fldChar w:fldCharType="end"/>
      </w:r>
      <w:ins w:id="642" w:author="Holly Celina Mcqueary" w:date="2020-07-15T14:49:00Z">
        <w:r w:rsidR="000D141B">
          <w:rPr>
            <w:rFonts w:ascii="Arial" w:eastAsia="Times New Roman" w:hAnsi="Arial" w:cs="Arial"/>
            <w:sz w:val="22"/>
            <w:szCs w:val="22"/>
          </w:rPr>
          <w:t>.</w:t>
        </w:r>
      </w:ins>
    </w:p>
    <w:p w14:paraId="5375E5AA" w14:textId="77777777" w:rsidR="009A3AA7" w:rsidRPr="00F85D90" w:rsidRDefault="009A3AA7" w:rsidP="00F85D90">
      <w:pPr>
        <w:spacing w:line="480" w:lineRule="auto"/>
        <w:rPr>
          <w:rFonts w:ascii="Arial" w:hAnsi="Arial" w:cs="Arial"/>
          <w:sz w:val="22"/>
          <w:szCs w:val="22"/>
        </w:rPr>
      </w:pPr>
    </w:p>
    <w:p w14:paraId="6CF89740" w14:textId="77777777" w:rsidR="009A3AA7" w:rsidRPr="00F85D90" w:rsidRDefault="009A3AA7" w:rsidP="00F85D90">
      <w:pPr>
        <w:spacing w:line="480" w:lineRule="auto"/>
        <w:jc w:val="center"/>
        <w:rPr>
          <w:rFonts w:ascii="Arial" w:hAnsi="Arial" w:cs="Arial"/>
          <w:sz w:val="22"/>
          <w:szCs w:val="22"/>
        </w:rPr>
      </w:pPr>
      <w:r w:rsidRPr="00F85D90">
        <w:rPr>
          <w:rFonts w:ascii="Arial" w:eastAsia="Times New Roman" w:hAnsi="Arial" w:cs="Arial"/>
          <w:noProof/>
          <w:sz w:val="22"/>
          <w:szCs w:val="22"/>
        </w:rPr>
        <w:drawing>
          <wp:inline distT="0" distB="0" distL="0" distR="0" wp14:anchorId="3FFCEAD7" wp14:editId="5B84408B">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9">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p>
    <w:p w14:paraId="17CF730E"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0C7D9CDB"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lastRenderedPageBreak/>
        <w:t xml:space="preserve">Figure 2: There is no relationship between chromosome size and the number of aneuploidy (nondisjunction) events captured during mutation accumulation. </w:t>
      </w:r>
    </w:p>
    <w:p w14:paraId="49F73CF3" w14:textId="77777777" w:rsidR="009A3AA7" w:rsidRPr="00F85D90" w:rsidRDefault="009A3AA7" w:rsidP="00F85D90">
      <w:pPr>
        <w:spacing w:line="480" w:lineRule="auto"/>
        <w:rPr>
          <w:rFonts w:ascii="Arial" w:hAnsi="Arial" w:cs="Arial"/>
          <w:sz w:val="22"/>
          <w:szCs w:val="22"/>
        </w:rPr>
      </w:pPr>
    </w:p>
    <w:p w14:paraId="2CEA0361"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45B56E5" wp14:editId="27B9C722">
            <wp:extent cx="6347012" cy="4181400"/>
            <wp:effectExtent l="0" t="0" r="3175" b="0"/>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90768F" w14:textId="77777777" w:rsidR="009A3AA7" w:rsidRPr="00F85D90" w:rsidRDefault="009A3AA7" w:rsidP="00F85D90">
      <w:pPr>
        <w:spacing w:line="480" w:lineRule="auto"/>
        <w:rPr>
          <w:rFonts w:ascii="Arial" w:hAnsi="Arial" w:cs="Arial"/>
          <w:sz w:val="22"/>
          <w:szCs w:val="22"/>
        </w:rPr>
      </w:pPr>
    </w:p>
    <w:p w14:paraId="49210904" w14:textId="77777777" w:rsidR="009A3AA7" w:rsidRPr="00F85D90" w:rsidRDefault="009A3AA7" w:rsidP="00F85D90">
      <w:pPr>
        <w:spacing w:line="480" w:lineRule="auto"/>
        <w:rPr>
          <w:rFonts w:ascii="Arial" w:hAnsi="Arial" w:cs="Arial"/>
          <w:sz w:val="22"/>
          <w:szCs w:val="22"/>
        </w:rPr>
      </w:pPr>
    </w:p>
    <w:p w14:paraId="1363B9B8" w14:textId="3AEF9247" w:rsidR="009A3AA7" w:rsidRPr="00F85D90" w:rsidRDefault="009A3AA7" w:rsidP="00F85D90">
      <w:pPr>
        <w:spacing w:line="480" w:lineRule="auto"/>
        <w:rPr>
          <w:rFonts w:ascii="Arial" w:hAnsi="Arial" w:cs="Arial"/>
          <w:sz w:val="22"/>
          <w:szCs w:val="22"/>
        </w:rPr>
      </w:pPr>
    </w:p>
    <w:p w14:paraId="13CB8B28" w14:textId="44752924" w:rsidR="009A3AA7" w:rsidRPr="00F85D90" w:rsidRDefault="009A3AA7" w:rsidP="00F85D90">
      <w:pPr>
        <w:spacing w:line="480" w:lineRule="auto"/>
        <w:rPr>
          <w:rFonts w:ascii="Arial" w:hAnsi="Arial" w:cs="Arial"/>
          <w:sz w:val="22"/>
          <w:szCs w:val="22"/>
        </w:rPr>
      </w:pPr>
    </w:p>
    <w:p w14:paraId="5DB83560" w14:textId="3D2C9D7C" w:rsidR="009A3AA7" w:rsidRPr="00F85D90" w:rsidRDefault="009A3AA7" w:rsidP="00F85D90">
      <w:pPr>
        <w:spacing w:line="480" w:lineRule="auto"/>
        <w:rPr>
          <w:rFonts w:ascii="Arial" w:hAnsi="Arial" w:cs="Arial"/>
          <w:sz w:val="22"/>
          <w:szCs w:val="22"/>
        </w:rPr>
      </w:pPr>
    </w:p>
    <w:p w14:paraId="73A275DC" w14:textId="34D2DFE3" w:rsidR="009A3AA7" w:rsidRPr="00F85D90" w:rsidRDefault="009A3AA7" w:rsidP="00F85D90">
      <w:pPr>
        <w:spacing w:line="480" w:lineRule="auto"/>
        <w:rPr>
          <w:rFonts w:ascii="Arial" w:hAnsi="Arial" w:cs="Arial"/>
          <w:sz w:val="22"/>
          <w:szCs w:val="22"/>
        </w:rPr>
      </w:pPr>
    </w:p>
    <w:p w14:paraId="18E3CECD" w14:textId="7AE158EF" w:rsidR="009A3AA7" w:rsidRPr="00F85D90" w:rsidRDefault="009A3AA7" w:rsidP="00F85D90">
      <w:pPr>
        <w:spacing w:line="480" w:lineRule="auto"/>
        <w:rPr>
          <w:rFonts w:ascii="Arial" w:hAnsi="Arial" w:cs="Arial"/>
          <w:sz w:val="22"/>
          <w:szCs w:val="22"/>
        </w:rPr>
      </w:pPr>
    </w:p>
    <w:p w14:paraId="321DCCED" w14:textId="090E4640" w:rsidR="009A3AA7" w:rsidRPr="00F85D90" w:rsidRDefault="009A3AA7" w:rsidP="00F85D90">
      <w:pPr>
        <w:spacing w:line="480" w:lineRule="auto"/>
        <w:rPr>
          <w:rFonts w:ascii="Arial" w:hAnsi="Arial" w:cs="Arial"/>
          <w:sz w:val="22"/>
          <w:szCs w:val="22"/>
        </w:rPr>
      </w:pPr>
    </w:p>
    <w:p w14:paraId="02A7BDBA" w14:textId="77777777" w:rsidR="009A3AA7" w:rsidRPr="00F85D90" w:rsidRDefault="009A3AA7" w:rsidP="00F85D90">
      <w:pPr>
        <w:spacing w:line="480" w:lineRule="auto"/>
        <w:rPr>
          <w:rFonts w:ascii="Arial" w:hAnsi="Arial" w:cs="Arial"/>
          <w:sz w:val="22"/>
          <w:szCs w:val="22"/>
        </w:rPr>
      </w:pPr>
    </w:p>
    <w:p w14:paraId="73D88475" w14:textId="20436EA4" w:rsidR="009A3AA7" w:rsidRPr="00F85D90" w:rsidDel="00594FA6" w:rsidRDefault="009A3AA7" w:rsidP="00F85D90">
      <w:pPr>
        <w:spacing w:line="480" w:lineRule="auto"/>
        <w:rPr>
          <w:del w:id="643" w:author="Holly Celina Mcqueary" w:date="2020-07-13T12:31:00Z"/>
          <w:rFonts w:ascii="Arial" w:hAnsi="Arial" w:cs="Arial"/>
          <w:b/>
          <w:bCs/>
          <w:sz w:val="22"/>
          <w:szCs w:val="22"/>
        </w:rPr>
      </w:pPr>
      <w:del w:id="644" w:author="Holly Celina Mcqueary" w:date="2020-07-13T12:30:00Z">
        <w:r w:rsidRPr="00F85D90" w:rsidDel="00594FA6">
          <w:rPr>
            <w:rFonts w:ascii="Arial" w:hAnsi="Arial" w:cs="Arial"/>
            <w:b/>
            <w:bCs/>
            <w:sz w:val="22"/>
            <w:szCs w:val="22"/>
          </w:rPr>
          <w:lastRenderedPageBreak/>
          <w:delText>Figure 3:</w:delText>
        </w:r>
      </w:del>
      <w:del w:id="645" w:author="Holly Celina Mcqueary" w:date="2020-07-13T12:31:00Z">
        <w:r w:rsidRPr="00F85D90" w:rsidDel="00594FA6">
          <w:rPr>
            <w:rFonts w:ascii="Arial" w:hAnsi="Arial" w:cs="Arial"/>
            <w:b/>
            <w:bCs/>
            <w:sz w:val="22"/>
            <w:szCs w:val="22"/>
          </w:rPr>
          <w:delText xml:space="preserve"> Example ANOVA table for chromosome I for heterozygous strain samples. Line 7, 11, and 18 are aneuploid for chromosome I (trisomic, monosomic, and trisomic, respectively). </w:delText>
        </w:r>
      </w:del>
    </w:p>
    <w:p w14:paraId="545E7AAF" w14:textId="1AE24CA6" w:rsidR="009A3AA7" w:rsidRPr="00F85D90" w:rsidRDefault="009A3AA7" w:rsidP="001F631C">
      <w:pPr>
        <w:spacing w:line="480" w:lineRule="auto"/>
        <w:rPr>
          <w:rFonts w:ascii="Arial" w:hAnsi="Arial" w:cs="Arial"/>
          <w:b/>
          <w:bCs/>
          <w:sz w:val="22"/>
          <w:szCs w:val="22"/>
        </w:rPr>
      </w:pPr>
    </w:p>
    <w:p w14:paraId="479560EB" w14:textId="6A191990" w:rsidR="009A3AA7" w:rsidDel="009637C7" w:rsidRDefault="009A3AA7" w:rsidP="00F85D90">
      <w:pPr>
        <w:pStyle w:val="PlainText"/>
        <w:spacing w:line="480" w:lineRule="auto"/>
        <w:rPr>
          <w:del w:id="646" w:author="Holly Celina Mcqueary" w:date="2020-07-13T11:53:00Z"/>
          <w:rFonts w:ascii="Arial" w:hAnsi="Arial" w:cs="Arial"/>
          <w:sz w:val="22"/>
          <w:szCs w:val="22"/>
        </w:rPr>
      </w:pPr>
      <w:del w:id="647" w:author="Holly Celina Mcqueary" w:date="2020-07-13T11:53:00Z">
        <w:r w:rsidRPr="00F85D90" w:rsidDel="001F631C">
          <w:rPr>
            <w:rFonts w:ascii="Arial" w:hAnsi="Arial" w:cs="Arial"/>
            <w:sz w:val="22"/>
            <w:szCs w:val="22"/>
          </w:rPr>
          <w:delText>Call:</w:delText>
        </w:r>
      </w:del>
    </w:p>
    <w:p w14:paraId="5FF6AA30" w14:textId="5F0B731D" w:rsidR="009637C7" w:rsidRDefault="009637C7" w:rsidP="00F85D90">
      <w:pPr>
        <w:spacing w:line="480" w:lineRule="auto"/>
        <w:rPr>
          <w:ins w:id="648" w:author="Holly Celina Mcqueary" w:date="2020-07-13T15:59:00Z"/>
          <w:rFonts w:ascii="Arial" w:hAnsi="Arial" w:cs="Arial"/>
          <w:sz w:val="22"/>
          <w:szCs w:val="22"/>
        </w:rPr>
      </w:pPr>
      <w:ins w:id="649" w:author="Holly Celina Mcqueary" w:date="2020-07-13T15:59:00Z">
        <w:r>
          <w:rPr>
            <w:rFonts w:ascii="Arial" w:hAnsi="Arial" w:cs="Arial"/>
            <w:sz w:val="22"/>
            <w:szCs w:val="22"/>
          </w:rPr>
          <w:t xml:space="preserve">Figure 3: </w:t>
        </w:r>
      </w:ins>
      <w:ins w:id="650" w:author="Holly Celina Mcqueary" w:date="2020-07-13T16:00:00Z">
        <w:r>
          <w:rPr>
            <w:rFonts w:ascii="Arial" w:hAnsi="Arial" w:cs="Arial"/>
            <w:sz w:val="22"/>
            <w:szCs w:val="22"/>
          </w:rPr>
          <w:t xml:space="preserve">Distribution of aneuploidies </w:t>
        </w:r>
        <w:proofErr w:type="gramStart"/>
        <w:r>
          <w:rPr>
            <w:rFonts w:ascii="Arial" w:hAnsi="Arial" w:cs="Arial"/>
            <w:sz w:val="22"/>
            <w:szCs w:val="22"/>
          </w:rPr>
          <w:t>In</w:t>
        </w:r>
        <w:proofErr w:type="gramEnd"/>
        <w:r>
          <w:rPr>
            <w:rFonts w:ascii="Arial" w:hAnsi="Arial" w:cs="Arial"/>
            <w:sz w:val="22"/>
            <w:szCs w:val="22"/>
          </w:rPr>
          <w:t xml:space="preserve"> both </w:t>
        </w:r>
        <w:proofErr w:type="spellStart"/>
        <w:r>
          <w:rPr>
            <w:rFonts w:ascii="Arial" w:hAnsi="Arial" w:cs="Arial"/>
            <w:sz w:val="22"/>
            <w:szCs w:val="22"/>
          </w:rPr>
          <w:t>heteroxygous</w:t>
        </w:r>
        <w:proofErr w:type="spellEnd"/>
        <w:r>
          <w:rPr>
            <w:rFonts w:ascii="Arial" w:hAnsi="Arial" w:cs="Arial"/>
            <w:sz w:val="22"/>
            <w:szCs w:val="22"/>
          </w:rPr>
          <w:t xml:space="preserve"> and homozygous ancestors across chromosomes. Chromosomes 6 and 13 never showed aneuploidy events in either strain. </w:t>
        </w:r>
      </w:ins>
    </w:p>
    <w:p w14:paraId="6AE9313C" w14:textId="147EE79A" w:rsidR="009637C7" w:rsidRPr="00F85D90" w:rsidRDefault="009637C7" w:rsidP="00F85D90">
      <w:pPr>
        <w:pStyle w:val="PlainText"/>
        <w:spacing w:line="480" w:lineRule="auto"/>
        <w:rPr>
          <w:ins w:id="651" w:author="Holly Celina Mcqueary" w:date="2020-07-13T15:59:00Z"/>
          <w:rFonts w:ascii="Arial" w:hAnsi="Arial" w:cs="Arial"/>
          <w:sz w:val="22"/>
          <w:szCs w:val="22"/>
        </w:rPr>
      </w:pPr>
      <w:ins w:id="652" w:author="Holly Celina Mcqueary" w:date="2020-07-13T15:59:00Z">
        <w:r w:rsidRPr="009637C7">
          <w:rPr>
            <w:rFonts w:ascii="Arial" w:hAnsi="Arial" w:cs="Arial"/>
            <w:noProof/>
            <w:sz w:val="22"/>
            <w:szCs w:val="22"/>
          </w:rPr>
          <w:drawing>
            <wp:inline distT="0" distB="0" distL="0" distR="0" wp14:anchorId="6387C168" wp14:editId="65A5BDB0">
              <wp:extent cx="5943600" cy="5165725"/>
              <wp:effectExtent l="0" t="0" r="12700" b="15875"/>
              <wp:docPr id="32" name="Chart 32">
                <a:extLst xmlns:a="http://schemas.openxmlformats.org/drawingml/2006/main">
                  <a:ext uri="{FF2B5EF4-FFF2-40B4-BE49-F238E27FC236}">
                    <a16:creationId xmlns:a16="http://schemas.microsoft.com/office/drawing/2014/main" id="{41979020-7094-B34E-A3ED-AF2876ADC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48B3ECF0" w14:textId="227C61B9" w:rsidR="009A3AA7" w:rsidRPr="00F85D90" w:rsidDel="001F631C" w:rsidRDefault="009A3AA7" w:rsidP="00F85D90">
      <w:pPr>
        <w:pStyle w:val="PlainText"/>
        <w:spacing w:line="480" w:lineRule="auto"/>
        <w:rPr>
          <w:del w:id="653" w:author="Holly Celina Mcqueary" w:date="2020-07-13T11:53:00Z"/>
          <w:rFonts w:ascii="Arial" w:hAnsi="Arial" w:cs="Arial"/>
          <w:sz w:val="22"/>
          <w:szCs w:val="22"/>
        </w:rPr>
      </w:pPr>
      <w:del w:id="654" w:author="Holly Celina Mcqueary" w:date="2020-07-13T11:53:00Z">
        <w:r w:rsidRPr="00F85D90" w:rsidDel="001F631C">
          <w:rPr>
            <w:rFonts w:ascii="Arial" w:hAnsi="Arial" w:cs="Arial"/>
            <w:sz w:val="22"/>
            <w:szCs w:val="22"/>
          </w:rPr>
          <w:delText>lm(formula = y ~ Line, data = chr1DataGC)</w:delText>
        </w:r>
      </w:del>
    </w:p>
    <w:p w14:paraId="39959DA9" w14:textId="1C1DAE1C" w:rsidR="009A3AA7" w:rsidRPr="00F85D90" w:rsidDel="001F631C" w:rsidRDefault="009A3AA7" w:rsidP="00F85D90">
      <w:pPr>
        <w:pStyle w:val="PlainText"/>
        <w:spacing w:line="480" w:lineRule="auto"/>
        <w:rPr>
          <w:del w:id="655" w:author="Holly Celina Mcqueary" w:date="2020-07-13T11:52:00Z"/>
          <w:rFonts w:ascii="Arial" w:hAnsi="Arial" w:cs="Arial"/>
          <w:sz w:val="22"/>
          <w:szCs w:val="22"/>
        </w:rPr>
      </w:pPr>
    </w:p>
    <w:p w14:paraId="3BCE3A81" w14:textId="41947AC5" w:rsidR="009A3AA7" w:rsidRPr="00F85D90" w:rsidDel="001F631C" w:rsidRDefault="009A3AA7" w:rsidP="00F85D90">
      <w:pPr>
        <w:pStyle w:val="PlainText"/>
        <w:spacing w:line="480" w:lineRule="auto"/>
        <w:rPr>
          <w:del w:id="656" w:author="Holly Celina Mcqueary" w:date="2020-07-13T11:52:00Z"/>
          <w:rFonts w:ascii="Arial" w:hAnsi="Arial" w:cs="Arial"/>
          <w:sz w:val="22"/>
          <w:szCs w:val="22"/>
        </w:rPr>
      </w:pPr>
      <w:del w:id="657" w:author="Holly Celina Mcqueary" w:date="2020-07-13T11:52:00Z">
        <w:r w:rsidRPr="00F85D90" w:rsidDel="001F631C">
          <w:rPr>
            <w:rFonts w:ascii="Arial" w:hAnsi="Arial" w:cs="Arial"/>
            <w:sz w:val="22"/>
            <w:szCs w:val="22"/>
          </w:rPr>
          <w:delText>Residuals:</w:delText>
        </w:r>
      </w:del>
    </w:p>
    <w:p w14:paraId="71A74618" w14:textId="72B00CEE" w:rsidR="009A3AA7" w:rsidRPr="00F85D90" w:rsidDel="001F631C" w:rsidRDefault="009A3AA7" w:rsidP="00F85D90">
      <w:pPr>
        <w:pStyle w:val="PlainText"/>
        <w:spacing w:line="480" w:lineRule="auto"/>
        <w:rPr>
          <w:del w:id="658" w:author="Holly Celina Mcqueary" w:date="2020-07-13T11:52:00Z"/>
          <w:rFonts w:ascii="Arial" w:hAnsi="Arial" w:cs="Arial"/>
          <w:sz w:val="22"/>
          <w:szCs w:val="22"/>
        </w:rPr>
      </w:pPr>
      <w:del w:id="659" w:author="Holly Celina Mcqueary" w:date="2020-07-13T11:52:00Z">
        <w:r w:rsidRPr="00F85D90" w:rsidDel="001F631C">
          <w:rPr>
            <w:rFonts w:ascii="Arial" w:hAnsi="Arial" w:cs="Arial"/>
            <w:sz w:val="22"/>
            <w:szCs w:val="22"/>
          </w:rPr>
          <w:delText xml:space="preserve">    Min      1Q  Median      3Q     Max </w:delText>
        </w:r>
      </w:del>
    </w:p>
    <w:p w14:paraId="393901C0" w14:textId="2D53A306" w:rsidR="009A3AA7" w:rsidRPr="00F85D90" w:rsidDel="001F631C" w:rsidRDefault="009A3AA7" w:rsidP="00F85D90">
      <w:pPr>
        <w:pStyle w:val="PlainText"/>
        <w:spacing w:line="480" w:lineRule="auto"/>
        <w:rPr>
          <w:del w:id="660" w:author="Holly Celina Mcqueary" w:date="2020-07-13T11:52:00Z"/>
          <w:rFonts w:ascii="Arial" w:hAnsi="Arial" w:cs="Arial"/>
          <w:sz w:val="22"/>
          <w:szCs w:val="22"/>
        </w:rPr>
      </w:pPr>
      <w:del w:id="661" w:author="Holly Celina Mcqueary" w:date="2020-07-13T11:52:00Z">
        <w:r w:rsidRPr="00F85D90" w:rsidDel="001F631C">
          <w:rPr>
            <w:rFonts w:ascii="Arial" w:hAnsi="Arial" w:cs="Arial"/>
            <w:sz w:val="22"/>
            <w:szCs w:val="22"/>
          </w:rPr>
          <w:delText xml:space="preserve">-3.9123 -0.2504 -0.0161  0.1929  6.5904 </w:delText>
        </w:r>
      </w:del>
    </w:p>
    <w:p w14:paraId="5B05067A" w14:textId="7CA1D812" w:rsidR="009A3AA7" w:rsidRPr="00F85D90" w:rsidDel="001F631C" w:rsidRDefault="009A3AA7" w:rsidP="00F85D90">
      <w:pPr>
        <w:pStyle w:val="PlainText"/>
        <w:spacing w:line="480" w:lineRule="auto"/>
        <w:rPr>
          <w:del w:id="662" w:author="Holly Celina Mcqueary" w:date="2020-07-13T11:52:00Z"/>
          <w:rFonts w:ascii="Arial" w:hAnsi="Arial" w:cs="Arial"/>
          <w:sz w:val="22"/>
          <w:szCs w:val="22"/>
        </w:rPr>
      </w:pPr>
    </w:p>
    <w:p w14:paraId="6AD66D74" w14:textId="42805C08" w:rsidR="009A3AA7" w:rsidRPr="00F85D90" w:rsidDel="001F631C" w:rsidRDefault="009A3AA7" w:rsidP="00F85D90">
      <w:pPr>
        <w:pStyle w:val="PlainText"/>
        <w:spacing w:line="480" w:lineRule="auto"/>
        <w:rPr>
          <w:del w:id="663" w:author="Holly Celina Mcqueary" w:date="2020-07-13T11:52:00Z"/>
          <w:rFonts w:ascii="Arial" w:hAnsi="Arial" w:cs="Arial"/>
          <w:sz w:val="22"/>
          <w:szCs w:val="22"/>
        </w:rPr>
      </w:pPr>
      <w:del w:id="664" w:author="Holly Celina Mcqueary" w:date="2020-07-13T11:52:00Z">
        <w:r w:rsidRPr="00F85D90" w:rsidDel="001F631C">
          <w:rPr>
            <w:rFonts w:ascii="Arial" w:hAnsi="Arial" w:cs="Arial"/>
            <w:sz w:val="22"/>
            <w:szCs w:val="22"/>
          </w:rPr>
          <w:delText>Coefficients:</w:delText>
        </w:r>
      </w:del>
    </w:p>
    <w:p w14:paraId="3F31F400" w14:textId="116DB07B" w:rsidR="009A3AA7" w:rsidRPr="00F85D90" w:rsidDel="001F631C" w:rsidRDefault="009A3AA7" w:rsidP="00F85D90">
      <w:pPr>
        <w:pStyle w:val="PlainText"/>
        <w:spacing w:line="480" w:lineRule="auto"/>
        <w:rPr>
          <w:del w:id="665" w:author="Holly Celina Mcqueary" w:date="2020-07-13T11:52:00Z"/>
          <w:rFonts w:ascii="Arial" w:hAnsi="Arial" w:cs="Arial"/>
          <w:sz w:val="22"/>
          <w:szCs w:val="22"/>
        </w:rPr>
      </w:pPr>
      <w:del w:id="666" w:author="Holly Celina Mcqueary" w:date="2020-07-13T11:52:00Z">
        <w:r w:rsidRPr="00F85D90" w:rsidDel="001F631C">
          <w:rPr>
            <w:rFonts w:ascii="Arial" w:hAnsi="Arial" w:cs="Arial"/>
            <w:sz w:val="22"/>
            <w:szCs w:val="22"/>
          </w:rPr>
          <w:delText xml:space="preserve">             Estimate Std. Error t value Pr(&gt;|t|)    </w:delText>
        </w:r>
      </w:del>
    </w:p>
    <w:p w14:paraId="7A6A7D63" w14:textId="0E10457C" w:rsidR="009A3AA7" w:rsidRPr="00F85D90" w:rsidDel="001F631C" w:rsidRDefault="009A3AA7" w:rsidP="00F85D90">
      <w:pPr>
        <w:pStyle w:val="PlainText"/>
        <w:spacing w:line="480" w:lineRule="auto"/>
        <w:rPr>
          <w:del w:id="667" w:author="Holly Celina Mcqueary" w:date="2020-07-13T11:52:00Z"/>
          <w:rFonts w:ascii="Arial" w:hAnsi="Arial" w:cs="Arial"/>
          <w:sz w:val="22"/>
          <w:szCs w:val="22"/>
        </w:rPr>
      </w:pPr>
      <w:del w:id="668" w:author="Holly Celina Mcqueary" w:date="2020-07-13T11:52:00Z">
        <w:r w:rsidRPr="00F85D90" w:rsidDel="001F631C">
          <w:rPr>
            <w:rFonts w:ascii="Arial" w:hAnsi="Arial" w:cs="Arial"/>
            <w:sz w:val="22"/>
            <w:szCs w:val="22"/>
          </w:rPr>
          <w:delText xml:space="preserve">(Intercept)  0.048111   0.060519   0.795    0.427    </w:delText>
        </w:r>
      </w:del>
    </w:p>
    <w:p w14:paraId="6259338D" w14:textId="234CB6B3" w:rsidR="009A3AA7" w:rsidRPr="00F85D90" w:rsidDel="001F631C" w:rsidRDefault="009A3AA7" w:rsidP="00F85D90">
      <w:pPr>
        <w:pStyle w:val="PlainText"/>
        <w:spacing w:line="480" w:lineRule="auto"/>
        <w:rPr>
          <w:del w:id="669" w:author="Holly Celina Mcqueary" w:date="2020-07-13T11:52:00Z"/>
          <w:rFonts w:ascii="Arial" w:hAnsi="Arial" w:cs="Arial"/>
          <w:sz w:val="22"/>
          <w:szCs w:val="22"/>
        </w:rPr>
      </w:pPr>
      <w:del w:id="670" w:author="Holly Celina Mcqueary" w:date="2020-07-13T11:52:00Z">
        <w:r w:rsidRPr="00F85D90" w:rsidDel="001F631C">
          <w:rPr>
            <w:rFonts w:ascii="Arial" w:hAnsi="Arial" w:cs="Arial"/>
            <w:sz w:val="22"/>
            <w:szCs w:val="22"/>
          </w:rPr>
          <w:delText xml:space="preserve">Line2        0.104434   0.085587   1.220    0.223    </w:delText>
        </w:r>
      </w:del>
    </w:p>
    <w:p w14:paraId="131B9A57" w14:textId="7AAAF283" w:rsidR="009A3AA7" w:rsidRPr="00F85D90" w:rsidDel="001F631C" w:rsidRDefault="009A3AA7" w:rsidP="00F85D90">
      <w:pPr>
        <w:pStyle w:val="PlainText"/>
        <w:spacing w:line="480" w:lineRule="auto"/>
        <w:rPr>
          <w:del w:id="671" w:author="Holly Celina Mcqueary" w:date="2020-07-13T11:52:00Z"/>
          <w:rFonts w:ascii="Arial" w:hAnsi="Arial" w:cs="Arial"/>
          <w:sz w:val="22"/>
          <w:szCs w:val="22"/>
        </w:rPr>
      </w:pPr>
      <w:del w:id="672" w:author="Holly Celina Mcqueary" w:date="2020-07-13T11:52:00Z">
        <w:r w:rsidRPr="00F85D90" w:rsidDel="001F631C">
          <w:rPr>
            <w:rFonts w:ascii="Arial" w:hAnsi="Arial" w:cs="Arial"/>
            <w:sz w:val="22"/>
            <w:szCs w:val="22"/>
          </w:rPr>
          <w:delText xml:space="preserve">Line3       -0.067564   0.085587  -0.789    0.430    </w:delText>
        </w:r>
      </w:del>
    </w:p>
    <w:p w14:paraId="24FCC796" w14:textId="62B0A6C4" w:rsidR="009A3AA7" w:rsidRPr="00F85D90" w:rsidDel="001F631C" w:rsidRDefault="009A3AA7" w:rsidP="00F85D90">
      <w:pPr>
        <w:pStyle w:val="PlainText"/>
        <w:spacing w:line="480" w:lineRule="auto"/>
        <w:rPr>
          <w:del w:id="673" w:author="Holly Celina Mcqueary" w:date="2020-07-13T11:52:00Z"/>
          <w:rFonts w:ascii="Arial" w:hAnsi="Arial" w:cs="Arial"/>
          <w:sz w:val="22"/>
          <w:szCs w:val="22"/>
        </w:rPr>
      </w:pPr>
      <w:del w:id="674" w:author="Holly Celina Mcqueary" w:date="2020-07-13T11:52:00Z">
        <w:r w:rsidRPr="00F85D90" w:rsidDel="001F631C">
          <w:rPr>
            <w:rFonts w:ascii="Arial" w:hAnsi="Arial" w:cs="Arial"/>
            <w:sz w:val="22"/>
            <w:szCs w:val="22"/>
          </w:rPr>
          <w:delText xml:space="preserve">Line4        0.023977   0.085587   0.280    0.779    </w:delText>
        </w:r>
      </w:del>
    </w:p>
    <w:p w14:paraId="10818004" w14:textId="00C4C2A0" w:rsidR="009A3AA7" w:rsidRPr="00F85D90" w:rsidDel="001F631C" w:rsidRDefault="009A3AA7" w:rsidP="00F85D90">
      <w:pPr>
        <w:pStyle w:val="PlainText"/>
        <w:spacing w:line="480" w:lineRule="auto"/>
        <w:rPr>
          <w:del w:id="675" w:author="Holly Celina Mcqueary" w:date="2020-07-13T11:52:00Z"/>
          <w:rFonts w:ascii="Arial" w:hAnsi="Arial" w:cs="Arial"/>
          <w:sz w:val="22"/>
          <w:szCs w:val="22"/>
        </w:rPr>
      </w:pPr>
      <w:del w:id="676" w:author="Holly Celina Mcqueary" w:date="2020-07-13T11:52:00Z">
        <w:r w:rsidRPr="00F85D90" w:rsidDel="001F631C">
          <w:rPr>
            <w:rFonts w:ascii="Arial" w:hAnsi="Arial" w:cs="Arial"/>
            <w:sz w:val="22"/>
            <w:szCs w:val="22"/>
          </w:rPr>
          <w:delText xml:space="preserve">Line5        0.062101   0.085587   0.726    0.468    </w:delText>
        </w:r>
      </w:del>
    </w:p>
    <w:p w14:paraId="5318C79C" w14:textId="4F1B90CB" w:rsidR="009A3AA7" w:rsidRPr="00F85D90" w:rsidDel="001F631C" w:rsidRDefault="009A3AA7" w:rsidP="00F85D90">
      <w:pPr>
        <w:pStyle w:val="PlainText"/>
        <w:spacing w:line="480" w:lineRule="auto"/>
        <w:rPr>
          <w:del w:id="677" w:author="Holly Celina Mcqueary" w:date="2020-07-13T11:52:00Z"/>
          <w:rFonts w:ascii="Arial" w:hAnsi="Arial" w:cs="Arial"/>
          <w:sz w:val="22"/>
          <w:szCs w:val="22"/>
        </w:rPr>
      </w:pPr>
      <w:del w:id="678" w:author="Holly Celina Mcqueary" w:date="2020-07-13T11:52:00Z">
        <w:r w:rsidRPr="00F85D90" w:rsidDel="001F631C">
          <w:rPr>
            <w:rFonts w:ascii="Arial" w:hAnsi="Arial" w:cs="Arial"/>
            <w:sz w:val="22"/>
            <w:szCs w:val="22"/>
          </w:rPr>
          <w:delText>Line7        0.498164   0.085587   5.821 7.05e-09 ***</w:delText>
        </w:r>
      </w:del>
    </w:p>
    <w:p w14:paraId="78AE8150" w14:textId="4FBDB2A4" w:rsidR="009A3AA7" w:rsidRPr="00F85D90" w:rsidDel="001F631C" w:rsidRDefault="009A3AA7" w:rsidP="00F85D90">
      <w:pPr>
        <w:pStyle w:val="PlainText"/>
        <w:spacing w:line="480" w:lineRule="auto"/>
        <w:rPr>
          <w:del w:id="679" w:author="Holly Celina Mcqueary" w:date="2020-07-13T11:52:00Z"/>
          <w:rFonts w:ascii="Arial" w:hAnsi="Arial" w:cs="Arial"/>
          <w:sz w:val="22"/>
          <w:szCs w:val="22"/>
        </w:rPr>
      </w:pPr>
      <w:del w:id="680" w:author="Holly Celina Mcqueary" w:date="2020-07-13T11:52:00Z">
        <w:r w:rsidRPr="00F85D90" w:rsidDel="001F631C">
          <w:rPr>
            <w:rFonts w:ascii="Arial" w:hAnsi="Arial" w:cs="Arial"/>
            <w:sz w:val="22"/>
            <w:szCs w:val="22"/>
          </w:rPr>
          <w:delText xml:space="preserve">Line8        0.088339   0.085587   1.032    0.302    </w:delText>
        </w:r>
      </w:del>
    </w:p>
    <w:p w14:paraId="59A3CB81" w14:textId="7FBF0D31" w:rsidR="009A3AA7" w:rsidRPr="00F85D90" w:rsidDel="001F631C" w:rsidRDefault="009A3AA7" w:rsidP="00F85D90">
      <w:pPr>
        <w:pStyle w:val="PlainText"/>
        <w:spacing w:line="480" w:lineRule="auto"/>
        <w:rPr>
          <w:del w:id="681" w:author="Holly Celina Mcqueary" w:date="2020-07-13T11:52:00Z"/>
          <w:rFonts w:ascii="Arial" w:hAnsi="Arial" w:cs="Arial"/>
          <w:sz w:val="22"/>
          <w:szCs w:val="22"/>
        </w:rPr>
      </w:pPr>
      <w:del w:id="682" w:author="Holly Celina Mcqueary" w:date="2020-07-13T11:52:00Z">
        <w:r w:rsidRPr="00F85D90" w:rsidDel="001F631C">
          <w:rPr>
            <w:rFonts w:ascii="Arial" w:hAnsi="Arial" w:cs="Arial"/>
            <w:sz w:val="22"/>
            <w:szCs w:val="22"/>
          </w:rPr>
          <w:delText xml:space="preserve">Line9        0.055628   0.085587   0.650    0.516    </w:delText>
        </w:r>
      </w:del>
    </w:p>
    <w:p w14:paraId="7BC2EE00" w14:textId="00130808" w:rsidR="009A3AA7" w:rsidRPr="00F85D90" w:rsidDel="001F631C" w:rsidRDefault="009A3AA7" w:rsidP="00F85D90">
      <w:pPr>
        <w:pStyle w:val="PlainText"/>
        <w:spacing w:line="480" w:lineRule="auto"/>
        <w:rPr>
          <w:del w:id="683" w:author="Holly Celina Mcqueary" w:date="2020-07-13T11:52:00Z"/>
          <w:rFonts w:ascii="Arial" w:hAnsi="Arial" w:cs="Arial"/>
          <w:sz w:val="22"/>
          <w:szCs w:val="22"/>
        </w:rPr>
      </w:pPr>
      <w:del w:id="684" w:author="Holly Celina Mcqueary" w:date="2020-07-13T11:52:00Z">
        <w:r w:rsidRPr="00F85D90" w:rsidDel="001F631C">
          <w:rPr>
            <w:rFonts w:ascii="Arial" w:hAnsi="Arial" w:cs="Arial"/>
            <w:sz w:val="22"/>
            <w:szCs w:val="22"/>
          </w:rPr>
          <w:delText>Line11      -0.405439   0.085587  -4.737 2.36e-06 ***</w:delText>
        </w:r>
      </w:del>
    </w:p>
    <w:p w14:paraId="0031638D" w14:textId="710CCFCC" w:rsidR="009A3AA7" w:rsidRPr="00F85D90" w:rsidDel="001F631C" w:rsidRDefault="009A3AA7" w:rsidP="00F85D90">
      <w:pPr>
        <w:pStyle w:val="PlainText"/>
        <w:spacing w:line="480" w:lineRule="auto"/>
        <w:rPr>
          <w:del w:id="685" w:author="Holly Celina Mcqueary" w:date="2020-07-13T11:52:00Z"/>
          <w:rFonts w:ascii="Arial" w:hAnsi="Arial" w:cs="Arial"/>
          <w:sz w:val="22"/>
          <w:szCs w:val="22"/>
        </w:rPr>
      </w:pPr>
      <w:del w:id="686" w:author="Holly Celina Mcqueary" w:date="2020-07-13T11:52:00Z">
        <w:r w:rsidRPr="00F85D90" w:rsidDel="001F631C">
          <w:rPr>
            <w:rFonts w:ascii="Arial" w:hAnsi="Arial" w:cs="Arial"/>
            <w:sz w:val="22"/>
            <w:szCs w:val="22"/>
          </w:rPr>
          <w:delText>Line18       0.384978   0.085587   4.498 7.34e-06 ***</w:delText>
        </w:r>
      </w:del>
    </w:p>
    <w:p w14:paraId="01C4BAEB" w14:textId="3E7C9583" w:rsidR="009A3AA7" w:rsidRPr="00F85D90" w:rsidDel="001F631C" w:rsidRDefault="009A3AA7" w:rsidP="00F85D90">
      <w:pPr>
        <w:pStyle w:val="PlainText"/>
        <w:spacing w:line="480" w:lineRule="auto"/>
        <w:rPr>
          <w:del w:id="687" w:author="Holly Celina Mcqueary" w:date="2020-07-13T11:52:00Z"/>
          <w:rFonts w:ascii="Arial" w:hAnsi="Arial" w:cs="Arial"/>
          <w:sz w:val="22"/>
          <w:szCs w:val="22"/>
        </w:rPr>
      </w:pPr>
      <w:del w:id="688" w:author="Holly Celina Mcqueary" w:date="2020-07-13T11:52:00Z">
        <w:r w:rsidRPr="00F85D90" w:rsidDel="001F631C">
          <w:rPr>
            <w:rFonts w:ascii="Arial" w:hAnsi="Arial" w:cs="Arial"/>
            <w:sz w:val="22"/>
            <w:szCs w:val="22"/>
          </w:rPr>
          <w:delText xml:space="preserve">Line49      -0.023784   0.085587  -0.278    0.781    </w:delText>
        </w:r>
      </w:del>
    </w:p>
    <w:p w14:paraId="734380AB" w14:textId="7B714B7A" w:rsidR="009A3AA7" w:rsidRPr="00F85D90" w:rsidDel="001F631C" w:rsidRDefault="009A3AA7" w:rsidP="00F85D90">
      <w:pPr>
        <w:pStyle w:val="PlainText"/>
        <w:spacing w:line="480" w:lineRule="auto"/>
        <w:rPr>
          <w:del w:id="689" w:author="Holly Celina Mcqueary" w:date="2020-07-13T11:52:00Z"/>
          <w:rFonts w:ascii="Arial" w:hAnsi="Arial" w:cs="Arial"/>
          <w:sz w:val="22"/>
          <w:szCs w:val="22"/>
        </w:rPr>
      </w:pPr>
      <w:del w:id="690" w:author="Holly Celina Mcqueary" w:date="2020-07-13T11:52:00Z">
        <w:r w:rsidRPr="00F85D90" w:rsidDel="001F631C">
          <w:rPr>
            <w:rFonts w:ascii="Arial" w:hAnsi="Arial" w:cs="Arial"/>
            <w:sz w:val="22"/>
            <w:szCs w:val="22"/>
          </w:rPr>
          <w:delText xml:space="preserve">Line59      -0.032118   0.085587  -0.375    0.708    </w:delText>
        </w:r>
      </w:del>
    </w:p>
    <w:p w14:paraId="7FAC0A47" w14:textId="1E6CFDD8" w:rsidR="009A3AA7" w:rsidRPr="00F85D90" w:rsidDel="001F631C" w:rsidRDefault="009A3AA7" w:rsidP="00F85D90">
      <w:pPr>
        <w:pStyle w:val="PlainText"/>
        <w:spacing w:line="480" w:lineRule="auto"/>
        <w:rPr>
          <w:del w:id="691" w:author="Holly Celina Mcqueary" w:date="2020-07-13T11:52:00Z"/>
          <w:rFonts w:ascii="Arial" w:hAnsi="Arial" w:cs="Arial"/>
          <w:sz w:val="22"/>
          <w:szCs w:val="22"/>
        </w:rPr>
      </w:pPr>
      <w:del w:id="692" w:author="Holly Celina Mcqueary" w:date="2020-07-13T11:52:00Z">
        <w:r w:rsidRPr="00F85D90" w:rsidDel="001F631C">
          <w:rPr>
            <w:rFonts w:ascii="Arial" w:hAnsi="Arial" w:cs="Arial"/>
            <w:sz w:val="22"/>
            <w:szCs w:val="22"/>
          </w:rPr>
          <w:delText xml:space="preserve">Line61      -0.045047   0.085587  -0.526    0.599    </w:delText>
        </w:r>
      </w:del>
    </w:p>
    <w:p w14:paraId="061354FC" w14:textId="4B37E7A4" w:rsidR="009A3AA7" w:rsidRPr="00F85D90" w:rsidDel="001F631C" w:rsidRDefault="009A3AA7" w:rsidP="00F85D90">
      <w:pPr>
        <w:pStyle w:val="PlainText"/>
        <w:spacing w:line="480" w:lineRule="auto"/>
        <w:rPr>
          <w:del w:id="693" w:author="Holly Celina Mcqueary" w:date="2020-07-13T11:52:00Z"/>
          <w:rFonts w:ascii="Arial" w:hAnsi="Arial" w:cs="Arial"/>
          <w:sz w:val="22"/>
          <w:szCs w:val="22"/>
        </w:rPr>
      </w:pPr>
      <w:del w:id="694" w:author="Holly Celina Mcqueary" w:date="2020-07-13T11:52:00Z">
        <w:r w:rsidRPr="00F85D90" w:rsidDel="001F631C">
          <w:rPr>
            <w:rFonts w:ascii="Arial" w:hAnsi="Arial" w:cs="Arial"/>
            <w:sz w:val="22"/>
            <w:szCs w:val="22"/>
          </w:rPr>
          <w:delText xml:space="preserve">Line69      -0.002338   0.085587  -0.027    0.978    </w:delText>
        </w:r>
      </w:del>
    </w:p>
    <w:p w14:paraId="2EAFFF85" w14:textId="697A5868" w:rsidR="009A3AA7" w:rsidRPr="00F85D90" w:rsidDel="001F631C" w:rsidRDefault="009A3AA7" w:rsidP="00F85D90">
      <w:pPr>
        <w:pStyle w:val="PlainText"/>
        <w:spacing w:line="480" w:lineRule="auto"/>
        <w:rPr>
          <w:del w:id="695" w:author="Holly Celina Mcqueary" w:date="2020-07-13T11:52:00Z"/>
          <w:rFonts w:ascii="Arial" w:hAnsi="Arial" w:cs="Arial"/>
          <w:sz w:val="22"/>
          <w:szCs w:val="22"/>
        </w:rPr>
      </w:pPr>
      <w:del w:id="696" w:author="Holly Celina Mcqueary" w:date="2020-07-13T11:52:00Z">
        <w:r w:rsidRPr="00F85D90" w:rsidDel="001F631C">
          <w:rPr>
            <w:rFonts w:ascii="Arial" w:hAnsi="Arial" w:cs="Arial"/>
            <w:sz w:val="22"/>
            <w:szCs w:val="22"/>
          </w:rPr>
          <w:delText xml:space="preserve">Line76      -0.066835   0.085587  -0.781    0.435    </w:delText>
        </w:r>
      </w:del>
    </w:p>
    <w:p w14:paraId="30EA5F18" w14:textId="314F4944" w:rsidR="009A3AA7" w:rsidRPr="00F85D90" w:rsidDel="001F631C" w:rsidRDefault="009A3AA7" w:rsidP="00F85D90">
      <w:pPr>
        <w:pStyle w:val="PlainText"/>
        <w:spacing w:line="480" w:lineRule="auto"/>
        <w:rPr>
          <w:del w:id="697" w:author="Holly Celina Mcqueary" w:date="2020-07-13T11:52:00Z"/>
          <w:rFonts w:ascii="Arial" w:hAnsi="Arial" w:cs="Arial"/>
          <w:sz w:val="22"/>
          <w:szCs w:val="22"/>
        </w:rPr>
      </w:pPr>
      <w:del w:id="698" w:author="Holly Celina Mcqueary" w:date="2020-07-13T11:52:00Z">
        <w:r w:rsidRPr="00F85D90" w:rsidDel="001F631C">
          <w:rPr>
            <w:rFonts w:ascii="Arial" w:hAnsi="Arial" w:cs="Arial"/>
            <w:sz w:val="22"/>
            <w:szCs w:val="22"/>
          </w:rPr>
          <w:delText xml:space="preserve">Line77       0.043517   0.085587   0.508    0.611    </w:delText>
        </w:r>
      </w:del>
    </w:p>
    <w:p w14:paraId="2A4EE407" w14:textId="129DB624" w:rsidR="009A3AA7" w:rsidRPr="00F85D90" w:rsidDel="001F631C" w:rsidRDefault="009A3AA7" w:rsidP="00F85D90">
      <w:pPr>
        <w:pStyle w:val="PlainText"/>
        <w:spacing w:line="480" w:lineRule="auto"/>
        <w:rPr>
          <w:del w:id="699" w:author="Holly Celina Mcqueary" w:date="2020-07-13T11:52:00Z"/>
          <w:rFonts w:ascii="Arial" w:hAnsi="Arial" w:cs="Arial"/>
          <w:sz w:val="22"/>
          <w:szCs w:val="22"/>
        </w:rPr>
      </w:pPr>
      <w:del w:id="700" w:author="Holly Celina Mcqueary" w:date="2020-07-13T11:52:00Z">
        <w:r w:rsidRPr="00F85D90" w:rsidDel="001F631C">
          <w:rPr>
            <w:rFonts w:ascii="Arial" w:hAnsi="Arial" w:cs="Arial"/>
            <w:sz w:val="22"/>
            <w:szCs w:val="22"/>
          </w:rPr>
          <w:delText>---</w:delText>
        </w:r>
      </w:del>
    </w:p>
    <w:p w14:paraId="2F8E9EE2" w14:textId="45C210E2" w:rsidR="009A3AA7" w:rsidRPr="00F85D90" w:rsidDel="001F631C" w:rsidRDefault="009A3AA7" w:rsidP="00F85D90">
      <w:pPr>
        <w:pStyle w:val="PlainText"/>
        <w:spacing w:line="480" w:lineRule="auto"/>
        <w:rPr>
          <w:del w:id="701" w:author="Holly Celina Mcqueary" w:date="2020-07-13T11:52:00Z"/>
          <w:rFonts w:ascii="Arial" w:hAnsi="Arial" w:cs="Arial"/>
          <w:sz w:val="22"/>
          <w:szCs w:val="22"/>
        </w:rPr>
      </w:pPr>
      <w:del w:id="702" w:author="Holly Celina Mcqueary" w:date="2020-07-13T11:52:00Z">
        <w:r w:rsidRPr="00F85D90" w:rsidDel="001F631C">
          <w:rPr>
            <w:rFonts w:ascii="Arial" w:hAnsi="Arial" w:cs="Arial"/>
            <w:sz w:val="22"/>
            <w:szCs w:val="22"/>
          </w:rPr>
          <w:delText>Signif. codes:  0 '***' 0.001 '**' 0.01 '*' 0.05 '.' 0.1 ' ' 1</w:delText>
        </w:r>
      </w:del>
    </w:p>
    <w:p w14:paraId="0D7222BD" w14:textId="410E9AF9" w:rsidR="009A3AA7" w:rsidRPr="00F85D90" w:rsidDel="001F631C" w:rsidRDefault="009A3AA7" w:rsidP="00F85D90">
      <w:pPr>
        <w:pStyle w:val="PlainText"/>
        <w:spacing w:line="480" w:lineRule="auto"/>
        <w:rPr>
          <w:del w:id="703" w:author="Holly Celina Mcqueary" w:date="2020-07-13T11:52:00Z"/>
          <w:rFonts w:ascii="Arial" w:hAnsi="Arial" w:cs="Arial"/>
          <w:sz w:val="22"/>
          <w:szCs w:val="22"/>
        </w:rPr>
      </w:pPr>
    </w:p>
    <w:p w14:paraId="6EAB6FF1" w14:textId="30464654" w:rsidR="009A3AA7" w:rsidRPr="00F85D90" w:rsidDel="001F631C" w:rsidRDefault="009A3AA7" w:rsidP="00F85D90">
      <w:pPr>
        <w:pStyle w:val="PlainText"/>
        <w:spacing w:line="480" w:lineRule="auto"/>
        <w:rPr>
          <w:del w:id="704" w:author="Holly Celina Mcqueary" w:date="2020-07-13T11:52:00Z"/>
          <w:rFonts w:ascii="Arial" w:hAnsi="Arial" w:cs="Arial"/>
          <w:sz w:val="22"/>
          <w:szCs w:val="22"/>
        </w:rPr>
      </w:pPr>
      <w:del w:id="705" w:author="Holly Celina Mcqueary" w:date="2020-07-13T11:52:00Z">
        <w:r w:rsidRPr="00F85D90" w:rsidDel="001F631C">
          <w:rPr>
            <w:rFonts w:ascii="Arial" w:hAnsi="Arial" w:cs="Arial"/>
            <w:sz w:val="22"/>
            <w:szCs w:val="22"/>
          </w:rPr>
          <w:delText>Residual standard error: 0.6142 on 1632 degrees of freedom</w:delText>
        </w:r>
      </w:del>
    </w:p>
    <w:p w14:paraId="41F27519" w14:textId="2FE92D5B" w:rsidR="009A3AA7" w:rsidRPr="00F85D90" w:rsidDel="001F631C" w:rsidRDefault="009A3AA7" w:rsidP="00F85D90">
      <w:pPr>
        <w:pStyle w:val="PlainText"/>
        <w:spacing w:line="480" w:lineRule="auto"/>
        <w:rPr>
          <w:del w:id="706" w:author="Holly Celina Mcqueary" w:date="2020-07-13T11:52:00Z"/>
          <w:rFonts w:ascii="Arial" w:hAnsi="Arial" w:cs="Arial"/>
          <w:sz w:val="22"/>
          <w:szCs w:val="22"/>
        </w:rPr>
      </w:pPr>
      <w:del w:id="707" w:author="Holly Celina Mcqueary" w:date="2020-07-13T11:52:00Z">
        <w:r w:rsidRPr="00F85D90" w:rsidDel="001F631C">
          <w:rPr>
            <w:rFonts w:ascii="Arial" w:hAnsi="Arial" w:cs="Arial"/>
            <w:sz w:val="22"/>
            <w:szCs w:val="22"/>
          </w:rPr>
          <w:delText>Multiple R-squared:  0.08813,</w:delText>
        </w:r>
        <w:r w:rsidRPr="00F85D90" w:rsidDel="001F631C">
          <w:rPr>
            <w:rFonts w:ascii="Arial" w:hAnsi="Arial" w:cs="Arial"/>
            <w:sz w:val="22"/>
            <w:szCs w:val="22"/>
          </w:rPr>
          <w:tab/>
          <w:delText xml:space="preserve">Adjusted R-squared:  0.07975 </w:delText>
        </w:r>
      </w:del>
    </w:p>
    <w:p w14:paraId="0D83265D" w14:textId="38D69BA4" w:rsidR="009A3AA7" w:rsidRPr="00F85D90" w:rsidDel="001F631C" w:rsidRDefault="009A3AA7" w:rsidP="00F85D90">
      <w:pPr>
        <w:pStyle w:val="PlainText"/>
        <w:spacing w:line="480" w:lineRule="auto"/>
        <w:rPr>
          <w:del w:id="708" w:author="Holly Celina Mcqueary" w:date="2020-07-13T11:52:00Z"/>
          <w:rFonts w:ascii="Arial" w:hAnsi="Arial" w:cs="Arial"/>
          <w:sz w:val="22"/>
          <w:szCs w:val="22"/>
        </w:rPr>
      </w:pPr>
      <w:del w:id="709" w:author="Holly Celina Mcqueary" w:date="2020-07-13T11:52:00Z">
        <w:r w:rsidRPr="00F85D90" w:rsidDel="001F631C">
          <w:rPr>
            <w:rFonts w:ascii="Arial" w:hAnsi="Arial" w:cs="Arial"/>
            <w:sz w:val="22"/>
            <w:szCs w:val="22"/>
          </w:rPr>
          <w:delText>F-statistic: 10.51 on 15 and 1632 DF,  p-value: &lt; 2.2e-16</w:delText>
        </w:r>
      </w:del>
    </w:p>
    <w:p w14:paraId="30A3CD06" w14:textId="702B4728" w:rsidR="009A3AA7" w:rsidRPr="00225803" w:rsidRDefault="009A3AA7" w:rsidP="00F85D90">
      <w:pPr>
        <w:spacing w:line="480" w:lineRule="auto"/>
        <w:rPr>
          <w:rFonts w:ascii="Arial" w:hAnsi="Arial" w:cs="Arial"/>
          <w:b/>
          <w:bCs/>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Figure 4:</w:t>
      </w:r>
      <w:r w:rsidRPr="00F85D90">
        <w:rPr>
          <w:rFonts w:ascii="Arial" w:hAnsi="Arial" w:cs="Arial"/>
          <w:sz w:val="22"/>
          <w:szCs w:val="22"/>
        </w:rPr>
        <w:t xml:space="preserve"> Boxplots showing gene expression levels measured by log2(</w:t>
      </w:r>
      <w:proofErr w:type="spellStart"/>
      <w:r w:rsidRPr="00F85D90">
        <w:rPr>
          <w:rFonts w:ascii="Arial" w:hAnsi="Arial" w:cs="Arial"/>
          <w:sz w:val="22"/>
          <w:szCs w:val="22"/>
        </w:rPr>
        <w:t>FPKMratio</w:t>
      </w:r>
      <w:proofErr w:type="spellEnd"/>
      <w:r w:rsidRPr="00F85D90">
        <w:rPr>
          <w:rFonts w:ascii="Arial" w:hAnsi="Arial" w:cs="Arial"/>
          <w:sz w:val="22"/>
          <w:szCs w:val="22"/>
        </w:rPr>
        <w:t>)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t>
      </w:r>
    </w:p>
    <w:p w14:paraId="16FD1EF2"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303A2468" wp14:editId="34FB0282">
            <wp:extent cx="5943600" cy="594614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46140"/>
                    </a:xfrm>
                    <a:prstGeom prst="rect">
                      <a:avLst/>
                    </a:prstGeom>
                  </pic:spPr>
                </pic:pic>
              </a:graphicData>
            </a:graphic>
          </wp:inline>
        </w:drawing>
      </w:r>
    </w:p>
    <w:p w14:paraId="0798F37F" w14:textId="4755CF21" w:rsidR="009A3AA7" w:rsidRPr="00F85D90" w:rsidRDefault="009A3AA7" w:rsidP="00F85D90">
      <w:pPr>
        <w:spacing w:line="480" w:lineRule="auto"/>
        <w:rPr>
          <w:rFonts w:ascii="Arial" w:hAnsi="Arial" w:cs="Arial"/>
          <w:sz w:val="22"/>
          <w:szCs w:val="22"/>
        </w:rPr>
      </w:pPr>
    </w:p>
    <w:p w14:paraId="11C210DA"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5D0D3A22" w14:textId="77777777" w:rsidR="009A3AA7" w:rsidRPr="00F85D90" w:rsidRDefault="009A3AA7" w:rsidP="00F85D90">
      <w:pPr>
        <w:spacing w:line="480" w:lineRule="auto"/>
        <w:rPr>
          <w:rFonts w:ascii="Arial" w:hAnsi="Arial" w:cs="Arial"/>
          <w:sz w:val="22"/>
          <w:szCs w:val="22"/>
        </w:rPr>
      </w:pPr>
    </w:p>
    <w:p w14:paraId="5F7C1A5E"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16710DE" wp14:editId="1C9C0F5E">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18200"/>
                    </a:xfrm>
                    <a:prstGeom prst="rect">
                      <a:avLst/>
                    </a:prstGeom>
                  </pic:spPr>
                </pic:pic>
              </a:graphicData>
            </a:graphic>
          </wp:inline>
        </w:drawing>
      </w:r>
    </w:p>
    <w:p w14:paraId="370C7731"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744573FB"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277F5494" w14:textId="77777777" w:rsidR="009A3AA7" w:rsidRPr="00F85D90" w:rsidRDefault="009A3AA7" w:rsidP="00F85D90">
      <w:pPr>
        <w:spacing w:line="480" w:lineRule="auto"/>
        <w:rPr>
          <w:rFonts w:ascii="Arial" w:hAnsi="Arial" w:cs="Arial"/>
          <w:sz w:val="22"/>
          <w:szCs w:val="22"/>
        </w:rPr>
      </w:pPr>
    </w:p>
    <w:p w14:paraId="5ADC76EC"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43D685AB" wp14:editId="2A06505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56CB2EAC"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4BCA6EC0" w14:textId="77777777"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4 (</w:t>
      </w:r>
      <w:proofErr w:type="spellStart"/>
      <w:r w:rsidRPr="00F85D90">
        <w:rPr>
          <w:rFonts w:ascii="Arial" w:hAnsi="Arial" w:cs="Arial"/>
          <w:b/>
          <w:bCs/>
          <w:sz w:val="22"/>
          <w:szCs w:val="22"/>
        </w:rPr>
        <w:t>cont</w:t>
      </w:r>
      <w:proofErr w:type="spellEnd"/>
      <w:r w:rsidRPr="00F85D90">
        <w:rPr>
          <w:rFonts w:ascii="Arial" w:hAnsi="Arial" w:cs="Arial"/>
          <w:b/>
          <w:bCs/>
          <w:sz w:val="22"/>
          <w:szCs w:val="22"/>
        </w:rPr>
        <w:t>)</w:t>
      </w:r>
    </w:p>
    <w:p w14:paraId="300795AA" w14:textId="77777777" w:rsidR="009A3AA7" w:rsidRPr="00F85D90" w:rsidRDefault="009A3AA7" w:rsidP="00F85D90">
      <w:pPr>
        <w:spacing w:line="480" w:lineRule="auto"/>
        <w:rPr>
          <w:rFonts w:ascii="Arial" w:hAnsi="Arial" w:cs="Arial"/>
          <w:sz w:val="22"/>
          <w:szCs w:val="22"/>
        </w:rPr>
      </w:pPr>
    </w:p>
    <w:p w14:paraId="2E057366"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D9007BB" wp14:editId="5E28FD2A">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23064" cy="6541184"/>
                    </a:xfrm>
                    <a:prstGeom prst="rect">
                      <a:avLst/>
                    </a:prstGeom>
                  </pic:spPr>
                </pic:pic>
              </a:graphicData>
            </a:graphic>
          </wp:inline>
        </w:drawing>
      </w:r>
    </w:p>
    <w:p w14:paraId="2228E553" w14:textId="77777777" w:rsidR="009A3AA7" w:rsidRPr="00F85D90" w:rsidRDefault="009A3AA7" w:rsidP="00F85D90">
      <w:pPr>
        <w:spacing w:line="480" w:lineRule="auto"/>
        <w:rPr>
          <w:rFonts w:ascii="Arial" w:hAnsi="Arial" w:cs="Arial"/>
          <w:sz w:val="22"/>
          <w:szCs w:val="22"/>
        </w:rPr>
      </w:pPr>
      <w:r w:rsidRPr="00F85D90">
        <w:rPr>
          <w:rFonts w:ascii="Arial" w:hAnsi="Arial" w:cs="Arial"/>
          <w:sz w:val="22"/>
          <w:szCs w:val="22"/>
        </w:rPr>
        <w:br w:type="page"/>
      </w:r>
    </w:p>
    <w:p w14:paraId="15F26FC1" w14:textId="6134657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lastRenderedPageBreak/>
        <w:t>Figure 5.</w:t>
      </w:r>
      <w:r w:rsidRPr="00F85D90">
        <w:rPr>
          <w:rFonts w:ascii="Arial" w:hAnsi="Arial" w:cs="Arial"/>
          <w:sz w:val="22"/>
          <w:szCs w:val="22"/>
        </w:rPr>
        <w:t xml:space="preserve"> Example normalized count ratio distributions for genes in five euploid, heterozygous ancestor MA lines. Genes with normalized count ratios that were 6 or greater are binned together. Red line is mean of the MA line ratio to the ancestor, blue line is median of ratio to the</w:t>
      </w:r>
      <w:r w:rsidR="00225803">
        <w:rPr>
          <w:rFonts w:ascii="Arial" w:hAnsi="Arial" w:cs="Arial"/>
          <w:sz w:val="22"/>
          <w:szCs w:val="22"/>
        </w:rPr>
        <w:t xml:space="preserve"> </w:t>
      </w:r>
      <w:r w:rsidRPr="00F85D90">
        <w:rPr>
          <w:rFonts w:ascii="Arial" w:hAnsi="Arial" w:cs="Arial"/>
          <w:sz w:val="22"/>
          <w:szCs w:val="22"/>
        </w:rPr>
        <w:t xml:space="preserve">ancestor, and the black line is intercept at 1 (ancestor = MA Line) </w:t>
      </w:r>
      <w:r w:rsidRPr="00F85D90">
        <w:rPr>
          <w:rFonts w:ascii="Arial" w:hAnsi="Arial" w:cs="Arial"/>
          <w:noProof/>
          <w:sz w:val="22"/>
          <w:szCs w:val="22"/>
        </w:rPr>
        <w:drawing>
          <wp:inline distT="0" distB="0" distL="0" distR="0" wp14:anchorId="3A13F101" wp14:editId="7A252289">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6">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p>
    <w:p w14:paraId="10B60759" w14:textId="77777777" w:rsidR="009A3AA7" w:rsidRPr="00F85D90" w:rsidRDefault="009A3AA7" w:rsidP="00F85D90">
      <w:pPr>
        <w:spacing w:line="480" w:lineRule="auto"/>
        <w:rPr>
          <w:rFonts w:ascii="Arial" w:hAnsi="Arial" w:cs="Arial"/>
          <w:b/>
          <w:bCs/>
          <w:sz w:val="22"/>
          <w:szCs w:val="22"/>
        </w:rPr>
      </w:pPr>
    </w:p>
    <w:p w14:paraId="324498B5" w14:textId="77777777" w:rsidR="009A3AA7" w:rsidRPr="00F85D90" w:rsidRDefault="009A3AA7" w:rsidP="00F85D90">
      <w:pPr>
        <w:spacing w:line="480" w:lineRule="auto"/>
        <w:rPr>
          <w:rFonts w:ascii="Arial" w:hAnsi="Arial" w:cs="Arial"/>
          <w:b/>
          <w:bCs/>
          <w:sz w:val="22"/>
          <w:szCs w:val="22"/>
        </w:rPr>
      </w:pPr>
      <w:r w:rsidRPr="00F85D90">
        <w:rPr>
          <w:rFonts w:ascii="Arial" w:hAnsi="Arial" w:cs="Arial"/>
          <w:b/>
          <w:bCs/>
          <w:sz w:val="22"/>
          <w:szCs w:val="22"/>
        </w:rPr>
        <w:t xml:space="preserve">Figure 7. </w:t>
      </w:r>
      <w:r w:rsidRPr="00F85D90">
        <w:rPr>
          <w:rFonts w:ascii="Arial" w:hAnsi="Arial" w:cs="Arial"/>
          <w:sz w:val="22"/>
          <w:szCs w:val="22"/>
        </w:rPr>
        <w: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t>
      </w:r>
    </w:p>
    <w:p w14:paraId="0CA13385" w14:textId="77777777" w:rsidR="00821CAF" w:rsidRDefault="00821CAF" w:rsidP="00F85D90">
      <w:pPr>
        <w:spacing w:line="480" w:lineRule="auto"/>
        <w:rPr>
          <w:ins w:id="710" w:author="Holly Celina Mcqueary" w:date="2020-07-13T16:14:00Z"/>
          <w:rFonts w:ascii="Arial" w:hAnsi="Arial" w:cs="Arial"/>
          <w:b/>
          <w:bCs/>
          <w:sz w:val="22"/>
          <w:szCs w:val="22"/>
        </w:rPr>
      </w:pPr>
      <w:ins w:id="711" w:author="Holly Celina Mcqueary" w:date="2020-07-13T16:13:00Z">
        <w:r>
          <w:rPr>
            <w:rFonts w:ascii="Arial" w:hAnsi="Arial" w:cs="Arial"/>
            <w:b/>
            <w:bCs/>
            <w:noProof/>
            <w:sz w:val="22"/>
            <w:szCs w:val="22"/>
          </w:rPr>
          <w:drawing>
            <wp:inline distT="0" distB="0" distL="0" distR="0" wp14:anchorId="3C52DA8D" wp14:editId="4E491548">
              <wp:extent cx="2526964" cy="2526964"/>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isGenesSample_7_GC_ChrI.pdf"/>
                      <pic:cNvPicPr/>
                    </pic:nvPicPr>
                    <pic:blipFill>
                      <a:blip r:embed="rId17">
                        <a:extLst>
                          <a:ext uri="{28A0092B-C50C-407E-A947-70E740481C1C}">
                            <a14:useLocalDpi xmlns:a14="http://schemas.microsoft.com/office/drawing/2010/main" val="0"/>
                          </a:ext>
                        </a:extLst>
                      </a:blip>
                      <a:stretch>
                        <a:fillRect/>
                      </a:stretch>
                    </pic:blipFill>
                    <pic:spPr>
                      <a:xfrm>
                        <a:off x="0" y="0"/>
                        <a:ext cx="2544047" cy="2544047"/>
                      </a:xfrm>
                      <a:prstGeom prst="rect">
                        <a:avLst/>
                      </a:prstGeom>
                    </pic:spPr>
                  </pic:pic>
                </a:graphicData>
              </a:graphic>
            </wp:inline>
          </w:drawing>
        </w:r>
      </w:ins>
      <w:del w:id="712" w:author="Holly Celina Mcqueary" w:date="2020-07-13T16:12:00Z">
        <w:r w:rsidR="009A3AA7" w:rsidRPr="00F85D90" w:rsidDel="00821CAF">
          <w:rPr>
            <w:rFonts w:ascii="Arial" w:hAnsi="Arial" w:cs="Arial"/>
            <w:noProof/>
            <w:sz w:val="22"/>
            <w:szCs w:val="22"/>
          </w:rPr>
          <w:drawing>
            <wp:inline distT="0" distB="0" distL="0" distR="0" wp14:anchorId="7E855402" wp14:editId="1F21C735">
              <wp:extent cx="6613044" cy="346625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18">
                        <a:extLst>
                          <a:ext uri="{28A0092B-C50C-407E-A947-70E740481C1C}">
                            <a14:useLocalDpi xmlns:a14="http://schemas.microsoft.com/office/drawing/2010/main" val="0"/>
                          </a:ext>
                        </a:extLst>
                      </a:blip>
                      <a:srcRect l="15961" t="25383" r="16539" b="28826"/>
                      <a:stretch/>
                    </pic:blipFill>
                    <pic:spPr bwMode="auto">
                      <a:xfrm>
                        <a:off x="0" y="0"/>
                        <a:ext cx="6658696" cy="3490183"/>
                      </a:xfrm>
                      <a:prstGeom prst="rect">
                        <a:avLst/>
                      </a:prstGeom>
                      <a:ln>
                        <a:noFill/>
                      </a:ln>
                      <a:extLst>
                        <a:ext uri="{53640926-AAD7-44D8-BBD7-CCE9431645EC}">
                          <a14:shadowObscured xmlns:a14="http://schemas.microsoft.com/office/drawing/2010/main"/>
                        </a:ext>
                      </a:extLst>
                    </pic:spPr>
                  </pic:pic>
                </a:graphicData>
              </a:graphic>
            </wp:inline>
          </w:drawing>
        </w:r>
      </w:del>
      <w:ins w:id="713" w:author="Holly Celina Mcqueary" w:date="2020-07-13T16:12:00Z">
        <w:r w:rsidRPr="00821CAF">
          <w:rPr>
            <w:rFonts w:ascii="Arial" w:hAnsi="Arial" w:cs="Arial"/>
            <w:b/>
            <w:bCs/>
            <w:noProof/>
            <w:sz w:val="22"/>
            <w:szCs w:val="22"/>
          </w:rPr>
          <w:drawing>
            <wp:inline distT="0" distB="0" distL="0" distR="0" wp14:anchorId="4525450E" wp14:editId="569B6D04">
              <wp:extent cx="3361765" cy="2520965"/>
              <wp:effectExtent l="0" t="0" r="3810" b="0"/>
              <wp:docPr id="33" name="Picture 7">
                <a:extLst xmlns:a="http://schemas.openxmlformats.org/drawingml/2006/main">
                  <a:ext uri="{FF2B5EF4-FFF2-40B4-BE49-F238E27FC236}">
                    <a16:creationId xmlns:a16="http://schemas.microsoft.com/office/drawing/2014/main" id="{47EDB6E8-BD7F-D043-B1E3-ED9C21A973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7EDB6E8-BD7F-D043-B1E3-ED9C21A97370}"/>
                          </a:ext>
                        </a:extLst>
                      </pic:cNvPr>
                      <pic:cNvPicPr>
                        <a:picLocks noChangeAspect="1"/>
                      </pic:cNvPicPr>
                    </pic:nvPicPr>
                    <pic:blipFill>
                      <a:blip r:embed="rId19"/>
                      <a:stretch>
                        <a:fillRect/>
                      </a:stretch>
                    </pic:blipFill>
                    <pic:spPr>
                      <a:xfrm>
                        <a:off x="0" y="0"/>
                        <a:ext cx="3419847" cy="2564521"/>
                      </a:xfrm>
                      <a:prstGeom prst="rect">
                        <a:avLst/>
                      </a:prstGeom>
                    </pic:spPr>
                  </pic:pic>
                </a:graphicData>
              </a:graphic>
            </wp:inline>
          </w:drawing>
        </w:r>
      </w:ins>
    </w:p>
    <w:p w14:paraId="6748B8B7" w14:textId="64C24A17" w:rsidR="009A3AA7" w:rsidRPr="00B86022" w:rsidRDefault="009A3AA7" w:rsidP="00F85D90">
      <w:pPr>
        <w:spacing w:line="480" w:lineRule="auto"/>
        <w:rPr>
          <w:rFonts w:ascii="Arial" w:hAnsi="Arial" w:cs="Arial"/>
          <w:b/>
          <w:bCs/>
          <w:sz w:val="22"/>
          <w:szCs w:val="22"/>
        </w:rPr>
      </w:pPr>
      <w:r w:rsidRPr="00F85D90">
        <w:rPr>
          <w:rFonts w:ascii="Arial" w:hAnsi="Arial" w:cs="Arial"/>
          <w:b/>
          <w:bCs/>
          <w:sz w:val="22"/>
          <w:szCs w:val="22"/>
        </w:rPr>
        <w:br w:type="page"/>
      </w:r>
      <w:r w:rsidRPr="00F85D90">
        <w:rPr>
          <w:rFonts w:ascii="Arial" w:hAnsi="Arial" w:cs="Arial"/>
          <w:b/>
          <w:bCs/>
          <w:sz w:val="22"/>
          <w:szCs w:val="22"/>
        </w:rPr>
        <w:lastRenderedPageBreak/>
        <w:t>Figure 8.</w:t>
      </w:r>
      <w:r w:rsidRPr="00F85D90">
        <w:rPr>
          <w:rFonts w:ascii="Arial" w:hAnsi="Arial" w:cs="Arial"/>
          <w:sz w:val="22"/>
          <w:szCs w:val="22"/>
        </w:rPr>
        <w: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t>
      </w:r>
    </w:p>
    <w:p w14:paraId="6BE3262F"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5845601F" wp14:editId="250D6F5F">
            <wp:extent cx="3240405" cy="45491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20">
                      <a:extLst>
                        <a:ext uri="{28A0092B-C50C-407E-A947-70E740481C1C}">
                          <a14:useLocalDpi xmlns:a14="http://schemas.microsoft.com/office/drawing/2010/main" val="0"/>
                        </a:ext>
                      </a:extLst>
                    </a:blip>
                    <a:srcRect l="16548" t="3587" r="19438" b="26970"/>
                    <a:stretch/>
                  </pic:blipFill>
                  <pic:spPr bwMode="auto">
                    <a:xfrm>
                      <a:off x="0" y="0"/>
                      <a:ext cx="3263313" cy="4581300"/>
                    </a:xfrm>
                    <a:prstGeom prst="rect">
                      <a:avLst/>
                    </a:prstGeom>
                    <a:ln>
                      <a:noFill/>
                    </a:ln>
                    <a:extLst>
                      <a:ext uri="{53640926-AAD7-44D8-BBD7-CCE9431645EC}">
                        <a14:shadowObscured xmlns:a14="http://schemas.microsoft.com/office/drawing/2010/main"/>
                      </a:ext>
                    </a:extLst>
                  </pic:spPr>
                </pic:pic>
              </a:graphicData>
            </a:graphic>
          </wp:inline>
        </w:drawing>
      </w:r>
    </w:p>
    <w:p w14:paraId="2C9953DA" w14:textId="45D6083A" w:rsidR="009A3AA7" w:rsidRPr="00F85D90" w:rsidRDefault="009A3AA7" w:rsidP="00BB34EE">
      <w:pPr>
        <w:spacing w:line="480" w:lineRule="auto"/>
        <w:rPr>
          <w:rFonts w:ascii="Arial" w:hAnsi="Arial" w:cs="Arial"/>
          <w:sz w:val="22"/>
          <w:szCs w:val="22"/>
        </w:rPr>
      </w:pPr>
      <w:r w:rsidRPr="00F85D90">
        <w:rPr>
          <w:rFonts w:ascii="Arial" w:hAnsi="Arial" w:cs="Arial"/>
          <w:sz w:val="22"/>
          <w:szCs w:val="22"/>
        </w:rPr>
        <w:lastRenderedPageBreak/>
        <w:t xml:space="preserve">   </w:t>
      </w:r>
      <w:r w:rsidRPr="00F85D90">
        <w:rPr>
          <w:rFonts w:ascii="Arial" w:hAnsi="Arial" w:cs="Arial"/>
          <w:noProof/>
          <w:sz w:val="22"/>
          <w:szCs w:val="22"/>
        </w:rPr>
        <w:drawing>
          <wp:inline distT="0" distB="0" distL="0" distR="0" wp14:anchorId="33B76AEA" wp14:editId="0F765187">
            <wp:extent cx="1562100"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r w:rsidRPr="00F85D90">
        <w:rPr>
          <w:rFonts w:ascii="Arial" w:hAnsi="Arial" w:cs="Arial"/>
          <w:noProof/>
          <w:sz w:val="22"/>
          <w:szCs w:val="22"/>
        </w:rPr>
        <w:drawing>
          <wp:inline distT="0" distB="0" distL="0" distR="0" wp14:anchorId="3153A0FD" wp14:editId="49225C7E">
            <wp:extent cx="1554480" cy="1554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r w:rsidRPr="00F85D90">
        <w:rPr>
          <w:rFonts w:ascii="Arial" w:hAnsi="Arial" w:cs="Arial"/>
          <w:sz w:val="22"/>
          <w:szCs w:val="22"/>
        </w:rPr>
        <w:br w:type="page"/>
      </w:r>
    </w:p>
    <w:p w14:paraId="1AF1C551" w14:textId="24CBDF42" w:rsidR="00BB34EE" w:rsidRDefault="00BB34EE" w:rsidP="00F85D90">
      <w:pPr>
        <w:spacing w:line="480" w:lineRule="auto"/>
        <w:rPr>
          <w:rFonts w:ascii="Arial" w:hAnsi="Arial" w:cs="Arial"/>
          <w:b/>
          <w:bCs/>
          <w:sz w:val="22"/>
          <w:szCs w:val="22"/>
        </w:rPr>
      </w:pPr>
      <w:r>
        <w:rPr>
          <w:rFonts w:ascii="Arial" w:hAnsi="Arial" w:cs="Arial"/>
          <w:b/>
          <w:bCs/>
          <w:noProof/>
          <w:sz w:val="22"/>
          <w:szCs w:val="22"/>
        </w:rPr>
        <w:lastRenderedPageBreak/>
        <w:drawing>
          <wp:inline distT="0" distB="0" distL="0" distR="0" wp14:anchorId="63A7FF67" wp14:editId="46432D4F">
            <wp:extent cx="5486400" cy="7315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23">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3B1BB658" w14:textId="5F88F92B" w:rsidR="009A3AA7" w:rsidRPr="00F85D90" w:rsidRDefault="009A3AA7" w:rsidP="00F85D90">
      <w:pPr>
        <w:spacing w:line="480" w:lineRule="auto"/>
        <w:rPr>
          <w:rFonts w:ascii="Arial" w:hAnsi="Arial" w:cs="Arial"/>
          <w:sz w:val="22"/>
          <w:szCs w:val="22"/>
        </w:rPr>
      </w:pPr>
      <w:r w:rsidRPr="00F85D90">
        <w:rPr>
          <w:rFonts w:ascii="Arial" w:hAnsi="Arial" w:cs="Arial"/>
          <w:b/>
          <w:bCs/>
          <w:sz w:val="22"/>
          <w:szCs w:val="22"/>
        </w:rPr>
        <w:t>Figure 9</w:t>
      </w:r>
      <w:r w:rsidR="00BB34EE">
        <w:rPr>
          <w:rFonts w:ascii="Arial" w:hAnsi="Arial" w:cs="Arial"/>
          <w:b/>
          <w:bCs/>
          <w:sz w:val="22"/>
          <w:szCs w:val="22"/>
        </w:rPr>
        <w:t>:</w:t>
      </w:r>
      <w:r w:rsidRPr="00F85D90">
        <w:rPr>
          <w:rFonts w:ascii="Arial" w:hAnsi="Arial" w:cs="Arial"/>
          <w:sz w:val="22"/>
          <w:szCs w:val="22"/>
        </w:rPr>
        <w:t xml:space="preserve"> </w:t>
      </w:r>
      <w:r w:rsidR="00BB34EE">
        <w:rPr>
          <w:rFonts w:ascii="Arial" w:hAnsi="Arial" w:cs="Arial"/>
          <w:sz w:val="22"/>
          <w:szCs w:val="22"/>
        </w:rPr>
        <w:t>At most, 8/10 aneuploid samples share differentially expressed genes located on chromosomes that are not aneuploid in any sample.</w:t>
      </w:r>
    </w:p>
    <w:p w14:paraId="312F20B1" w14:textId="77777777" w:rsidR="009A3AA7" w:rsidRPr="00F85D90" w:rsidRDefault="009A3AA7" w:rsidP="00F85D90">
      <w:pPr>
        <w:spacing w:line="480" w:lineRule="auto"/>
        <w:rPr>
          <w:rFonts w:ascii="Arial" w:hAnsi="Arial" w:cs="Arial"/>
          <w:sz w:val="22"/>
          <w:szCs w:val="22"/>
        </w:rPr>
      </w:pPr>
    </w:p>
    <w:p w14:paraId="41302602" w14:textId="77777777" w:rsidR="00B86022" w:rsidRDefault="00F72972" w:rsidP="00F85D90">
      <w:pPr>
        <w:spacing w:line="480" w:lineRule="auto"/>
        <w:rPr>
          <w:rFonts w:ascii="Arial" w:hAnsi="Arial" w:cs="Arial"/>
          <w:sz w:val="22"/>
          <w:szCs w:val="22"/>
        </w:rPr>
      </w:pPr>
      <w:r>
        <w:rPr>
          <w:rFonts w:ascii="Arial" w:hAnsi="Arial" w:cs="Arial"/>
          <w:noProof/>
          <w:sz w:val="22"/>
          <w:szCs w:val="22"/>
        </w:rPr>
        <w:drawing>
          <wp:inline distT="0" distB="0" distL="0" distR="0" wp14:anchorId="5894C046" wp14:editId="7A13C440">
            <wp:extent cx="5219205" cy="6958940"/>
            <wp:effectExtent l="0" t="0" r="63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24">
                      <a:extLst>
                        <a:ext uri="{28A0092B-C50C-407E-A947-70E740481C1C}">
                          <a14:useLocalDpi xmlns:a14="http://schemas.microsoft.com/office/drawing/2010/main" val="0"/>
                        </a:ext>
                      </a:extLst>
                    </a:blip>
                    <a:stretch>
                      <a:fillRect/>
                    </a:stretch>
                  </pic:blipFill>
                  <pic:spPr>
                    <a:xfrm>
                      <a:off x="0" y="0"/>
                      <a:ext cx="5226736" cy="6968982"/>
                    </a:xfrm>
                    <a:prstGeom prst="rect">
                      <a:avLst/>
                    </a:prstGeom>
                  </pic:spPr>
                </pic:pic>
              </a:graphicData>
            </a:graphic>
          </wp:inline>
        </w:drawing>
      </w:r>
    </w:p>
    <w:p w14:paraId="697C669A" w14:textId="778840F0" w:rsidR="00F72972" w:rsidRDefault="00F72972" w:rsidP="00F85D90">
      <w:pPr>
        <w:spacing w:line="480" w:lineRule="auto"/>
        <w:rPr>
          <w:rFonts w:ascii="Arial" w:hAnsi="Arial" w:cs="Arial"/>
          <w:sz w:val="22"/>
          <w:szCs w:val="22"/>
        </w:rPr>
      </w:pPr>
      <w:r>
        <w:rPr>
          <w:rFonts w:ascii="Arial" w:hAnsi="Arial" w:cs="Arial"/>
          <w:sz w:val="22"/>
          <w:szCs w:val="22"/>
        </w:rPr>
        <w:t xml:space="preserve">Figure 10: Non-differentially expressed genes on chromosome I that are shared between the samples that are aneuploid for chromosome I (GCS11 is monosomic, the others are trisomic). </w:t>
      </w:r>
    </w:p>
    <w:p w14:paraId="7B6A9B5F" w14:textId="6D7A4890" w:rsidR="0082129F" w:rsidRDefault="0082129F"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07D8FCF" wp14:editId="70D7FFD5">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25">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73EB4F3" w14:textId="07457E47" w:rsidR="0082129F" w:rsidRDefault="0082129F" w:rsidP="00F85D90">
      <w:pPr>
        <w:spacing w:line="480" w:lineRule="auto"/>
        <w:rPr>
          <w:rFonts w:ascii="Arial" w:hAnsi="Arial" w:cs="Arial"/>
          <w:sz w:val="22"/>
          <w:szCs w:val="22"/>
        </w:rPr>
      </w:pPr>
      <w:r>
        <w:rPr>
          <w:rFonts w:ascii="Arial" w:hAnsi="Arial" w:cs="Arial"/>
          <w:sz w:val="22"/>
          <w:szCs w:val="22"/>
        </w:rPr>
        <w:t xml:space="preserve">Figure 11: Non-DE genes shared between samples trisomic for chromosome XII. </w:t>
      </w:r>
    </w:p>
    <w:p w14:paraId="100A0F69" w14:textId="6CFDE9A9" w:rsidR="009C0A44" w:rsidRDefault="009C0A44" w:rsidP="00F85D90">
      <w:pPr>
        <w:spacing w:line="480" w:lineRule="auto"/>
        <w:rPr>
          <w:rFonts w:ascii="Arial" w:hAnsi="Arial" w:cs="Arial"/>
          <w:sz w:val="22"/>
          <w:szCs w:val="22"/>
        </w:rPr>
      </w:pPr>
    </w:p>
    <w:p w14:paraId="63F9F346" w14:textId="6040325D" w:rsidR="009C0A44" w:rsidRDefault="009C0A4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2B27B980" wp14:editId="297E7914">
            <wp:extent cx="5486400"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26">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9D91558" w14:textId="01AC85F7" w:rsidR="009C0A44" w:rsidRDefault="009C0A44" w:rsidP="00F85D90">
      <w:pPr>
        <w:spacing w:line="480" w:lineRule="auto"/>
        <w:rPr>
          <w:rFonts w:ascii="Arial" w:hAnsi="Arial" w:cs="Arial"/>
          <w:sz w:val="22"/>
          <w:szCs w:val="22"/>
        </w:rPr>
      </w:pPr>
      <w:r>
        <w:rPr>
          <w:rFonts w:ascii="Arial" w:hAnsi="Arial" w:cs="Arial"/>
          <w:sz w:val="22"/>
          <w:szCs w:val="22"/>
        </w:rPr>
        <w:t xml:space="preserve">Figure 12: Non-DE genes shared between two </w:t>
      </w:r>
      <w:r w:rsidR="00757C14">
        <w:rPr>
          <w:rFonts w:ascii="Arial" w:hAnsi="Arial" w:cs="Arial"/>
          <w:sz w:val="22"/>
          <w:szCs w:val="22"/>
        </w:rPr>
        <w:t xml:space="preserve">heterozygous-ancestor </w:t>
      </w:r>
      <w:r>
        <w:rPr>
          <w:rFonts w:ascii="Arial" w:hAnsi="Arial" w:cs="Arial"/>
          <w:sz w:val="22"/>
          <w:szCs w:val="22"/>
        </w:rPr>
        <w:t xml:space="preserve">samples trisomic for chromosome VII. </w:t>
      </w:r>
    </w:p>
    <w:p w14:paraId="15699B55" w14:textId="093893D9" w:rsidR="009C0A44" w:rsidRDefault="00757C1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739B5CDF" wp14:editId="73F7C0EA">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7">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5A8CA41A" w14:textId="2894BE61" w:rsidR="00757C14" w:rsidRDefault="00757C14" w:rsidP="00F85D90">
      <w:pPr>
        <w:spacing w:line="480" w:lineRule="auto"/>
        <w:rPr>
          <w:rFonts w:ascii="Arial" w:hAnsi="Arial" w:cs="Arial"/>
          <w:sz w:val="22"/>
          <w:szCs w:val="22"/>
        </w:rPr>
      </w:pPr>
      <w:r>
        <w:rPr>
          <w:rFonts w:ascii="Arial" w:hAnsi="Arial" w:cs="Arial"/>
          <w:sz w:val="22"/>
          <w:szCs w:val="22"/>
        </w:rPr>
        <w:t xml:space="preserve">Figure 13: Non-DE genes on </w:t>
      </w:r>
      <w:proofErr w:type="spellStart"/>
      <w:r>
        <w:rPr>
          <w:rFonts w:ascii="Arial" w:hAnsi="Arial" w:cs="Arial"/>
          <w:sz w:val="22"/>
          <w:szCs w:val="22"/>
        </w:rPr>
        <w:t>ChrV</w:t>
      </w:r>
      <w:proofErr w:type="spellEnd"/>
      <w:r>
        <w:rPr>
          <w:rFonts w:ascii="Arial" w:hAnsi="Arial" w:cs="Arial"/>
          <w:sz w:val="22"/>
          <w:szCs w:val="22"/>
        </w:rPr>
        <w:t xml:space="preserve"> for two </w:t>
      </w:r>
      <w:proofErr w:type="gramStart"/>
      <w:r>
        <w:rPr>
          <w:rFonts w:ascii="Arial" w:hAnsi="Arial" w:cs="Arial"/>
          <w:sz w:val="22"/>
          <w:szCs w:val="22"/>
        </w:rPr>
        <w:t>homozygous-ancestor</w:t>
      </w:r>
      <w:proofErr w:type="gramEnd"/>
      <w:r>
        <w:rPr>
          <w:rFonts w:ascii="Arial" w:hAnsi="Arial" w:cs="Arial"/>
          <w:sz w:val="22"/>
          <w:szCs w:val="22"/>
        </w:rPr>
        <w:t xml:space="preserve"> </w:t>
      </w:r>
      <w:proofErr w:type="spellStart"/>
      <w:r>
        <w:rPr>
          <w:rFonts w:ascii="Arial" w:hAnsi="Arial" w:cs="Arial"/>
          <w:sz w:val="22"/>
          <w:szCs w:val="22"/>
        </w:rPr>
        <w:t>derivied</w:t>
      </w:r>
      <w:proofErr w:type="spellEnd"/>
      <w:r>
        <w:rPr>
          <w:rFonts w:ascii="Arial" w:hAnsi="Arial" w:cs="Arial"/>
          <w:sz w:val="22"/>
          <w:szCs w:val="22"/>
        </w:rPr>
        <w:t xml:space="preserve"> samples trisomic for </w:t>
      </w:r>
      <w:proofErr w:type="spellStart"/>
      <w:r>
        <w:rPr>
          <w:rFonts w:ascii="Arial" w:hAnsi="Arial" w:cs="Arial"/>
          <w:sz w:val="22"/>
          <w:szCs w:val="22"/>
        </w:rPr>
        <w:t>chr</w:t>
      </w:r>
      <w:proofErr w:type="spellEnd"/>
      <w:r>
        <w:rPr>
          <w:rFonts w:ascii="Arial" w:hAnsi="Arial" w:cs="Arial"/>
          <w:sz w:val="22"/>
          <w:szCs w:val="22"/>
        </w:rPr>
        <w:t xml:space="preserve"> V </w:t>
      </w:r>
    </w:p>
    <w:p w14:paraId="6D5864F4" w14:textId="21177034" w:rsidR="00757C14" w:rsidRDefault="00395F74"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0C245" wp14:editId="02B0CA3F">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8">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B38333D" w14:textId="01FF734D" w:rsidR="00395F74" w:rsidRDefault="00395F74" w:rsidP="00F85D90">
      <w:pPr>
        <w:spacing w:line="480" w:lineRule="auto"/>
        <w:rPr>
          <w:rFonts w:ascii="Arial" w:hAnsi="Arial" w:cs="Arial"/>
          <w:sz w:val="22"/>
          <w:szCs w:val="22"/>
        </w:rPr>
      </w:pPr>
      <w:r>
        <w:rPr>
          <w:rFonts w:ascii="Arial" w:hAnsi="Arial" w:cs="Arial"/>
          <w:sz w:val="22"/>
          <w:szCs w:val="22"/>
        </w:rPr>
        <w:t xml:space="preserve">Figure 14: DE trans genes shared between aneuploid homozygous lines. </w:t>
      </w:r>
    </w:p>
    <w:p w14:paraId="3FF70EA4" w14:textId="03F96FDE" w:rsidR="00395F74" w:rsidRDefault="00395F74" w:rsidP="00F85D90">
      <w:pPr>
        <w:spacing w:line="480" w:lineRule="auto"/>
        <w:rPr>
          <w:rFonts w:ascii="Arial" w:hAnsi="Arial" w:cs="Arial"/>
          <w:sz w:val="22"/>
          <w:szCs w:val="22"/>
        </w:rPr>
      </w:pPr>
    </w:p>
    <w:p w14:paraId="13454A4E" w14:textId="77777777" w:rsidR="00395F74" w:rsidRDefault="00395F74" w:rsidP="00F85D90">
      <w:pPr>
        <w:spacing w:line="480" w:lineRule="auto"/>
        <w:rPr>
          <w:rFonts w:ascii="Arial" w:hAnsi="Arial" w:cs="Arial"/>
          <w:sz w:val="22"/>
          <w:szCs w:val="22"/>
        </w:rPr>
      </w:pPr>
    </w:p>
    <w:p w14:paraId="6695B987" w14:textId="77777777" w:rsidR="00395F74" w:rsidRDefault="00395F74" w:rsidP="00F85D90">
      <w:pPr>
        <w:spacing w:line="480" w:lineRule="auto"/>
        <w:rPr>
          <w:rFonts w:ascii="Arial" w:hAnsi="Arial" w:cs="Arial"/>
          <w:sz w:val="22"/>
          <w:szCs w:val="22"/>
        </w:rPr>
      </w:pPr>
    </w:p>
    <w:p w14:paraId="269C945F" w14:textId="77777777" w:rsidR="009C0A44" w:rsidRDefault="009C0A44" w:rsidP="00F85D90">
      <w:pPr>
        <w:spacing w:line="480" w:lineRule="auto"/>
        <w:rPr>
          <w:rFonts w:ascii="Arial" w:hAnsi="Arial" w:cs="Arial"/>
          <w:sz w:val="22"/>
          <w:szCs w:val="22"/>
        </w:rPr>
      </w:pPr>
    </w:p>
    <w:p w14:paraId="434153C4" w14:textId="4F86E0F2" w:rsidR="009C0A44" w:rsidRDefault="009C0A44" w:rsidP="00F85D90">
      <w:pPr>
        <w:spacing w:line="480" w:lineRule="auto"/>
        <w:rPr>
          <w:rFonts w:ascii="Arial" w:hAnsi="Arial" w:cs="Arial"/>
          <w:sz w:val="22"/>
          <w:szCs w:val="22"/>
        </w:rPr>
      </w:pPr>
    </w:p>
    <w:p w14:paraId="11A3AF40" w14:textId="5DB5CB2C" w:rsidR="00C80EF0" w:rsidRDefault="00C80EF0" w:rsidP="00F85D90">
      <w:pPr>
        <w:spacing w:line="480" w:lineRule="auto"/>
        <w:rPr>
          <w:rFonts w:ascii="Arial" w:hAnsi="Arial" w:cs="Arial"/>
          <w:sz w:val="22"/>
          <w:szCs w:val="22"/>
        </w:rPr>
      </w:pPr>
      <w:r>
        <w:rPr>
          <w:rFonts w:ascii="Arial" w:hAnsi="Arial" w:cs="Arial"/>
          <w:noProof/>
          <w:sz w:val="22"/>
          <w:szCs w:val="22"/>
        </w:rPr>
        <w:drawing>
          <wp:inline distT="0" distB="0" distL="0" distR="0" wp14:anchorId="1FA7EF0D" wp14:editId="28694995">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D22C48" w14:textId="2E119D58" w:rsidR="00C80EF0" w:rsidRDefault="00C80EF0" w:rsidP="00F85D90">
      <w:pPr>
        <w:spacing w:line="480" w:lineRule="auto"/>
        <w:rPr>
          <w:rFonts w:ascii="Arial" w:hAnsi="Arial" w:cs="Arial"/>
          <w:sz w:val="22"/>
          <w:szCs w:val="22"/>
        </w:rPr>
      </w:pPr>
      <w:r>
        <w:rPr>
          <w:rFonts w:ascii="Arial" w:hAnsi="Arial" w:cs="Arial"/>
          <w:sz w:val="22"/>
          <w:szCs w:val="22"/>
        </w:rPr>
        <w:t xml:space="preserve">Figure 15: Shared DE genes in euploid lines for the homozygous ancestor lines </w:t>
      </w:r>
    </w:p>
    <w:p w14:paraId="5F128914" w14:textId="6EEA985A" w:rsidR="00C80EF0" w:rsidRDefault="00C80EF0" w:rsidP="00F85D90">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90EE5BE" wp14:editId="098C8583">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8E3A384" w14:textId="27289F53" w:rsidR="00C80EF0" w:rsidRDefault="00C80EF0" w:rsidP="00F85D90">
      <w:pPr>
        <w:spacing w:line="480" w:lineRule="auto"/>
        <w:rPr>
          <w:rFonts w:ascii="Arial" w:hAnsi="Arial" w:cs="Arial"/>
          <w:sz w:val="22"/>
          <w:szCs w:val="22"/>
        </w:rPr>
      </w:pPr>
      <w:r>
        <w:rPr>
          <w:rFonts w:ascii="Arial" w:hAnsi="Arial" w:cs="Arial"/>
          <w:sz w:val="22"/>
          <w:szCs w:val="22"/>
        </w:rPr>
        <w:t xml:space="preserve">Figure 16: Shared DE genes in the heterozygous ancestor euploid lines. </w:t>
      </w:r>
    </w:p>
    <w:p w14:paraId="586484D4" w14:textId="63BEC004" w:rsidR="00C80EF0" w:rsidRDefault="00DD085B" w:rsidP="00F85D90">
      <w:pPr>
        <w:spacing w:line="480" w:lineRule="auto"/>
        <w:rPr>
          <w:rFonts w:ascii="Arial" w:hAnsi="Arial" w:cs="Arial"/>
          <w:sz w:val="22"/>
          <w:szCs w:val="22"/>
        </w:rPr>
      </w:pPr>
      <w:r>
        <w:rPr>
          <w:noProof/>
        </w:rPr>
        <w:drawing>
          <wp:anchor distT="0" distB="0" distL="114300" distR="114300" simplePos="0" relativeHeight="251674624" behindDoc="0" locked="0" layoutInCell="1" allowOverlap="1" wp14:anchorId="2CD0F5FF" wp14:editId="0F137580">
            <wp:simplePos x="0" y="0"/>
            <wp:positionH relativeFrom="column">
              <wp:posOffset>0</wp:posOffset>
            </wp:positionH>
            <wp:positionV relativeFrom="paragraph">
              <wp:posOffset>300264</wp:posOffset>
            </wp:positionV>
            <wp:extent cx="3539085" cy="3202493"/>
            <wp:effectExtent l="0" t="0" r="0" b="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p>
    <w:p w14:paraId="33721769" w14:textId="227EC63D" w:rsidR="009C0A44" w:rsidRPr="00F85D90" w:rsidRDefault="009C0A44" w:rsidP="00F85D90">
      <w:pPr>
        <w:spacing w:line="480" w:lineRule="auto"/>
        <w:rPr>
          <w:rFonts w:ascii="Arial" w:hAnsi="Arial" w:cs="Arial"/>
          <w:sz w:val="22"/>
          <w:szCs w:val="22"/>
        </w:rPr>
      </w:pPr>
    </w:p>
    <w:p w14:paraId="168E55CB" w14:textId="3A1A197F" w:rsidR="009A3AA7" w:rsidRPr="00F85D90" w:rsidRDefault="009A3AA7" w:rsidP="00F85D90">
      <w:pPr>
        <w:spacing w:line="480" w:lineRule="auto"/>
        <w:rPr>
          <w:rFonts w:ascii="Arial" w:hAnsi="Arial" w:cs="Arial"/>
          <w:sz w:val="22"/>
          <w:szCs w:val="22"/>
        </w:rPr>
      </w:pPr>
    </w:p>
    <w:p w14:paraId="6D7DF787" w14:textId="419D87B8" w:rsidR="009A3AA7" w:rsidRPr="00F85D90" w:rsidRDefault="009A3AA7" w:rsidP="00F85D90">
      <w:pPr>
        <w:spacing w:line="480" w:lineRule="auto"/>
        <w:rPr>
          <w:rFonts w:ascii="Arial" w:hAnsi="Arial" w:cs="Arial"/>
          <w:sz w:val="22"/>
          <w:szCs w:val="22"/>
        </w:rPr>
      </w:pPr>
    </w:p>
    <w:p w14:paraId="148DEB62" w14:textId="5A6DB280" w:rsidR="009A3AA7" w:rsidRPr="00F85D90" w:rsidRDefault="009A3AA7" w:rsidP="00F85D90">
      <w:pPr>
        <w:spacing w:line="480" w:lineRule="auto"/>
        <w:rPr>
          <w:rFonts w:ascii="Arial" w:hAnsi="Arial" w:cs="Arial"/>
          <w:sz w:val="22"/>
          <w:szCs w:val="22"/>
        </w:rPr>
      </w:pPr>
    </w:p>
    <w:p w14:paraId="238BD376" w14:textId="1BE9646F" w:rsidR="009A3AA7" w:rsidRPr="00F85D90" w:rsidRDefault="009A3AA7" w:rsidP="00F85D90">
      <w:pPr>
        <w:spacing w:line="480" w:lineRule="auto"/>
        <w:rPr>
          <w:rFonts w:ascii="Arial" w:hAnsi="Arial" w:cs="Arial"/>
          <w:sz w:val="22"/>
          <w:szCs w:val="22"/>
        </w:rPr>
      </w:pPr>
    </w:p>
    <w:p w14:paraId="463C2CEF" w14:textId="77777777" w:rsidR="009A3AA7" w:rsidRPr="00F85D90" w:rsidRDefault="009A3AA7" w:rsidP="00F85D90">
      <w:pPr>
        <w:spacing w:line="480" w:lineRule="auto"/>
        <w:rPr>
          <w:rFonts w:ascii="Arial" w:hAnsi="Arial" w:cs="Arial"/>
          <w:sz w:val="22"/>
          <w:szCs w:val="22"/>
        </w:rPr>
      </w:pPr>
    </w:p>
    <w:p w14:paraId="0D94A937" w14:textId="77777777" w:rsidR="009A3AA7" w:rsidRPr="00F85D90" w:rsidRDefault="009A3AA7" w:rsidP="00F85D90">
      <w:pPr>
        <w:spacing w:line="480" w:lineRule="auto"/>
        <w:rPr>
          <w:rFonts w:ascii="Arial" w:hAnsi="Arial" w:cs="Arial"/>
          <w:sz w:val="22"/>
          <w:szCs w:val="22"/>
        </w:rPr>
      </w:pPr>
    </w:p>
    <w:p w14:paraId="1B2C5509" w14:textId="77777777" w:rsidR="009A3AA7" w:rsidRPr="00F85D90" w:rsidRDefault="009A3AA7" w:rsidP="00F85D90">
      <w:pPr>
        <w:spacing w:line="480" w:lineRule="auto"/>
        <w:rPr>
          <w:rFonts w:ascii="Arial" w:hAnsi="Arial" w:cs="Arial"/>
          <w:sz w:val="22"/>
          <w:szCs w:val="22"/>
        </w:rPr>
      </w:pPr>
    </w:p>
    <w:p w14:paraId="37DB4929" w14:textId="0FD71172" w:rsidR="009A3AA7" w:rsidRPr="00F85D90" w:rsidRDefault="009A3AA7" w:rsidP="00F85D90">
      <w:pPr>
        <w:spacing w:line="480" w:lineRule="auto"/>
        <w:rPr>
          <w:rFonts w:ascii="Arial" w:hAnsi="Arial" w:cs="Arial"/>
          <w:sz w:val="22"/>
          <w:szCs w:val="22"/>
        </w:rPr>
      </w:pPr>
    </w:p>
    <w:p w14:paraId="72926982" w14:textId="77777777" w:rsidR="009A3AA7" w:rsidRPr="00F85D90" w:rsidRDefault="009A3AA7" w:rsidP="00F85D90">
      <w:pPr>
        <w:spacing w:line="480" w:lineRule="auto"/>
        <w:rPr>
          <w:rFonts w:ascii="Arial" w:hAnsi="Arial" w:cs="Arial"/>
          <w:sz w:val="22"/>
          <w:szCs w:val="22"/>
        </w:rPr>
      </w:pPr>
    </w:p>
    <w:p w14:paraId="75E6823B" w14:textId="77777777" w:rsidR="009A3AA7" w:rsidRPr="00F85D90" w:rsidRDefault="009A3AA7" w:rsidP="00F85D90">
      <w:pPr>
        <w:spacing w:line="480" w:lineRule="auto"/>
        <w:rPr>
          <w:rFonts w:ascii="Arial" w:hAnsi="Arial" w:cs="Arial"/>
          <w:sz w:val="22"/>
          <w:szCs w:val="22"/>
        </w:rPr>
      </w:pPr>
      <w:r w:rsidRPr="00F85D90">
        <w:rPr>
          <w:rFonts w:ascii="Arial" w:hAnsi="Arial" w:cs="Arial"/>
          <w:noProof/>
          <w:sz w:val="22"/>
          <w:szCs w:val="22"/>
        </w:rPr>
        <w:drawing>
          <wp:inline distT="0" distB="0" distL="0" distR="0" wp14:anchorId="094F7DCC" wp14:editId="4999A8E4">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29DE015" w14:textId="579525C6" w:rsidR="009A3AA7" w:rsidRPr="00F53372" w:rsidRDefault="009A3AA7" w:rsidP="00F85D90">
      <w:pPr>
        <w:spacing w:line="480" w:lineRule="auto"/>
        <w:rPr>
          <w:rFonts w:ascii="Arial" w:hAnsi="Arial" w:cs="Arial"/>
          <w:sz w:val="22"/>
          <w:szCs w:val="22"/>
        </w:rPr>
      </w:pPr>
      <w:r w:rsidRPr="00F85D90">
        <w:rPr>
          <w:rFonts w:ascii="Arial" w:hAnsi="Arial" w:cs="Arial"/>
          <w:b/>
          <w:bCs/>
          <w:sz w:val="22"/>
          <w:szCs w:val="22"/>
        </w:rPr>
        <w:t xml:space="preserve">Figure 12: </w:t>
      </w:r>
      <w:r w:rsidRPr="00F85D90">
        <w:rPr>
          <w:rFonts w:ascii="Arial" w:hAnsi="Arial" w:cs="Arial"/>
          <w:sz w:val="22"/>
          <w:szCs w:val="22"/>
        </w:rP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Chromosomes with no bars were not sampled in our analyses. </w:t>
      </w:r>
    </w:p>
    <w:p w14:paraId="053DD830" w14:textId="77777777" w:rsidR="00504527" w:rsidRPr="00F85D90" w:rsidRDefault="00504527" w:rsidP="00F85D90">
      <w:pPr>
        <w:spacing w:line="480" w:lineRule="auto"/>
        <w:rPr>
          <w:rFonts w:ascii="Arial" w:eastAsia="Times New Roman" w:hAnsi="Arial" w:cs="Arial"/>
          <w:sz w:val="22"/>
          <w:szCs w:val="22"/>
        </w:rPr>
      </w:pPr>
    </w:p>
    <w:p w14:paraId="0CCE7F74" w14:textId="52D2E089" w:rsidR="00226C1E" w:rsidRPr="00F85D90" w:rsidRDefault="00226C1E" w:rsidP="002E4C6B">
      <w:pPr>
        <w:spacing w:line="480" w:lineRule="auto"/>
        <w:rPr>
          <w:rFonts w:ascii="Arial" w:hAnsi="Arial" w:cs="Arial"/>
          <w:b/>
          <w:bCs/>
          <w:sz w:val="22"/>
          <w:szCs w:val="22"/>
        </w:rPr>
      </w:pPr>
      <w:r w:rsidRPr="00F85D90">
        <w:rPr>
          <w:rFonts w:ascii="Arial" w:eastAsia="Times New Roman" w:hAnsi="Arial" w:cs="Arial"/>
          <w:b/>
          <w:bCs/>
          <w:sz w:val="22"/>
          <w:szCs w:val="22"/>
        </w:rPr>
        <w:t>References</w:t>
      </w:r>
    </w:p>
    <w:p w14:paraId="36638978" w14:textId="77777777" w:rsidR="00430293" w:rsidRPr="00430293" w:rsidRDefault="00CA6FD4" w:rsidP="00430293">
      <w:pPr>
        <w:pStyle w:val="EndNoteBibliography"/>
        <w:ind w:left="720" w:hanging="720"/>
        <w:rPr>
          <w:noProof/>
        </w:rPr>
      </w:pPr>
      <w:r w:rsidRPr="00F85D90">
        <w:rPr>
          <w:rFonts w:ascii="Arial" w:hAnsi="Arial" w:cs="Arial"/>
          <w:sz w:val="22"/>
          <w:szCs w:val="22"/>
        </w:rPr>
        <w:fldChar w:fldCharType="begin"/>
      </w:r>
      <w:r w:rsidRPr="00F85D90">
        <w:rPr>
          <w:rFonts w:ascii="Arial" w:hAnsi="Arial" w:cs="Arial"/>
          <w:sz w:val="22"/>
          <w:szCs w:val="22"/>
        </w:rPr>
        <w:instrText xml:space="preserve"> ADDIN EN.REFLIST </w:instrText>
      </w:r>
      <w:r w:rsidRPr="00F85D90">
        <w:rPr>
          <w:rFonts w:ascii="Arial" w:hAnsi="Arial" w:cs="Arial"/>
          <w:sz w:val="22"/>
          <w:szCs w:val="22"/>
        </w:rPr>
        <w:fldChar w:fldCharType="separate"/>
      </w:r>
      <w:r w:rsidR="00430293" w:rsidRPr="00430293">
        <w:rPr>
          <w:noProof/>
        </w:rPr>
        <w:t>Anders, K. R., J. R. Kudrna, K. E. Keller, B. Kinghorn, E. M. Miller</w:t>
      </w:r>
      <w:r w:rsidR="00430293" w:rsidRPr="00430293">
        <w:rPr>
          <w:i/>
          <w:noProof/>
        </w:rPr>
        <w:t xml:space="preserve"> et al.</w:t>
      </w:r>
      <w:r w:rsidR="00430293" w:rsidRPr="00430293">
        <w:rPr>
          <w:noProof/>
        </w:rPr>
        <w:t>, 2009 A strategy for constructing aneuploid yeast strains by transient nondisjunction of a target chromosome. BMC Genet 10</w:t>
      </w:r>
      <w:r w:rsidR="00430293" w:rsidRPr="00430293">
        <w:rPr>
          <w:b/>
          <w:noProof/>
        </w:rPr>
        <w:t>:</w:t>
      </w:r>
      <w:r w:rsidR="00430293" w:rsidRPr="00430293">
        <w:rPr>
          <w:noProof/>
        </w:rPr>
        <w:t xml:space="preserve"> 36.</w:t>
      </w:r>
    </w:p>
    <w:p w14:paraId="05B314D7" w14:textId="77777777" w:rsidR="00430293" w:rsidRPr="00430293" w:rsidRDefault="00430293" w:rsidP="00430293">
      <w:pPr>
        <w:pStyle w:val="EndNoteBibliography"/>
        <w:ind w:left="720" w:hanging="720"/>
        <w:rPr>
          <w:noProof/>
        </w:rPr>
      </w:pPr>
      <w:r w:rsidRPr="00430293">
        <w:rPr>
          <w:noProof/>
        </w:rPr>
        <w:t>Anders, S., P. T. Pyl and W. Huber, 2015 HTSeq—a Python framework to work with high-throughput sequencing data. Bioinformatics 31</w:t>
      </w:r>
      <w:r w:rsidRPr="00430293">
        <w:rPr>
          <w:b/>
          <w:noProof/>
        </w:rPr>
        <w:t>:</w:t>
      </w:r>
      <w:r w:rsidRPr="00430293">
        <w:rPr>
          <w:noProof/>
        </w:rPr>
        <w:t xml:space="preserve"> 166-169.</w:t>
      </w:r>
    </w:p>
    <w:p w14:paraId="1D41A1C4" w14:textId="77777777" w:rsidR="00430293" w:rsidRPr="00430293" w:rsidRDefault="00430293" w:rsidP="00430293">
      <w:pPr>
        <w:pStyle w:val="EndNoteBibliography"/>
        <w:ind w:left="720" w:hanging="720"/>
        <w:rPr>
          <w:noProof/>
        </w:rPr>
      </w:pPr>
      <w:r w:rsidRPr="00430293">
        <w:rPr>
          <w:noProof/>
        </w:rPr>
        <w:t>Audrey P Gasch, J. H., Michael A Newton, Maria Sardi, Mun Yong, Zhishi Wang, 2016 Further support for aneuploidy tolerance in wild yeast and effects of dosage compensation on gene copy-number evolution. eLIFE 5</w:t>
      </w:r>
      <w:r w:rsidRPr="00430293">
        <w:rPr>
          <w:b/>
          <w:noProof/>
        </w:rPr>
        <w:t>:</w:t>
      </w:r>
      <w:r w:rsidRPr="00430293">
        <w:rPr>
          <w:noProof/>
        </w:rPr>
        <w:t xml:space="preserve"> 1-12.</w:t>
      </w:r>
    </w:p>
    <w:p w14:paraId="4309FD2F" w14:textId="77777777" w:rsidR="00430293" w:rsidRPr="00430293" w:rsidRDefault="00430293" w:rsidP="00430293">
      <w:pPr>
        <w:pStyle w:val="EndNoteBibliography"/>
        <w:ind w:left="720" w:hanging="720"/>
        <w:rPr>
          <w:noProof/>
        </w:rPr>
      </w:pPr>
      <w:r w:rsidRPr="00430293">
        <w:rPr>
          <w:noProof/>
        </w:rPr>
        <w:lastRenderedPageBreak/>
        <w:t>Birchler, J. A., J. Hiebert and K. Paigen, 1990 Analysis of autosomal dosage compensation involving the alcohol dehydrogenase locus in Drosophila melanogaster. Genetics 124</w:t>
      </w:r>
      <w:r w:rsidRPr="00430293">
        <w:rPr>
          <w:b/>
          <w:noProof/>
        </w:rPr>
        <w:t>:</w:t>
      </w:r>
      <w:r w:rsidRPr="00430293">
        <w:rPr>
          <w:noProof/>
        </w:rPr>
        <w:t xml:space="preserve"> 677-686.</w:t>
      </w:r>
    </w:p>
    <w:p w14:paraId="4C738984" w14:textId="77777777" w:rsidR="00430293" w:rsidRPr="00430293" w:rsidRDefault="00430293" w:rsidP="00430293">
      <w:pPr>
        <w:pStyle w:val="EndNoteBibliography"/>
        <w:ind w:left="720" w:hanging="720"/>
        <w:rPr>
          <w:noProof/>
        </w:rPr>
      </w:pPr>
      <w:r w:rsidRPr="00430293">
        <w:rPr>
          <w:noProof/>
        </w:rPr>
        <w:t>Campbell, D., J. S. Doctor, J. H. Feuersanger and M. M. Doolittle, 1981 Differential mitotic stability of yeast disomes derived from triploid meiosis. Genetics 98</w:t>
      </w:r>
      <w:r w:rsidRPr="00430293">
        <w:rPr>
          <w:b/>
          <w:noProof/>
        </w:rPr>
        <w:t>:</w:t>
      </w:r>
      <w:r w:rsidRPr="00430293">
        <w:rPr>
          <w:noProof/>
        </w:rPr>
        <w:t xml:space="preserve"> 239-255.</w:t>
      </w:r>
    </w:p>
    <w:p w14:paraId="472939BD" w14:textId="77777777" w:rsidR="00430293" w:rsidRPr="00430293" w:rsidRDefault="00430293" w:rsidP="00430293">
      <w:pPr>
        <w:pStyle w:val="EndNoteBibliography"/>
        <w:ind w:left="720" w:hanging="720"/>
        <w:rPr>
          <w:noProof/>
        </w:rPr>
      </w:pPr>
      <w:r w:rsidRPr="00430293">
        <w:rPr>
          <w:noProof/>
        </w:rPr>
        <w:t>Carlson M, M. B., 2015 TxDb.Scerevisiae.UCSC.sacCer3.sgdGene: Annotation package for TxDb object(s). R package version 3.2.2.</w:t>
      </w:r>
    </w:p>
    <w:p w14:paraId="6B54BA11" w14:textId="77777777" w:rsidR="00430293" w:rsidRPr="00430293" w:rsidRDefault="00430293" w:rsidP="00430293">
      <w:pPr>
        <w:pStyle w:val="EndNoteBibliography"/>
        <w:ind w:left="720" w:hanging="720"/>
        <w:rPr>
          <w:noProof/>
        </w:rPr>
      </w:pPr>
      <w:r w:rsidRPr="00430293">
        <w:rPr>
          <w:noProof/>
        </w:rPr>
        <w:t>Chandler, C. H., 2017 When and why does sex chromosome dosage compensation evolve? Ann N Y Acad Sci 1389</w:t>
      </w:r>
      <w:r w:rsidRPr="00430293">
        <w:rPr>
          <w:b/>
          <w:noProof/>
        </w:rPr>
        <w:t>:</w:t>
      </w:r>
      <w:r w:rsidRPr="00430293">
        <w:rPr>
          <w:noProof/>
        </w:rPr>
        <w:t xml:space="preserve"> 37-51.</w:t>
      </w:r>
    </w:p>
    <w:p w14:paraId="53FD280A" w14:textId="77777777" w:rsidR="00430293" w:rsidRPr="00430293" w:rsidRDefault="00430293" w:rsidP="00430293">
      <w:pPr>
        <w:pStyle w:val="EndNoteBibliography"/>
        <w:ind w:left="720" w:hanging="720"/>
        <w:rPr>
          <w:noProof/>
        </w:rPr>
      </w:pPr>
      <w:r w:rsidRPr="00430293">
        <w:rPr>
          <w:noProof/>
        </w:rPr>
        <w:t>Charlesworth, B., 1991 The evolution of sex chromosomes. Science 251</w:t>
      </w:r>
      <w:r w:rsidRPr="00430293">
        <w:rPr>
          <w:b/>
          <w:noProof/>
        </w:rPr>
        <w:t>:</w:t>
      </w:r>
      <w:r w:rsidRPr="00430293">
        <w:rPr>
          <w:noProof/>
        </w:rPr>
        <w:t xml:space="preserve"> 1030-1033.</w:t>
      </w:r>
    </w:p>
    <w:p w14:paraId="01B761A9" w14:textId="77777777" w:rsidR="00430293" w:rsidRPr="00430293" w:rsidRDefault="00430293" w:rsidP="00430293">
      <w:pPr>
        <w:pStyle w:val="EndNoteBibliography"/>
        <w:ind w:left="720" w:hanging="720"/>
        <w:rPr>
          <w:noProof/>
        </w:rPr>
      </w:pPr>
      <w:r w:rsidRPr="00430293">
        <w:rPr>
          <w:noProof/>
        </w:rPr>
        <w:t>Chen, D., W. M. Toone, J. Mata, R. Lyne, G. Burns</w:t>
      </w:r>
      <w:r w:rsidRPr="00430293">
        <w:rPr>
          <w:i/>
          <w:noProof/>
        </w:rPr>
        <w:t xml:space="preserve"> et al.</w:t>
      </w:r>
      <w:r w:rsidRPr="00430293">
        <w:rPr>
          <w:noProof/>
        </w:rPr>
        <w:t>, 2003 Global transcriptional responses of fission yeast to environmental stress. Mol Biol Cell 14</w:t>
      </w:r>
      <w:r w:rsidRPr="00430293">
        <w:rPr>
          <w:b/>
          <w:noProof/>
        </w:rPr>
        <w:t>:</w:t>
      </w:r>
      <w:r w:rsidRPr="00430293">
        <w:rPr>
          <w:noProof/>
        </w:rPr>
        <w:t xml:space="preserve"> 214-229.</w:t>
      </w:r>
    </w:p>
    <w:p w14:paraId="2DD872D2" w14:textId="77777777" w:rsidR="00430293" w:rsidRPr="00430293" w:rsidRDefault="00430293" w:rsidP="00430293">
      <w:pPr>
        <w:pStyle w:val="EndNoteBibliography"/>
        <w:ind w:left="720" w:hanging="720"/>
        <w:rPr>
          <w:noProof/>
        </w:rPr>
      </w:pPr>
      <w:r w:rsidRPr="00430293">
        <w:rPr>
          <w:noProof/>
        </w:rPr>
        <w:t>Chen, G., W. D. Bradford, C. W. Seidel and R. Li, 2012 Hsp90 stress potentiates rapid cellular adaptation through induction of aneuploidy. Nature 482</w:t>
      </w:r>
      <w:r w:rsidRPr="00430293">
        <w:rPr>
          <w:b/>
          <w:noProof/>
        </w:rPr>
        <w:t>:</w:t>
      </w:r>
      <w:r w:rsidRPr="00430293">
        <w:rPr>
          <w:noProof/>
        </w:rPr>
        <w:t xml:space="preserve"> 246-250.</w:t>
      </w:r>
    </w:p>
    <w:p w14:paraId="6411D696" w14:textId="77777777" w:rsidR="00430293" w:rsidRPr="00430293" w:rsidRDefault="00430293" w:rsidP="00430293">
      <w:pPr>
        <w:pStyle w:val="EndNoteBibliography"/>
        <w:ind w:left="720" w:hanging="720"/>
        <w:rPr>
          <w:noProof/>
        </w:rPr>
      </w:pPr>
      <w:r w:rsidRPr="00430293">
        <w:rPr>
          <w:noProof/>
        </w:rPr>
        <w:t>Chen, Z. X., and B. Oliver, 2015 X Chromosome and Autosome Dosage Responses in Drosophila melanogaster Heads. G3 (Bethesda) 5</w:t>
      </w:r>
      <w:r w:rsidRPr="00430293">
        <w:rPr>
          <w:b/>
          <w:noProof/>
        </w:rPr>
        <w:t>:</w:t>
      </w:r>
      <w:r w:rsidRPr="00430293">
        <w:rPr>
          <w:noProof/>
        </w:rPr>
        <w:t xml:space="preserve"> 1057-1063.</w:t>
      </w:r>
    </w:p>
    <w:p w14:paraId="272AF293" w14:textId="77777777" w:rsidR="00430293" w:rsidRPr="00430293" w:rsidRDefault="00430293" w:rsidP="00430293">
      <w:pPr>
        <w:pStyle w:val="EndNoteBibliography"/>
        <w:ind w:left="720" w:hanging="720"/>
        <w:rPr>
          <w:noProof/>
        </w:rPr>
      </w:pPr>
      <w:r w:rsidRPr="00430293">
        <w:rPr>
          <w:noProof/>
        </w:rPr>
        <w:t>Chunduri, N. K., and Z. Storchova, 2019 The diverse consequences of aneuploidy. Nature Cell Biology 21</w:t>
      </w:r>
      <w:r w:rsidRPr="00430293">
        <w:rPr>
          <w:b/>
          <w:noProof/>
        </w:rPr>
        <w:t>:</w:t>
      </w:r>
      <w:r w:rsidRPr="00430293">
        <w:rPr>
          <w:noProof/>
        </w:rPr>
        <w:t xml:space="preserve"> 54-62.</w:t>
      </w:r>
    </w:p>
    <w:p w14:paraId="714C7942" w14:textId="77777777" w:rsidR="00430293" w:rsidRPr="00430293" w:rsidRDefault="00430293" w:rsidP="00430293">
      <w:pPr>
        <w:pStyle w:val="EndNoteBibliography"/>
        <w:ind w:left="720" w:hanging="720"/>
        <w:rPr>
          <w:noProof/>
        </w:rPr>
      </w:pPr>
      <w:r w:rsidRPr="00430293">
        <w:rPr>
          <w:noProof/>
        </w:rPr>
        <w:t>de Vries, A. R. G., M. A. Voskamp, A. C. van Aalst, L. H. Kristensen, L. Jansen</w:t>
      </w:r>
      <w:r w:rsidRPr="00430293">
        <w:rPr>
          <w:i/>
          <w:noProof/>
        </w:rPr>
        <w:t xml:space="preserve"> et al.</w:t>
      </w:r>
      <w:r w:rsidRPr="00430293">
        <w:rPr>
          <w:noProof/>
        </w:rPr>
        <w:t>, 2018 Laboratory evolution of a Saccharomyces cerevisiae x S. eubayanus hybrid under simulated lager-brewing conditions: genetic diversity and phenotypic convergence. bioRxiv</w:t>
      </w:r>
      <w:r w:rsidRPr="00430293">
        <w:rPr>
          <w:b/>
          <w:noProof/>
        </w:rPr>
        <w:t>:</w:t>
      </w:r>
      <w:r w:rsidRPr="00430293">
        <w:rPr>
          <w:noProof/>
        </w:rPr>
        <w:t xml:space="preserve"> 476929.</w:t>
      </w:r>
    </w:p>
    <w:p w14:paraId="053E5DD8" w14:textId="77777777" w:rsidR="00430293" w:rsidRPr="00430293" w:rsidRDefault="00430293" w:rsidP="00430293">
      <w:pPr>
        <w:pStyle w:val="EndNoteBibliography"/>
        <w:ind w:left="720" w:hanging="720"/>
        <w:rPr>
          <w:noProof/>
        </w:rPr>
      </w:pPr>
      <w:r w:rsidRPr="00430293">
        <w:rPr>
          <w:noProof/>
        </w:rPr>
        <w:t>Devlin, R. H., D. G. Holm and T. A. Grigliatti, 1982 Autosomal dosage compensation Drosophila melanogaster strains trisomic for the left arm of chromosome 2. Proc Natl Acad Sci U S A 79</w:t>
      </w:r>
      <w:r w:rsidRPr="00430293">
        <w:rPr>
          <w:b/>
          <w:noProof/>
        </w:rPr>
        <w:t>:</w:t>
      </w:r>
      <w:r w:rsidRPr="00430293">
        <w:rPr>
          <w:noProof/>
        </w:rPr>
        <w:t xml:space="preserve"> 1200-1204.</w:t>
      </w:r>
    </w:p>
    <w:p w14:paraId="1F6C7D1F" w14:textId="77777777" w:rsidR="00430293" w:rsidRPr="00430293" w:rsidRDefault="00430293" w:rsidP="00430293">
      <w:pPr>
        <w:pStyle w:val="EndNoteBibliography"/>
        <w:ind w:left="720" w:hanging="720"/>
        <w:rPr>
          <w:noProof/>
        </w:rPr>
      </w:pPr>
      <w:r w:rsidRPr="00430293">
        <w:rPr>
          <w:noProof/>
        </w:rPr>
        <w:t>Gasch, A. P., J. Hose, M. A. Newton, M. Sardi, M. Yong</w:t>
      </w:r>
      <w:r w:rsidRPr="00430293">
        <w:rPr>
          <w:i/>
          <w:noProof/>
        </w:rPr>
        <w:t xml:space="preserve"> et al.</w:t>
      </w:r>
      <w:r w:rsidRPr="00430293">
        <w:rPr>
          <w:noProof/>
        </w:rPr>
        <w:t>, 2016 Further support for aneuploidy tolerance in wild yeast and effects of dosage compensation on gene copy-number evolution. Elife 5</w:t>
      </w:r>
      <w:r w:rsidRPr="00430293">
        <w:rPr>
          <w:b/>
          <w:noProof/>
        </w:rPr>
        <w:t>:</w:t>
      </w:r>
      <w:r w:rsidRPr="00430293">
        <w:rPr>
          <w:noProof/>
        </w:rPr>
        <w:t xml:space="preserve"> e14409.</w:t>
      </w:r>
    </w:p>
    <w:p w14:paraId="57C2ED66" w14:textId="77777777" w:rsidR="00430293" w:rsidRPr="00430293" w:rsidRDefault="00430293" w:rsidP="00430293">
      <w:pPr>
        <w:pStyle w:val="EndNoteBibliography"/>
        <w:ind w:left="720" w:hanging="720"/>
        <w:rPr>
          <w:noProof/>
        </w:rPr>
      </w:pPr>
      <w:r w:rsidRPr="00430293">
        <w:rPr>
          <w:noProof/>
        </w:rPr>
        <w:t>Gasch, A. P., P. T. Spellman, C. M. Kao, O. Carmel-Harel, M. B. Eisen</w:t>
      </w:r>
      <w:r w:rsidRPr="00430293">
        <w:rPr>
          <w:i/>
          <w:noProof/>
        </w:rPr>
        <w:t xml:space="preserve"> et al.</w:t>
      </w:r>
      <w:r w:rsidRPr="00430293">
        <w:rPr>
          <w:noProof/>
        </w:rPr>
        <w:t>, 2000 Genomic expression programs in the response of yeast cells to environmental changes. Molecular biology of the cell 11</w:t>
      </w:r>
      <w:r w:rsidRPr="00430293">
        <w:rPr>
          <w:b/>
          <w:noProof/>
        </w:rPr>
        <w:t>:</w:t>
      </w:r>
      <w:r w:rsidRPr="00430293">
        <w:rPr>
          <w:noProof/>
        </w:rPr>
        <w:t xml:space="preserve"> 4241-4257.</w:t>
      </w:r>
    </w:p>
    <w:p w14:paraId="2F186257" w14:textId="77777777" w:rsidR="00430293" w:rsidRPr="00430293" w:rsidRDefault="00430293" w:rsidP="00430293">
      <w:pPr>
        <w:pStyle w:val="EndNoteBibliography"/>
        <w:ind w:left="720" w:hanging="720"/>
        <w:rPr>
          <w:noProof/>
        </w:rPr>
      </w:pPr>
      <w:r w:rsidRPr="00430293">
        <w:rPr>
          <w:noProof/>
        </w:rPr>
        <w:t>Gu, L., and J. R. Walters, 2017 Evolution of sex chromosome dosage compensation in animals: a beautiful theory, undermined by facts and bedeviled by details. Genome biology and evolution 9</w:t>
      </w:r>
      <w:r w:rsidRPr="00430293">
        <w:rPr>
          <w:b/>
          <w:noProof/>
        </w:rPr>
        <w:t>:</w:t>
      </w:r>
      <w:r w:rsidRPr="00430293">
        <w:rPr>
          <w:noProof/>
        </w:rPr>
        <w:t xml:space="preserve"> 2461-2476.</w:t>
      </w:r>
    </w:p>
    <w:p w14:paraId="4098EC0E" w14:textId="77777777" w:rsidR="00430293" w:rsidRPr="00430293" w:rsidRDefault="00430293" w:rsidP="00430293">
      <w:pPr>
        <w:pStyle w:val="EndNoteBibliography"/>
        <w:ind w:left="720" w:hanging="720"/>
        <w:rPr>
          <w:noProof/>
        </w:rPr>
      </w:pPr>
      <w:r w:rsidRPr="00430293">
        <w:rPr>
          <w:noProof/>
        </w:rPr>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5BDCF47D" w14:textId="77777777" w:rsidR="00430293" w:rsidRPr="00430293" w:rsidRDefault="00430293" w:rsidP="00430293">
      <w:pPr>
        <w:pStyle w:val="EndNoteBibliography"/>
        <w:ind w:left="720" w:hanging="720"/>
        <w:rPr>
          <w:noProof/>
        </w:rPr>
      </w:pPr>
      <w:r w:rsidRPr="00430293">
        <w:rPr>
          <w:noProof/>
        </w:rPr>
        <w:t>Hassold, T., and P. Hunt, 2001 To err (meiotically) is human: the genesis of human aneuploidy. Nature Reviews Genetics 2</w:t>
      </w:r>
      <w:r w:rsidRPr="00430293">
        <w:rPr>
          <w:b/>
          <w:noProof/>
        </w:rPr>
        <w:t>:</w:t>
      </w:r>
      <w:r w:rsidRPr="00430293">
        <w:rPr>
          <w:noProof/>
        </w:rPr>
        <w:t xml:space="preserve"> 280.</w:t>
      </w:r>
    </w:p>
    <w:p w14:paraId="735FE79A" w14:textId="77777777" w:rsidR="00430293" w:rsidRPr="00430293" w:rsidRDefault="00430293" w:rsidP="00430293">
      <w:pPr>
        <w:pStyle w:val="EndNoteBibliography"/>
        <w:ind w:left="720" w:hanging="720"/>
        <w:rPr>
          <w:noProof/>
        </w:rPr>
      </w:pPr>
      <w:r w:rsidRPr="00430293">
        <w:rPr>
          <w:noProof/>
        </w:rPr>
        <w:t>Hose, J., C. M. Yong, M. Sardi, Z. Wang, M. A. Newton</w:t>
      </w:r>
      <w:r w:rsidRPr="00430293">
        <w:rPr>
          <w:i/>
          <w:noProof/>
        </w:rPr>
        <w:t xml:space="preserve"> et al.</w:t>
      </w:r>
      <w:r w:rsidRPr="00430293">
        <w:rPr>
          <w:noProof/>
        </w:rPr>
        <w:t>, 2015 Dosage compensation can buffer copy-number variation in wild yeast. Elife 4</w:t>
      </w:r>
      <w:r w:rsidRPr="00430293">
        <w:rPr>
          <w:b/>
          <w:noProof/>
        </w:rPr>
        <w:t>:</w:t>
      </w:r>
      <w:r w:rsidRPr="00430293">
        <w:rPr>
          <w:noProof/>
        </w:rPr>
        <w:t xml:space="preserve"> e05462.</w:t>
      </w:r>
    </w:p>
    <w:p w14:paraId="033C89C5" w14:textId="77777777" w:rsidR="00430293" w:rsidRPr="00430293" w:rsidRDefault="00430293" w:rsidP="00430293">
      <w:pPr>
        <w:pStyle w:val="EndNoteBibliography"/>
        <w:ind w:left="720" w:hanging="720"/>
        <w:rPr>
          <w:noProof/>
        </w:rPr>
      </w:pPr>
      <w:r w:rsidRPr="00430293">
        <w:rPr>
          <w:noProof/>
        </w:rPr>
        <w:lastRenderedPageBreak/>
        <w:t>Hou, J., X. Shi, C. Chen, M. S. Islam, A. F. Johnson</w:t>
      </w:r>
      <w:r w:rsidRPr="00430293">
        <w:rPr>
          <w:i/>
          <w:noProof/>
        </w:rPr>
        <w:t xml:space="preserve"> et al.</w:t>
      </w:r>
      <w:r w:rsidRPr="00430293">
        <w:rPr>
          <w:noProof/>
        </w:rPr>
        <w:t>, 2018 Global impacts of chromosomal imbalance on gene expression in Arabidopsis and other taxa. Proceedings of the National Academy of Sciences 115</w:t>
      </w:r>
      <w:r w:rsidRPr="00430293">
        <w:rPr>
          <w:b/>
          <w:noProof/>
        </w:rPr>
        <w:t>:</w:t>
      </w:r>
      <w:r w:rsidRPr="00430293">
        <w:rPr>
          <w:noProof/>
        </w:rPr>
        <w:t xml:space="preserve"> E11321-E11330.</w:t>
      </w:r>
    </w:p>
    <w:p w14:paraId="6613C76D" w14:textId="77777777" w:rsidR="00430293" w:rsidRPr="00430293" w:rsidRDefault="00430293" w:rsidP="00430293">
      <w:pPr>
        <w:pStyle w:val="EndNoteBibliography"/>
        <w:ind w:left="720" w:hanging="720"/>
        <w:rPr>
          <w:noProof/>
        </w:rPr>
      </w:pPr>
      <w:r w:rsidRPr="00430293">
        <w:rPr>
          <w:noProof/>
        </w:rPr>
        <w:t>James Hose, C. M. Y., Maria Sardi, Zhishi Wang, Michael A Newton, Audrey P Gasch, 2015 Dosage compensation can buffer copy-number variation in yeast. eLIFE 4</w:t>
      </w:r>
      <w:r w:rsidRPr="00430293">
        <w:rPr>
          <w:b/>
          <w:noProof/>
        </w:rPr>
        <w:t>:</w:t>
      </w:r>
      <w:r w:rsidRPr="00430293">
        <w:rPr>
          <w:noProof/>
        </w:rPr>
        <w:t xml:space="preserve"> 1-27.</w:t>
      </w:r>
    </w:p>
    <w:p w14:paraId="04A20FA7" w14:textId="77777777" w:rsidR="00430293" w:rsidRPr="00430293" w:rsidRDefault="00430293" w:rsidP="00430293">
      <w:pPr>
        <w:pStyle w:val="EndNoteBibliography"/>
        <w:ind w:left="720" w:hanging="720"/>
        <w:rPr>
          <w:noProof/>
        </w:rPr>
      </w:pPr>
      <w:r w:rsidRPr="00430293">
        <w:rPr>
          <w:noProof/>
        </w:rPr>
        <w:t>Joseph, S. B., and D. W. Hall, 2004a Spontaneous Mutations in Diploid Saccharomyces cerevisiae. Genetics 168</w:t>
      </w:r>
      <w:r w:rsidRPr="00430293">
        <w:rPr>
          <w:b/>
          <w:noProof/>
        </w:rPr>
        <w:t>:</w:t>
      </w:r>
      <w:r w:rsidRPr="00430293">
        <w:rPr>
          <w:noProof/>
        </w:rPr>
        <w:t xml:space="preserve"> 1817-1825.</w:t>
      </w:r>
    </w:p>
    <w:p w14:paraId="2F2C180E" w14:textId="77777777" w:rsidR="00430293" w:rsidRPr="00430293" w:rsidRDefault="00430293" w:rsidP="00430293">
      <w:pPr>
        <w:pStyle w:val="EndNoteBibliography"/>
        <w:ind w:left="720" w:hanging="720"/>
        <w:rPr>
          <w:noProof/>
        </w:rPr>
      </w:pPr>
      <w:r w:rsidRPr="00430293">
        <w:rPr>
          <w:noProof/>
        </w:rPr>
        <w:t>Joseph, S. B., and D. W. Hall, 2004b Spontaneous mutations in diploid Saccharomyces cerevisiae: more beneficial than expected. Genetics 168</w:t>
      </w:r>
      <w:r w:rsidRPr="00430293">
        <w:rPr>
          <w:b/>
          <w:noProof/>
        </w:rPr>
        <w:t>:</w:t>
      </w:r>
      <w:r w:rsidRPr="00430293">
        <w:rPr>
          <w:noProof/>
        </w:rPr>
        <w:t xml:space="preserve"> 1817-1825.</w:t>
      </w:r>
    </w:p>
    <w:p w14:paraId="65E8BD85" w14:textId="77777777" w:rsidR="00430293" w:rsidRPr="00430293" w:rsidRDefault="00430293" w:rsidP="00430293">
      <w:pPr>
        <w:pStyle w:val="EndNoteBibliography"/>
        <w:ind w:left="720" w:hanging="720"/>
        <w:rPr>
          <w:noProof/>
        </w:rPr>
      </w:pPr>
      <w:r w:rsidRPr="00430293">
        <w:rPr>
          <w:noProof/>
        </w:rPr>
        <w:t>Kaya, A., M. V. Gerashchenko, I. Seim, J. Labarre, M. B. Toledano</w:t>
      </w:r>
      <w:r w:rsidRPr="00430293">
        <w:rPr>
          <w:i/>
          <w:noProof/>
        </w:rPr>
        <w:t xml:space="preserve"> et al.</w:t>
      </w:r>
      <w:r w:rsidRPr="00430293">
        <w:rPr>
          <w:noProof/>
        </w:rPr>
        <w:t>, 2015 Adaptive aneuploidy protects against thiol peroxidase deficiency by increasing respiration via key mitochondrial proteins. Proc Natl Acad Sci U S A 112</w:t>
      </w:r>
      <w:r w:rsidRPr="00430293">
        <w:rPr>
          <w:b/>
          <w:noProof/>
        </w:rPr>
        <w:t>:</w:t>
      </w:r>
      <w:r w:rsidRPr="00430293">
        <w:rPr>
          <w:noProof/>
        </w:rPr>
        <w:t xml:space="preserve"> 10685-10690.</w:t>
      </w:r>
    </w:p>
    <w:p w14:paraId="31F5EEE8" w14:textId="77777777" w:rsidR="00430293" w:rsidRPr="00430293" w:rsidRDefault="00430293" w:rsidP="00430293">
      <w:pPr>
        <w:pStyle w:val="EndNoteBibliography"/>
        <w:ind w:left="720" w:hanging="720"/>
        <w:rPr>
          <w:noProof/>
        </w:rPr>
      </w:pPr>
      <w:r w:rsidRPr="00430293">
        <w:rPr>
          <w:noProof/>
        </w:rPr>
        <w:t>Koo, D.-H., M. Jugulam, K. Putta, I. B. Cuvaca, D. E. Peterson</w:t>
      </w:r>
      <w:r w:rsidRPr="00430293">
        <w:rPr>
          <w:i/>
          <w:noProof/>
        </w:rPr>
        <w:t xml:space="preserve"> et al.</w:t>
      </w:r>
      <w:r w:rsidRPr="00430293">
        <w:rPr>
          <w:noProof/>
        </w:rPr>
        <w:t>, 2018 Gene duplication and aneuploidy trigger rapid evolution of herbicide resistance in common waterhemp. Plant physiology 176</w:t>
      </w:r>
      <w:r w:rsidRPr="00430293">
        <w:rPr>
          <w:b/>
          <w:noProof/>
        </w:rPr>
        <w:t>:</w:t>
      </w:r>
      <w:r w:rsidRPr="00430293">
        <w:rPr>
          <w:noProof/>
        </w:rPr>
        <w:t xml:space="preserve"> 1932-1938.</w:t>
      </w:r>
    </w:p>
    <w:p w14:paraId="4DCFF674" w14:textId="77777777" w:rsidR="00430293" w:rsidRPr="00430293" w:rsidRDefault="00430293" w:rsidP="00430293">
      <w:pPr>
        <w:pStyle w:val="EndNoteBibliography"/>
        <w:ind w:left="720" w:hanging="720"/>
        <w:rPr>
          <w:noProof/>
        </w:rPr>
      </w:pPr>
      <w:r w:rsidRPr="00430293">
        <w:rPr>
          <w:noProof/>
        </w:rPr>
        <w:t>Kumaran, R., S.-Y. Yang and J.-Y. Leu, 2013 Characterization of chromosome stability in diploid, polyploid and hybrid yeast cells. PLoS One 8</w:t>
      </w:r>
      <w:r w:rsidRPr="00430293">
        <w:rPr>
          <w:b/>
          <w:noProof/>
        </w:rPr>
        <w:t>:</w:t>
      </w:r>
      <w:r w:rsidRPr="00430293">
        <w:rPr>
          <w:noProof/>
        </w:rPr>
        <w:t xml:space="preserve"> e68094.</w:t>
      </w:r>
    </w:p>
    <w:p w14:paraId="5127A028" w14:textId="77777777" w:rsidR="00430293" w:rsidRPr="00430293" w:rsidRDefault="00430293" w:rsidP="00430293">
      <w:pPr>
        <w:pStyle w:val="EndNoteBibliography"/>
        <w:ind w:left="720" w:hanging="720"/>
        <w:rPr>
          <w:noProof/>
        </w:rPr>
      </w:pPr>
      <w:r w:rsidRPr="00430293">
        <w:rPr>
          <w:noProof/>
        </w:rPr>
        <w:t>Lee, H., D.-Y. Cho, C. Whitworth, R. Eisman, M. Phelps</w:t>
      </w:r>
      <w:r w:rsidRPr="00430293">
        <w:rPr>
          <w:i/>
          <w:noProof/>
        </w:rPr>
        <w:t xml:space="preserve"> et al.</w:t>
      </w:r>
      <w:r w:rsidRPr="00430293">
        <w:rPr>
          <w:noProof/>
        </w:rPr>
        <w:t>, 2016 Effects of gene dose, chromatin, and network topology on expression in Drosophila melanogaster. PLoS genetics 12</w:t>
      </w:r>
      <w:r w:rsidRPr="00430293">
        <w:rPr>
          <w:b/>
          <w:noProof/>
        </w:rPr>
        <w:t>:</w:t>
      </w:r>
      <w:r w:rsidRPr="00430293">
        <w:rPr>
          <w:noProof/>
        </w:rPr>
        <w:t xml:space="preserve"> e1006295.</w:t>
      </w:r>
    </w:p>
    <w:p w14:paraId="18EC4768" w14:textId="77777777" w:rsidR="00430293" w:rsidRPr="00430293" w:rsidRDefault="00430293" w:rsidP="00430293">
      <w:pPr>
        <w:pStyle w:val="EndNoteBibliography"/>
        <w:ind w:left="720" w:hanging="720"/>
        <w:rPr>
          <w:noProof/>
        </w:rPr>
      </w:pPr>
      <w:r w:rsidRPr="00430293">
        <w:rPr>
          <w:noProof/>
        </w:rPr>
        <w:t>Li, H., B. Handsaker, A. Wysoker, T. Fennell, J. Ruan</w:t>
      </w:r>
      <w:r w:rsidRPr="00430293">
        <w:rPr>
          <w:i/>
          <w:noProof/>
        </w:rPr>
        <w:t xml:space="preserve"> et al.</w:t>
      </w:r>
      <w:r w:rsidRPr="00430293">
        <w:rPr>
          <w:noProof/>
        </w:rPr>
        <w:t>, 2009 The sequence alignment/map format and SAMtools. Bioinformatics 25</w:t>
      </w:r>
      <w:r w:rsidRPr="00430293">
        <w:rPr>
          <w:b/>
          <w:noProof/>
        </w:rPr>
        <w:t>:</w:t>
      </w:r>
      <w:r w:rsidRPr="00430293">
        <w:rPr>
          <w:noProof/>
        </w:rPr>
        <w:t xml:space="preserve"> 2078-2079.</w:t>
      </w:r>
    </w:p>
    <w:p w14:paraId="17DC8715" w14:textId="77777777" w:rsidR="00430293" w:rsidRPr="00430293" w:rsidRDefault="00430293" w:rsidP="00430293">
      <w:pPr>
        <w:pStyle w:val="EndNoteBibliography"/>
        <w:ind w:left="720" w:hanging="720"/>
        <w:rPr>
          <w:noProof/>
        </w:rPr>
      </w:pPr>
      <w:r w:rsidRPr="00430293">
        <w:rPr>
          <w:noProof/>
        </w:rPr>
        <w:t>Linder, R. A., J. P. Greco, F. Seidl, T. Matsui and I. M. Ehrenreich, 2017 The Stress-Inducible Peroxidase TSA2 Underlies a Conditionally Beneficial Chromosomal Duplication in Saccharomyces cerevisiae. G3 (Bethesda) 7</w:t>
      </w:r>
      <w:r w:rsidRPr="00430293">
        <w:rPr>
          <w:b/>
          <w:noProof/>
        </w:rPr>
        <w:t>:</w:t>
      </w:r>
      <w:r w:rsidRPr="00430293">
        <w:rPr>
          <w:noProof/>
        </w:rPr>
        <w:t xml:space="preserve"> 3177-3184.</w:t>
      </w:r>
    </w:p>
    <w:p w14:paraId="2B3FA1E7" w14:textId="77777777" w:rsidR="00430293" w:rsidRPr="00430293" w:rsidRDefault="00430293" w:rsidP="00430293">
      <w:pPr>
        <w:pStyle w:val="EndNoteBibliography"/>
        <w:ind w:left="720" w:hanging="720"/>
        <w:rPr>
          <w:noProof/>
        </w:rPr>
      </w:pPr>
      <w:r w:rsidRPr="00430293">
        <w:rPr>
          <w:noProof/>
        </w:rPr>
        <w:t>Love, M. I., W. Huber and S. Anders, 2014 Moderated estimation of fold change and dispersion for RNA-seq data with DESeq2. Genome biology 15</w:t>
      </w:r>
      <w:r w:rsidRPr="00430293">
        <w:rPr>
          <w:b/>
          <w:noProof/>
        </w:rPr>
        <w:t>:</w:t>
      </w:r>
      <w:r w:rsidRPr="00430293">
        <w:rPr>
          <w:noProof/>
        </w:rPr>
        <w:t xml:space="preserve"> 550.</w:t>
      </w:r>
    </w:p>
    <w:p w14:paraId="5DF012B2" w14:textId="77777777" w:rsidR="00430293" w:rsidRPr="00430293" w:rsidRDefault="00430293" w:rsidP="00430293">
      <w:pPr>
        <w:pStyle w:val="EndNoteBibliography"/>
        <w:ind w:left="720" w:hanging="720"/>
        <w:rPr>
          <w:noProof/>
        </w:rPr>
      </w:pPr>
      <w:r w:rsidRPr="00430293">
        <w:rPr>
          <w:noProof/>
        </w:rPr>
        <w:t>Makanae, K., R. Kintaka, T. Makino, H. Kitano and H. Moriya, 2013 Identification of dosage-sensitive genes in Saccharomyces cerevisiae using the genetic tug-of-war method. Genome research 23</w:t>
      </w:r>
      <w:r w:rsidRPr="00430293">
        <w:rPr>
          <w:b/>
          <w:noProof/>
        </w:rPr>
        <w:t>:</w:t>
      </w:r>
      <w:r w:rsidRPr="00430293">
        <w:rPr>
          <w:noProof/>
        </w:rPr>
        <w:t xml:space="preserve"> 300-311.</w:t>
      </w:r>
    </w:p>
    <w:p w14:paraId="45279F84" w14:textId="77777777" w:rsidR="00430293" w:rsidRPr="00430293" w:rsidRDefault="00430293" w:rsidP="00430293">
      <w:pPr>
        <w:pStyle w:val="EndNoteBibliography"/>
        <w:ind w:left="720" w:hanging="720"/>
        <w:rPr>
          <w:noProof/>
        </w:rPr>
      </w:pPr>
      <w:r w:rsidRPr="00430293">
        <w:rPr>
          <w:noProof/>
        </w:rPr>
        <w:t>Malone, J. H., D. Y. Cho, N. R. Mattiuzzo, C. G. Artieri, L. Jiang</w:t>
      </w:r>
      <w:r w:rsidRPr="00430293">
        <w:rPr>
          <w:i/>
          <w:noProof/>
        </w:rPr>
        <w:t xml:space="preserve"> et al.</w:t>
      </w:r>
      <w:r w:rsidRPr="00430293">
        <w:rPr>
          <w:noProof/>
        </w:rPr>
        <w:t>, 2012 Mediation of Drosophila autosomal dosage effects and compensation by network interactions. Genome Biol 13</w:t>
      </w:r>
      <w:r w:rsidRPr="00430293">
        <w:rPr>
          <w:b/>
          <w:noProof/>
        </w:rPr>
        <w:t>:</w:t>
      </w:r>
      <w:r w:rsidRPr="00430293">
        <w:rPr>
          <w:noProof/>
        </w:rPr>
        <w:t xml:space="preserve"> r28.</w:t>
      </w:r>
    </w:p>
    <w:p w14:paraId="77A56EB1" w14:textId="77777777" w:rsidR="00430293" w:rsidRPr="00430293" w:rsidRDefault="00430293" w:rsidP="00430293">
      <w:pPr>
        <w:pStyle w:val="EndNoteBibliography"/>
        <w:ind w:left="720" w:hanging="720"/>
        <w:rPr>
          <w:noProof/>
        </w:rPr>
      </w:pPr>
      <w:r w:rsidRPr="00430293">
        <w:rPr>
          <w:noProof/>
        </w:rPr>
        <w:t>Marin, I., M. L. Siegal and B. S. Baker, 2000 The evolution of dosage-compensation mechanisms. system 18</w:t>
      </w:r>
      <w:r w:rsidRPr="00430293">
        <w:rPr>
          <w:b/>
          <w:noProof/>
        </w:rPr>
        <w:t>:</w:t>
      </w:r>
      <w:r w:rsidRPr="00430293">
        <w:rPr>
          <w:noProof/>
        </w:rPr>
        <w:t xml:space="preserve"> 19.</w:t>
      </w:r>
    </w:p>
    <w:p w14:paraId="348ADD10" w14:textId="77777777" w:rsidR="00430293" w:rsidRPr="00430293" w:rsidRDefault="00430293" w:rsidP="00430293">
      <w:pPr>
        <w:pStyle w:val="EndNoteBibliography"/>
        <w:ind w:left="720" w:hanging="720"/>
        <w:rPr>
          <w:noProof/>
        </w:rPr>
      </w:pPr>
      <w:r w:rsidRPr="00430293">
        <w:rPr>
          <w:noProof/>
        </w:rPr>
        <w:t>Marinoni, G., M. Manuel, R. F. Petersen, J. Hvidtfeldt, P. Sulo</w:t>
      </w:r>
      <w:r w:rsidRPr="00430293">
        <w:rPr>
          <w:i/>
          <w:noProof/>
        </w:rPr>
        <w:t xml:space="preserve"> et al.</w:t>
      </w:r>
      <w:r w:rsidRPr="00430293">
        <w:rPr>
          <w:noProof/>
        </w:rPr>
        <w:t>, 1999 Horizontal transfer of genetic material amongSaccharomyces yeasts. Journal of Bacteriology 181</w:t>
      </w:r>
      <w:r w:rsidRPr="00430293">
        <w:rPr>
          <w:b/>
          <w:noProof/>
        </w:rPr>
        <w:t>:</w:t>
      </w:r>
      <w:r w:rsidRPr="00430293">
        <w:rPr>
          <w:noProof/>
        </w:rPr>
        <w:t xml:space="preserve"> 6488-6496.</w:t>
      </w:r>
    </w:p>
    <w:p w14:paraId="5AE14FDC" w14:textId="77777777" w:rsidR="00430293" w:rsidRPr="00430293" w:rsidRDefault="00430293" w:rsidP="00430293">
      <w:pPr>
        <w:pStyle w:val="EndNoteBibliography"/>
        <w:ind w:left="720" w:hanging="720"/>
        <w:rPr>
          <w:noProof/>
        </w:rPr>
      </w:pPr>
      <w:r w:rsidRPr="00430293">
        <w:rPr>
          <w:noProof/>
        </w:rPr>
        <w:t>Matos, I., M. Machado, M. Schartl and M. Coelho, 2015 Gene expression dosage regulation in an allopolyploid fish. PloS one 10</w:t>
      </w:r>
      <w:r w:rsidRPr="00430293">
        <w:rPr>
          <w:b/>
          <w:noProof/>
        </w:rPr>
        <w:t>:</w:t>
      </w:r>
      <w:r w:rsidRPr="00430293">
        <w:rPr>
          <w:noProof/>
        </w:rPr>
        <w:t xml:space="preserve"> e0116309.</w:t>
      </w:r>
    </w:p>
    <w:p w14:paraId="04391BC3" w14:textId="77777777" w:rsidR="00430293" w:rsidRPr="00430293" w:rsidRDefault="00430293" w:rsidP="00430293">
      <w:pPr>
        <w:pStyle w:val="EndNoteBibliography"/>
        <w:ind w:left="720" w:hanging="720"/>
        <w:rPr>
          <w:noProof/>
        </w:rPr>
      </w:pPr>
      <w:r w:rsidRPr="00430293">
        <w:rPr>
          <w:noProof/>
        </w:rPr>
        <w:t>McAnally, A. A., and L. Y. Yampolsky, 2009 Widespread transcriptional autosomal dosage compensation in Drosophila correlates with gene expression level. Genome Biol Evol 2</w:t>
      </w:r>
      <w:r w:rsidRPr="00430293">
        <w:rPr>
          <w:b/>
          <w:noProof/>
        </w:rPr>
        <w:t>:</w:t>
      </w:r>
      <w:r w:rsidRPr="00430293">
        <w:rPr>
          <w:noProof/>
        </w:rPr>
        <w:t xml:space="preserve"> 44-52.</w:t>
      </w:r>
    </w:p>
    <w:p w14:paraId="34C8DD55" w14:textId="77777777" w:rsidR="00430293" w:rsidRPr="00430293" w:rsidRDefault="00430293" w:rsidP="00430293">
      <w:pPr>
        <w:pStyle w:val="EndNoteBibliography"/>
        <w:ind w:left="720" w:hanging="720"/>
        <w:rPr>
          <w:noProof/>
        </w:rPr>
      </w:pPr>
      <w:r w:rsidRPr="00430293">
        <w:rPr>
          <w:noProof/>
        </w:rPr>
        <w:lastRenderedPageBreak/>
        <w:t>Medici, M., E. Porcu, G. Pistis, A. Teumer, S. J. Brown</w:t>
      </w:r>
      <w:r w:rsidRPr="00430293">
        <w:rPr>
          <w:i/>
          <w:noProof/>
        </w:rPr>
        <w:t xml:space="preserve"> et al.</w:t>
      </w:r>
      <w:r w:rsidRPr="00430293">
        <w:rPr>
          <w:noProof/>
        </w:rPr>
        <w:t>, 2014 Identification of novel genetic Loci associated with thyroid peroxidase antibodies and clinical thyroid disease. PLoS Genet 10</w:t>
      </w:r>
      <w:r w:rsidRPr="00430293">
        <w:rPr>
          <w:b/>
          <w:noProof/>
        </w:rPr>
        <w:t>:</w:t>
      </w:r>
      <w:r w:rsidRPr="00430293">
        <w:rPr>
          <w:noProof/>
        </w:rPr>
        <w:t xml:space="preserve"> e1004123.</w:t>
      </w:r>
    </w:p>
    <w:p w14:paraId="607C5D2B" w14:textId="77777777" w:rsidR="00430293" w:rsidRPr="00430293" w:rsidRDefault="00430293" w:rsidP="00430293">
      <w:pPr>
        <w:pStyle w:val="EndNoteBibliography"/>
        <w:ind w:left="720" w:hanging="720"/>
        <w:rPr>
          <w:noProof/>
        </w:rPr>
      </w:pPr>
      <w:r w:rsidRPr="00430293">
        <w:rPr>
          <w:noProof/>
        </w:rPr>
        <w:t>Mulla, W., J. Zhu and R. Li, 2014 Yeast: a simple model system to study complex phenomena of aneuploidy. FEMS microbiology reviews 38</w:t>
      </w:r>
      <w:r w:rsidRPr="00430293">
        <w:rPr>
          <w:b/>
          <w:noProof/>
        </w:rPr>
        <w:t>:</w:t>
      </w:r>
      <w:r w:rsidRPr="00430293">
        <w:rPr>
          <w:noProof/>
        </w:rPr>
        <w:t xml:space="preserve"> 201-212.</w:t>
      </w:r>
    </w:p>
    <w:p w14:paraId="27604970" w14:textId="77777777" w:rsidR="00430293" w:rsidRPr="00430293" w:rsidRDefault="00430293" w:rsidP="00430293">
      <w:pPr>
        <w:pStyle w:val="EndNoteBibliography"/>
        <w:ind w:left="720" w:hanging="720"/>
        <w:rPr>
          <w:noProof/>
        </w:rPr>
      </w:pPr>
      <w:r w:rsidRPr="00430293">
        <w:rPr>
          <w:noProof/>
        </w:rPr>
        <w:t>Osley, M. A., and L. M. Hereford, 1981 Yeast histone genes show dosage compensation. Cell 24</w:t>
      </w:r>
      <w:r w:rsidRPr="00430293">
        <w:rPr>
          <w:b/>
          <w:noProof/>
        </w:rPr>
        <w:t>:</w:t>
      </w:r>
      <w:r w:rsidRPr="00430293">
        <w:rPr>
          <w:noProof/>
        </w:rPr>
        <w:t xml:space="preserve"> 377-384.</w:t>
      </w:r>
    </w:p>
    <w:p w14:paraId="50896D92" w14:textId="77777777" w:rsidR="00430293" w:rsidRPr="00430293" w:rsidRDefault="00430293" w:rsidP="00430293">
      <w:pPr>
        <w:pStyle w:val="EndNoteBibliography"/>
        <w:ind w:left="720" w:hanging="720"/>
        <w:rPr>
          <w:noProof/>
        </w:rPr>
      </w:pPr>
      <w:r w:rsidRPr="00430293">
        <w:rPr>
          <w:noProof/>
        </w:rPr>
        <w:t>Pavelka, N., G. Rancati, J. Zhu, W. D. Bradford, A. Saraf</w:t>
      </w:r>
      <w:r w:rsidRPr="00430293">
        <w:rPr>
          <w:i/>
          <w:noProof/>
        </w:rPr>
        <w:t xml:space="preserve"> et al.</w:t>
      </w:r>
      <w:r w:rsidRPr="00430293">
        <w:rPr>
          <w:noProof/>
        </w:rPr>
        <w:t>, 2010 Aneuploidy confers quantitative proteome changes and phenotypic variation in budding yeast. Nature 468</w:t>
      </w:r>
      <w:r w:rsidRPr="00430293">
        <w:rPr>
          <w:b/>
          <w:noProof/>
        </w:rPr>
        <w:t>:</w:t>
      </w:r>
      <w:r w:rsidRPr="00430293">
        <w:rPr>
          <w:noProof/>
        </w:rPr>
        <w:t xml:space="preserve"> 321-325.</w:t>
      </w:r>
    </w:p>
    <w:p w14:paraId="53DBB78D" w14:textId="77777777" w:rsidR="00430293" w:rsidRPr="00430293" w:rsidRDefault="00430293" w:rsidP="00430293">
      <w:pPr>
        <w:pStyle w:val="EndNoteBibliography"/>
        <w:ind w:left="720" w:hanging="720"/>
        <w:rPr>
          <w:noProof/>
        </w:rPr>
      </w:pPr>
      <w:r w:rsidRPr="00430293">
        <w:rPr>
          <w:noProof/>
        </w:rPr>
        <w:t>Peter R. Eriksson, D. G., V. Nagarajavel, and David J. Clark, 2012 Regulation of Histone Gene Expression in Budding Yeast. Genetics 191</w:t>
      </w:r>
      <w:r w:rsidRPr="00430293">
        <w:rPr>
          <w:b/>
          <w:noProof/>
        </w:rPr>
        <w:t>:</w:t>
      </w:r>
      <w:r w:rsidRPr="00430293">
        <w:rPr>
          <w:noProof/>
        </w:rPr>
        <w:t xml:space="preserve"> 7-20.</w:t>
      </w:r>
    </w:p>
    <w:p w14:paraId="1AA2BA54" w14:textId="77777777" w:rsidR="00430293" w:rsidRPr="00430293" w:rsidRDefault="00430293" w:rsidP="00430293">
      <w:pPr>
        <w:pStyle w:val="EndNoteBibliography"/>
        <w:ind w:left="720" w:hanging="720"/>
        <w:rPr>
          <w:noProof/>
        </w:rPr>
      </w:pPr>
      <w:r w:rsidRPr="00430293">
        <w:rPr>
          <w:noProof/>
        </w:rPr>
        <w:t>Selmecki, A., A. Forche and J. Berman, 2006 Aneuploidy and isochromosome formation in drug-resistant Candida albicans. Science 313</w:t>
      </w:r>
      <w:r w:rsidRPr="00430293">
        <w:rPr>
          <w:b/>
          <w:noProof/>
        </w:rPr>
        <w:t>:</w:t>
      </w:r>
      <w:r w:rsidRPr="00430293">
        <w:rPr>
          <w:noProof/>
        </w:rPr>
        <w:t xml:space="preserve"> 367-370.</w:t>
      </w:r>
    </w:p>
    <w:p w14:paraId="2BD2CD67" w14:textId="77777777" w:rsidR="00430293" w:rsidRPr="00430293" w:rsidRDefault="00430293" w:rsidP="00430293">
      <w:pPr>
        <w:pStyle w:val="EndNoteBibliography"/>
        <w:ind w:left="720" w:hanging="720"/>
        <w:rPr>
          <w:noProof/>
        </w:rPr>
      </w:pPr>
      <w:r w:rsidRPr="00430293">
        <w:rPr>
          <w:noProof/>
        </w:rPr>
        <w:t>Selmecki, A. M., Y. E. Maruvka, P. A. Richmond, M. Guillet, N. Shoresh</w:t>
      </w:r>
      <w:r w:rsidRPr="00430293">
        <w:rPr>
          <w:i/>
          <w:noProof/>
        </w:rPr>
        <w:t xml:space="preserve"> et al.</w:t>
      </w:r>
      <w:r w:rsidRPr="00430293">
        <w:rPr>
          <w:noProof/>
        </w:rPr>
        <w:t>, 2015 Polyploidy can drive rapid adaptation in yeast. Nature 519</w:t>
      </w:r>
      <w:r w:rsidRPr="00430293">
        <w:rPr>
          <w:b/>
          <w:noProof/>
        </w:rPr>
        <w:t>:</w:t>
      </w:r>
      <w:r w:rsidRPr="00430293">
        <w:rPr>
          <w:noProof/>
        </w:rPr>
        <w:t xml:space="preserve"> 349-352.</w:t>
      </w:r>
    </w:p>
    <w:p w14:paraId="003E46FB" w14:textId="77777777" w:rsidR="00430293" w:rsidRPr="00430293" w:rsidRDefault="00430293" w:rsidP="00430293">
      <w:pPr>
        <w:pStyle w:val="EndNoteBibliography"/>
        <w:ind w:left="720" w:hanging="720"/>
        <w:rPr>
          <w:noProof/>
        </w:rPr>
      </w:pPr>
      <w:r w:rsidRPr="00430293">
        <w:rPr>
          <w:noProof/>
        </w:rPr>
        <w:t>Strope, P. K., D. A. Skelly, S. G. Kozmin, G. Mahadevan, E. A. Stone</w:t>
      </w:r>
      <w:r w:rsidRPr="00430293">
        <w:rPr>
          <w:i/>
          <w:noProof/>
        </w:rPr>
        <w:t xml:space="preserve"> et al.</w:t>
      </w:r>
      <w:r w:rsidRPr="00430293">
        <w:rPr>
          <w:noProof/>
        </w:rPr>
        <w:t>, 2015 The 100-genomes strains, an S. cerevisiae resource that illuminates its natural phenotypic and genotypic variation and emergence as an opportunistic pathogen. Genome research 25</w:t>
      </w:r>
      <w:r w:rsidRPr="00430293">
        <w:rPr>
          <w:b/>
          <w:noProof/>
        </w:rPr>
        <w:t>:</w:t>
      </w:r>
      <w:r w:rsidRPr="00430293">
        <w:rPr>
          <w:noProof/>
        </w:rPr>
        <w:t xml:space="preserve"> 762-774.</w:t>
      </w:r>
    </w:p>
    <w:p w14:paraId="5764BC23" w14:textId="77777777" w:rsidR="00430293" w:rsidRPr="00430293" w:rsidRDefault="00430293" w:rsidP="00430293">
      <w:pPr>
        <w:pStyle w:val="EndNoteBibliography"/>
        <w:ind w:left="720" w:hanging="720"/>
        <w:rPr>
          <w:noProof/>
        </w:rPr>
      </w:pPr>
      <w:r w:rsidRPr="00430293">
        <w:rPr>
          <w:noProof/>
        </w:rPr>
        <w:t>Team, R. C., 2013 R: A language and environment for statistical computing.</w:t>
      </w:r>
    </w:p>
    <w:p w14:paraId="276B53F9" w14:textId="77777777" w:rsidR="00430293" w:rsidRPr="00430293" w:rsidRDefault="00430293" w:rsidP="00430293">
      <w:pPr>
        <w:pStyle w:val="EndNoteBibliography"/>
        <w:ind w:left="720" w:hanging="720"/>
        <w:rPr>
          <w:noProof/>
        </w:rPr>
      </w:pPr>
      <w:r w:rsidRPr="00430293">
        <w:rPr>
          <w:noProof/>
        </w:rPr>
        <w:t>Thomas, P. D., M. J. Campbell, A. Kejariwal, H. Mi, B. Karlak</w:t>
      </w:r>
      <w:r w:rsidRPr="00430293">
        <w:rPr>
          <w:i/>
          <w:noProof/>
        </w:rPr>
        <w:t xml:space="preserve"> et al.</w:t>
      </w:r>
      <w:r w:rsidRPr="00430293">
        <w:rPr>
          <w:noProof/>
        </w:rPr>
        <w:t>, 2003 PANTHER: a library of protein families and subfamilies indexed by function. Genome research 13</w:t>
      </w:r>
      <w:r w:rsidRPr="00430293">
        <w:rPr>
          <w:b/>
          <w:noProof/>
        </w:rPr>
        <w:t>:</w:t>
      </w:r>
      <w:r w:rsidRPr="00430293">
        <w:rPr>
          <w:noProof/>
        </w:rPr>
        <w:t xml:space="preserve"> 2129-2141.</w:t>
      </w:r>
    </w:p>
    <w:p w14:paraId="224BFC75" w14:textId="77777777" w:rsidR="00430293" w:rsidRPr="00430293" w:rsidRDefault="00430293" w:rsidP="00430293">
      <w:pPr>
        <w:pStyle w:val="EndNoteBibliography"/>
        <w:ind w:left="720" w:hanging="720"/>
        <w:rPr>
          <w:noProof/>
        </w:rPr>
      </w:pPr>
      <w:r w:rsidRPr="00430293">
        <w:rPr>
          <w:noProof/>
        </w:rPr>
        <w:t>Torres, E. M., N. Dephoure, A. Panneerselvam, C. M. Tucker, C. A. Whittaker</w:t>
      </w:r>
      <w:r w:rsidRPr="00430293">
        <w:rPr>
          <w:i/>
          <w:noProof/>
        </w:rPr>
        <w:t xml:space="preserve"> et al.</w:t>
      </w:r>
      <w:r w:rsidRPr="00430293">
        <w:rPr>
          <w:noProof/>
        </w:rPr>
        <w:t>, 2010 Identification of aneuploidy-tolerating mutations. Cell 143</w:t>
      </w:r>
      <w:r w:rsidRPr="00430293">
        <w:rPr>
          <w:b/>
          <w:noProof/>
        </w:rPr>
        <w:t>:</w:t>
      </w:r>
      <w:r w:rsidRPr="00430293">
        <w:rPr>
          <w:noProof/>
        </w:rPr>
        <w:t xml:space="preserve"> 71-83.</w:t>
      </w:r>
    </w:p>
    <w:p w14:paraId="010007AE" w14:textId="77777777" w:rsidR="00430293" w:rsidRPr="00430293" w:rsidRDefault="00430293" w:rsidP="00430293">
      <w:pPr>
        <w:pStyle w:val="EndNoteBibliography"/>
        <w:ind w:left="720" w:hanging="720"/>
        <w:rPr>
          <w:noProof/>
        </w:rPr>
      </w:pPr>
      <w:r w:rsidRPr="00430293">
        <w:rPr>
          <w:noProof/>
        </w:rPr>
        <w:t>Torres, E. M., T. Sokolsky, C. M. Tucker, L. Y. Chan, M. Boselli</w:t>
      </w:r>
      <w:r w:rsidRPr="00430293">
        <w:rPr>
          <w:i/>
          <w:noProof/>
        </w:rPr>
        <w:t xml:space="preserve"> et al.</w:t>
      </w:r>
      <w:r w:rsidRPr="00430293">
        <w:rPr>
          <w:noProof/>
        </w:rPr>
        <w:t>, 2007 Effects of aneuploidy on cellular physiology and cell division in haploid yeast. Science 317</w:t>
      </w:r>
      <w:r w:rsidRPr="00430293">
        <w:rPr>
          <w:b/>
          <w:noProof/>
        </w:rPr>
        <w:t>:</w:t>
      </w:r>
      <w:r w:rsidRPr="00430293">
        <w:rPr>
          <w:noProof/>
        </w:rPr>
        <w:t xml:space="preserve"> 916-924.</w:t>
      </w:r>
    </w:p>
    <w:p w14:paraId="54340653" w14:textId="77777777" w:rsidR="00430293" w:rsidRPr="00430293" w:rsidRDefault="00430293" w:rsidP="00430293">
      <w:pPr>
        <w:pStyle w:val="EndNoteBibliography"/>
        <w:ind w:left="720" w:hanging="720"/>
        <w:rPr>
          <w:noProof/>
        </w:rPr>
      </w:pPr>
      <w:r w:rsidRPr="00430293">
        <w:rPr>
          <w:noProof/>
        </w:rPr>
        <w:t>Trapnell, C., A. Roberts, L. Goff, G. Pertea, D. Kim</w:t>
      </w:r>
      <w:r w:rsidRPr="00430293">
        <w:rPr>
          <w:i/>
          <w:noProof/>
        </w:rPr>
        <w:t xml:space="preserve"> et al.</w:t>
      </w:r>
      <w:r w:rsidRPr="00430293">
        <w:rPr>
          <w:noProof/>
        </w:rPr>
        <w:t>, 2012 Differential gene and transcript expression analysis of RNA-seq experiments with TopHat and Cufflinks. Nature protocols 7</w:t>
      </w:r>
      <w:r w:rsidRPr="00430293">
        <w:rPr>
          <w:b/>
          <w:noProof/>
        </w:rPr>
        <w:t>:</w:t>
      </w:r>
      <w:r w:rsidRPr="00430293">
        <w:rPr>
          <w:noProof/>
        </w:rPr>
        <w:t xml:space="preserve"> 562-578.</w:t>
      </w:r>
    </w:p>
    <w:p w14:paraId="22815F76" w14:textId="77777777" w:rsidR="00430293" w:rsidRPr="00430293" w:rsidRDefault="00430293" w:rsidP="00430293">
      <w:pPr>
        <w:pStyle w:val="EndNoteBibliography"/>
        <w:ind w:left="720" w:hanging="720"/>
        <w:rPr>
          <w:noProof/>
        </w:rPr>
      </w:pPr>
      <w:r w:rsidRPr="00430293">
        <w:rPr>
          <w:noProof/>
        </w:rPr>
        <w:t>Veitia, R. A., S. Bottani and J. A. Birchler, 2008 Cellular reactions to gene dosage imbalance: genomic, transcriptomic and proteomic effects. Trends in Genetics 24</w:t>
      </w:r>
      <w:r w:rsidRPr="00430293">
        <w:rPr>
          <w:b/>
          <w:noProof/>
        </w:rPr>
        <w:t>:</w:t>
      </w:r>
      <w:r w:rsidRPr="00430293">
        <w:rPr>
          <w:noProof/>
        </w:rPr>
        <w:t xml:space="preserve"> 390-397.</w:t>
      </w:r>
    </w:p>
    <w:p w14:paraId="418B6028" w14:textId="77777777" w:rsidR="00430293" w:rsidRPr="00430293" w:rsidRDefault="00430293" w:rsidP="00430293">
      <w:pPr>
        <w:pStyle w:val="EndNoteBibliography"/>
        <w:ind w:left="720" w:hanging="720"/>
        <w:rPr>
          <w:noProof/>
        </w:rPr>
      </w:pPr>
      <w:r w:rsidRPr="00430293">
        <w:rPr>
          <w:noProof/>
        </w:rPr>
        <w:t>Wakabayashi, H., C. Tucker, G. Bethlendy, A. Kravets, S. L. Welle</w:t>
      </w:r>
      <w:r w:rsidRPr="00430293">
        <w:rPr>
          <w:i/>
          <w:noProof/>
        </w:rPr>
        <w:t xml:space="preserve"> et al.</w:t>
      </w:r>
      <w:r w:rsidRPr="00430293">
        <w:rPr>
          <w:noProof/>
        </w:rPr>
        <w:t>, 2017 NuA4 histone acetyltransferase activity is required for H4 acetylation on a dosage-compensated monosomic chromosome that confers resistance to fungal toxins. Epigenetics Chromatin 10</w:t>
      </w:r>
      <w:r w:rsidRPr="00430293">
        <w:rPr>
          <w:b/>
          <w:noProof/>
        </w:rPr>
        <w:t>:</w:t>
      </w:r>
      <w:r w:rsidRPr="00430293">
        <w:rPr>
          <w:noProof/>
        </w:rPr>
        <w:t xml:space="preserve"> 49.</w:t>
      </w:r>
    </w:p>
    <w:p w14:paraId="3BB34AC4" w14:textId="77777777" w:rsidR="00430293" w:rsidRPr="00430293" w:rsidRDefault="00430293" w:rsidP="00430293">
      <w:pPr>
        <w:pStyle w:val="EndNoteBibliography"/>
        <w:ind w:left="720" w:hanging="720"/>
        <w:rPr>
          <w:noProof/>
        </w:rPr>
      </w:pPr>
      <w:r w:rsidRPr="00430293">
        <w:rPr>
          <w:noProof/>
        </w:rPr>
        <w:t xml:space="preserve">Wickham, H., 2016 </w:t>
      </w:r>
      <w:r w:rsidRPr="00430293">
        <w:rPr>
          <w:i/>
          <w:noProof/>
        </w:rPr>
        <w:t>ggplot2: elegant graphics for data analysis</w:t>
      </w:r>
      <w:r w:rsidRPr="00430293">
        <w:rPr>
          <w:noProof/>
        </w:rPr>
        <w:t>. Springer.</w:t>
      </w:r>
    </w:p>
    <w:p w14:paraId="38DF677C" w14:textId="77777777" w:rsidR="00430293" w:rsidRPr="00430293" w:rsidRDefault="00430293" w:rsidP="00430293">
      <w:pPr>
        <w:pStyle w:val="EndNoteBibliography"/>
        <w:ind w:left="720" w:hanging="720"/>
        <w:rPr>
          <w:noProof/>
        </w:rPr>
      </w:pPr>
      <w:r w:rsidRPr="00430293">
        <w:rPr>
          <w:noProof/>
        </w:rPr>
        <w:t>Yona, A. H., Y. S. Manor, R. H. Herbst, G. H. Romano, A. Mitchell</w:t>
      </w:r>
      <w:r w:rsidRPr="00430293">
        <w:rPr>
          <w:i/>
          <w:noProof/>
        </w:rPr>
        <w:t xml:space="preserve"> et al.</w:t>
      </w:r>
      <w:r w:rsidRPr="00430293">
        <w:rPr>
          <w:noProof/>
        </w:rPr>
        <w:t>, 2012 Chromosomal duplication is a transient evolutionary solution to stress. Proceedings of the National Academy of Sciences 109</w:t>
      </w:r>
      <w:r w:rsidRPr="00430293">
        <w:rPr>
          <w:b/>
          <w:noProof/>
        </w:rPr>
        <w:t>:</w:t>
      </w:r>
      <w:r w:rsidRPr="00430293">
        <w:rPr>
          <w:noProof/>
        </w:rPr>
        <w:t xml:space="preserve"> 21010-21015.</w:t>
      </w:r>
    </w:p>
    <w:p w14:paraId="2463D1F9" w14:textId="77777777" w:rsidR="00430293" w:rsidRPr="00430293" w:rsidRDefault="00430293" w:rsidP="00430293">
      <w:pPr>
        <w:pStyle w:val="EndNoteBibliography"/>
        <w:ind w:left="720" w:hanging="720"/>
        <w:rPr>
          <w:noProof/>
        </w:rPr>
      </w:pPr>
      <w:r w:rsidRPr="00430293">
        <w:rPr>
          <w:noProof/>
        </w:rPr>
        <w:t>Zhu, Y. O., G. Sherlock and D. A. Petrov, 2016 Whole genome analysis of 132 clinical Saccharomyces cerevisiae strains reveals extensive ploidy variation. G3: Genes, Genomes, Genetics 6</w:t>
      </w:r>
      <w:r w:rsidRPr="00430293">
        <w:rPr>
          <w:b/>
          <w:noProof/>
        </w:rPr>
        <w:t>:</w:t>
      </w:r>
      <w:r w:rsidRPr="00430293">
        <w:rPr>
          <w:noProof/>
        </w:rPr>
        <w:t xml:space="preserve"> 2421-2434.</w:t>
      </w:r>
    </w:p>
    <w:p w14:paraId="113F1C4F" w14:textId="77777777" w:rsidR="00430293" w:rsidRPr="00430293" w:rsidRDefault="00430293" w:rsidP="00430293">
      <w:pPr>
        <w:pStyle w:val="EndNoteBibliography"/>
        <w:ind w:left="720" w:hanging="720"/>
        <w:rPr>
          <w:noProof/>
        </w:rPr>
      </w:pPr>
      <w:r w:rsidRPr="00430293">
        <w:rPr>
          <w:noProof/>
        </w:rPr>
        <w:t>Zhu, Y. O., M. L. Siegal, D. W. Hall and D. A. Petrov, 2014 Precise estimates of mutation rate and spectrum in yeast. Proceedings of the National Academy of Sciences 111</w:t>
      </w:r>
      <w:r w:rsidRPr="00430293">
        <w:rPr>
          <w:b/>
          <w:noProof/>
        </w:rPr>
        <w:t>:</w:t>
      </w:r>
      <w:r w:rsidRPr="00430293">
        <w:rPr>
          <w:noProof/>
        </w:rPr>
        <w:t xml:space="preserve"> E2310-E2318.</w:t>
      </w:r>
    </w:p>
    <w:p w14:paraId="1FE054EF" w14:textId="77777777" w:rsidR="00430293" w:rsidRPr="00430293" w:rsidRDefault="00430293" w:rsidP="00430293">
      <w:pPr>
        <w:pStyle w:val="EndNoteBibliography"/>
        <w:ind w:left="720" w:hanging="720"/>
        <w:rPr>
          <w:noProof/>
        </w:rPr>
      </w:pPr>
      <w:r w:rsidRPr="00430293">
        <w:rPr>
          <w:noProof/>
        </w:rPr>
        <w:lastRenderedPageBreak/>
        <w:t>Zillikens, M. C., S. Demissie, Y. H. Hsu, L. M. Yerges-Armstrong, W. C. Chou</w:t>
      </w:r>
      <w:r w:rsidRPr="00430293">
        <w:rPr>
          <w:i/>
          <w:noProof/>
        </w:rPr>
        <w:t xml:space="preserve"> et al.</w:t>
      </w:r>
      <w:r w:rsidRPr="00430293">
        <w:rPr>
          <w:noProof/>
        </w:rPr>
        <w:t>, 2017 Erratum: Large meta-analysis of genome-wide association studies identifies five loci for lean body mass. Nat Commun 8</w:t>
      </w:r>
      <w:r w:rsidRPr="00430293">
        <w:rPr>
          <w:b/>
          <w:noProof/>
        </w:rPr>
        <w:t>:</w:t>
      </w:r>
      <w:r w:rsidRPr="00430293">
        <w:rPr>
          <w:noProof/>
        </w:rPr>
        <w:t xml:space="preserve"> 1414.</w:t>
      </w:r>
    </w:p>
    <w:p w14:paraId="5A3CB9A1" w14:textId="3D2DC4B6" w:rsidR="004F7BC0" w:rsidRPr="00F85D90" w:rsidRDefault="00CA6FD4" w:rsidP="002E4C6B">
      <w:pPr>
        <w:spacing w:line="480" w:lineRule="auto"/>
        <w:rPr>
          <w:rFonts w:ascii="Arial" w:hAnsi="Arial" w:cs="Arial"/>
          <w:sz w:val="22"/>
          <w:szCs w:val="22"/>
        </w:rPr>
      </w:pPr>
      <w:r w:rsidRPr="00F85D90">
        <w:rPr>
          <w:rFonts w:ascii="Arial" w:hAnsi="Arial" w:cs="Arial"/>
          <w:sz w:val="22"/>
          <w:szCs w:val="22"/>
        </w:rPr>
        <w:fldChar w:fldCharType="end"/>
      </w:r>
    </w:p>
    <w:sectPr w:rsidR="004F7BC0" w:rsidRPr="00F85D90" w:rsidSect="004F41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lly Celina Mcqueary" w:date="2020-07-16T13:20:00Z" w:initials="HCM">
    <w:p w14:paraId="15B09CED" w14:textId="4916AB6F" w:rsidR="0026453A" w:rsidRDefault="0026453A">
      <w:pPr>
        <w:pStyle w:val="CommentText"/>
      </w:pPr>
      <w:r>
        <w:rPr>
          <w:rStyle w:val="CommentReference"/>
        </w:rPr>
        <w:annotationRef/>
      </w:r>
      <w:r>
        <w:t xml:space="preserve">Fix citations to include et </w:t>
      </w:r>
      <w:proofErr w:type="spellStart"/>
      <w:r>
        <w:t>als</w:t>
      </w:r>
      <w:proofErr w:type="spellEnd"/>
      <w:r>
        <w:t xml:space="preserve"> </w:t>
      </w:r>
    </w:p>
  </w:comment>
  <w:comment w:id="10" w:author="Holly Celina Mcqueary" w:date="2020-07-16T13:21:00Z" w:initials="HCM">
    <w:p w14:paraId="153A94D9" w14:textId="09F31CBA" w:rsidR="0026453A" w:rsidRDefault="0026453A">
      <w:pPr>
        <w:pStyle w:val="CommentText"/>
      </w:pPr>
      <w:r>
        <w:rPr>
          <w:rStyle w:val="CommentReference"/>
        </w:rPr>
        <w:annotationRef/>
      </w:r>
      <w:r>
        <w:t xml:space="preserve">Fix citation </w:t>
      </w:r>
    </w:p>
  </w:comment>
  <w:comment w:id="13" w:author="Holly Celina Mcqueary" w:date="2020-07-11T17:55:00Z" w:initials="HCM">
    <w:p w14:paraId="042AB894" w14:textId="69800712" w:rsidR="0026453A" w:rsidRDefault="0026453A">
      <w:pPr>
        <w:pStyle w:val="CommentText"/>
      </w:pPr>
      <w:r>
        <w:rPr>
          <w:rStyle w:val="CommentReference"/>
        </w:rPr>
        <w:annotationRef/>
      </w:r>
      <w:r>
        <w:t>Fluconazole</w:t>
      </w:r>
    </w:p>
  </w:comment>
  <w:comment w:id="19" w:author="Holly Celina Mcqueary" w:date="2020-07-11T17:55:00Z" w:initials="HCM">
    <w:p w14:paraId="135377E1" w14:textId="77777777" w:rsidR="0026453A" w:rsidRDefault="0026453A">
      <w:pPr>
        <w:pStyle w:val="CommentText"/>
      </w:pPr>
      <w:r>
        <w:rPr>
          <w:rStyle w:val="CommentReference"/>
        </w:rPr>
        <w:annotationRef/>
      </w:r>
      <w:r>
        <w:t>Species?</w:t>
      </w:r>
    </w:p>
    <w:p w14:paraId="3C220142" w14:textId="02EB2E14" w:rsidR="0026453A" w:rsidRDefault="0026453A">
      <w:pPr>
        <w:pStyle w:val="CommentText"/>
      </w:pPr>
    </w:p>
  </w:comment>
  <w:comment w:id="25" w:author="Holly Celina Mcqueary" w:date="2020-07-16T13:22:00Z" w:initials="HCM">
    <w:p w14:paraId="2FDCAE48" w14:textId="31CAEF5D" w:rsidR="0026453A" w:rsidRDefault="0026453A">
      <w:pPr>
        <w:pStyle w:val="CommentText"/>
      </w:pPr>
      <w:r>
        <w:rPr>
          <w:rStyle w:val="CommentReference"/>
        </w:rPr>
        <w:annotationRef/>
      </w:r>
      <w:r>
        <w:t>Check citation</w:t>
      </w:r>
    </w:p>
  </w:comment>
  <w:comment w:id="33" w:author="Holly Celina Mcqueary" w:date="2020-07-16T13:23:00Z" w:initials="HCM">
    <w:p w14:paraId="1FB44643" w14:textId="77777777" w:rsidR="0026453A" w:rsidRDefault="0026453A">
      <w:pPr>
        <w:pStyle w:val="CommentText"/>
      </w:pPr>
      <w:r>
        <w:rPr>
          <w:rStyle w:val="CommentReference"/>
        </w:rPr>
        <w:annotationRef/>
      </w:r>
      <w:r>
        <w:t xml:space="preserve">Check </w:t>
      </w:r>
    </w:p>
    <w:p w14:paraId="5696A87A" w14:textId="463CA5DF" w:rsidR="0026453A" w:rsidRDefault="0026453A">
      <w:pPr>
        <w:pStyle w:val="CommentText"/>
      </w:pPr>
    </w:p>
  </w:comment>
  <w:comment w:id="35" w:author="Holly Celina Mcqueary" w:date="2020-07-16T13:24:00Z" w:initials="HCM">
    <w:p w14:paraId="61F8418B" w14:textId="73769863" w:rsidR="0026453A" w:rsidRDefault="0026453A">
      <w:pPr>
        <w:pStyle w:val="CommentText"/>
      </w:pPr>
      <w:r>
        <w:rPr>
          <w:rStyle w:val="CommentReference"/>
        </w:rPr>
        <w:annotationRef/>
      </w:r>
      <w:r>
        <w:t>Check lee citation</w:t>
      </w:r>
    </w:p>
  </w:comment>
  <w:comment w:id="58" w:author="Holly Celina Mcqueary" w:date="2020-07-13T18:53:00Z" w:initials="HCM">
    <w:p w14:paraId="7DF3B0FD" w14:textId="26DC6FF1" w:rsidR="0026453A" w:rsidRDefault="0026453A">
      <w:pPr>
        <w:pStyle w:val="CommentText"/>
      </w:pPr>
      <w:r>
        <w:rPr>
          <w:rStyle w:val="CommentReference"/>
        </w:rPr>
        <w:annotationRef/>
      </w:r>
      <w:r>
        <w:t xml:space="preserve">Measures both nonviable and viable cells. Have you ever tittered a colony? We do this by excising a chunk of agar containing the colony into water, rigorous </w:t>
      </w:r>
      <w:proofErr w:type="spellStart"/>
      <w:r>
        <w:t>vortexing</w:t>
      </w:r>
      <w:proofErr w:type="spellEnd"/>
      <w:r>
        <w:t>, and plating dilutions on YEPD. 10E6-10E7 viable cells/colony.</w:t>
      </w:r>
    </w:p>
  </w:comment>
  <w:comment w:id="63" w:author="Holly Celina Mcqueary" w:date="2020-07-13T18:53:00Z" w:initials="HCM">
    <w:p w14:paraId="1EDD7B91" w14:textId="19BC7A66" w:rsidR="0026453A" w:rsidRDefault="0026453A">
      <w:pPr>
        <w:pStyle w:val="CommentText"/>
      </w:pPr>
      <w:r>
        <w:rPr>
          <w:rStyle w:val="CommentReference"/>
        </w:rPr>
        <w:annotationRef/>
      </w:r>
      <w:r>
        <w:t>ESR response?</w:t>
      </w:r>
    </w:p>
  </w:comment>
  <w:comment w:id="64" w:author="Holly Celina Mcqueary" w:date="2020-07-13T18:53:00Z" w:initials="HCM">
    <w:p w14:paraId="47AAE39A" w14:textId="77777777" w:rsidR="0026453A" w:rsidRDefault="0026453A" w:rsidP="008B5F31">
      <w:pPr>
        <w:pStyle w:val="CommentText"/>
      </w:pPr>
      <w:r>
        <w:rPr>
          <w:rStyle w:val="CommentReference"/>
        </w:rPr>
        <w:annotationRef/>
      </w:r>
      <w:r>
        <w:rPr>
          <w:rStyle w:val="CommentReference"/>
        </w:rPr>
        <w:annotationRef/>
      </w:r>
      <w:r>
        <w:t>Stress? Were colonies red or white?</w:t>
      </w:r>
    </w:p>
    <w:p w14:paraId="5A3FCD5A" w14:textId="01EA617E" w:rsidR="0026453A" w:rsidRDefault="0026453A">
      <w:pPr>
        <w:pStyle w:val="CommentText"/>
      </w:pPr>
    </w:p>
  </w:comment>
  <w:comment w:id="65" w:author="Holly Celina Mcqueary" w:date="2020-07-13T18:53:00Z" w:initials="HCM">
    <w:p w14:paraId="0E22E082" w14:textId="34AAE9DC" w:rsidR="0026453A" w:rsidRDefault="0026453A">
      <w:pPr>
        <w:pStyle w:val="CommentText"/>
      </w:pPr>
      <w:r>
        <w:rPr>
          <w:rStyle w:val="CommentReference"/>
        </w:rPr>
        <w:annotationRef/>
      </w:r>
      <w:r>
        <w:t xml:space="preserve">Adjacent gene expression may be affected by the deletion. One is essential (DED1) and the other is required for mitochondrial function (MRM1: </w:t>
      </w:r>
      <w:proofErr w:type="spellStart"/>
      <w:r>
        <w:t>ade</w:t>
      </w:r>
      <w:proofErr w:type="spellEnd"/>
      <w:r>
        <w:t xml:space="preserve"> methylase for </w:t>
      </w:r>
      <w:proofErr w:type="spellStart"/>
      <w:r>
        <w:t>mito</w:t>
      </w:r>
      <w:proofErr w:type="spellEnd"/>
      <w:r>
        <w:t xml:space="preserve"> rRNA).</w:t>
      </w:r>
    </w:p>
  </w:comment>
  <w:comment w:id="112" w:author="Holly Celina Mcqueary" w:date="2020-07-11T18:00:00Z" w:initials="HCM">
    <w:p w14:paraId="6013AFC6" w14:textId="66C517F1" w:rsidR="0026453A" w:rsidRDefault="0026453A">
      <w:pPr>
        <w:pStyle w:val="CommentText"/>
      </w:pPr>
      <w:r>
        <w:rPr>
          <w:rStyle w:val="CommentReference"/>
        </w:rPr>
        <w:annotationRef/>
      </w:r>
      <w:r>
        <w:t>Verify this</w:t>
      </w:r>
    </w:p>
  </w:comment>
  <w:comment w:id="139" w:author="Holly Celina Mcqueary" w:date="2020-07-11T18:02:00Z" w:initials="HCM">
    <w:p w14:paraId="0A3CC8FB" w14:textId="1297DD26" w:rsidR="0026453A" w:rsidRDefault="0026453A">
      <w:pPr>
        <w:pStyle w:val="CommentText"/>
      </w:pPr>
      <w:r>
        <w:rPr>
          <w:rStyle w:val="CommentReference"/>
        </w:rPr>
        <w:annotationRef/>
      </w:r>
      <w:r>
        <w:t xml:space="preserve">Day cultures? </w:t>
      </w:r>
    </w:p>
  </w:comment>
  <w:comment w:id="144" w:author="Holly Celina Mcqueary" w:date="2020-07-11T18:03:00Z" w:initials="HCM">
    <w:p w14:paraId="339776AF" w14:textId="77777777" w:rsidR="0026453A" w:rsidRDefault="0026453A">
      <w:pPr>
        <w:pStyle w:val="CommentText"/>
      </w:pPr>
      <w:r>
        <w:rPr>
          <w:rStyle w:val="CommentReference"/>
        </w:rPr>
        <w:annotationRef/>
      </w:r>
      <w:r>
        <w:t xml:space="preserve">I thought this was different for MA </w:t>
      </w:r>
      <w:proofErr w:type="gramStart"/>
      <w:r>
        <w:t>old?</w:t>
      </w:r>
      <w:proofErr w:type="gramEnd"/>
      <w:r>
        <w:t xml:space="preserve"> </w:t>
      </w:r>
    </w:p>
    <w:p w14:paraId="670BB3C0" w14:textId="0B243EBD" w:rsidR="0026453A" w:rsidRDefault="0026453A">
      <w:pPr>
        <w:pStyle w:val="CommentText"/>
      </w:pPr>
      <w:r>
        <w:t xml:space="preserve">Look in old paper version </w:t>
      </w:r>
    </w:p>
  </w:comment>
  <w:comment w:id="143" w:author="Holly Celina Mcqueary" w:date="2020-07-13T19:00:00Z" w:initials="HCM">
    <w:p w14:paraId="237D2FB6" w14:textId="4536AB61" w:rsidR="0026453A" w:rsidRDefault="0026453A">
      <w:pPr>
        <w:pStyle w:val="CommentText"/>
      </w:pPr>
      <w:r>
        <w:rPr>
          <w:rStyle w:val="CommentReference"/>
        </w:rPr>
        <w:annotationRef/>
      </w:r>
      <w:r>
        <w:rPr>
          <w:rFonts w:asciiTheme="majorHAnsi" w:eastAsia="Times New Roman" w:hAnsiTheme="majorHAnsi" w:cstheme="majorHAnsi"/>
          <w:color w:val="000000"/>
          <w:sz w:val="22"/>
        </w:rPr>
        <w:t>WERE THERE OD MEASUREMENTS TAKEN OF CELLS USED FOR RNA EXTRACTION? THERE COULD BE CONCERNS THAT THE PHASE OF THE GROWTH CURVE WHERE CELLS WERE WOULD INFLUENCE RNA EXPRESSION DATA. CAN YOUR EXPRESSION DATA BE CHECKED AGAINST OUTSIDE DATA REGARDING GENE EXPRESSION DIFFERENCES DUE TO GROWTH PHASE DIFFERENCES? MIGHT DIFFERENCES IN EXPRESSION DATA BETWEEN ISOLATES WITH THE SAME ANEUPLOIDY BE DUE TO GROWTH PHASE DIFFERENCES?</w:t>
      </w:r>
    </w:p>
  </w:comment>
  <w:comment w:id="151" w:author="Holly Celina Mcqueary" w:date="2020-07-15T13:34:00Z" w:initials="HCM">
    <w:p w14:paraId="0C29DC34" w14:textId="4E42E33D" w:rsidR="0026453A" w:rsidRDefault="0026453A">
      <w:pPr>
        <w:pStyle w:val="CommentText"/>
      </w:pPr>
      <w:r>
        <w:rPr>
          <w:rStyle w:val="CommentReference"/>
        </w:rPr>
        <w:annotationRef/>
      </w:r>
      <w:r>
        <w:t xml:space="preserve">Also add version number </w:t>
      </w:r>
    </w:p>
  </w:comment>
  <w:comment w:id="180" w:author="Holly Celina Mcqueary" w:date="2020-07-13T18:54:00Z" w:initials="HCM">
    <w:p w14:paraId="7328DC0E" w14:textId="77777777" w:rsidR="0026453A" w:rsidRDefault="0026453A" w:rsidP="008B5F31">
      <w:pPr>
        <w:pStyle w:val="CommentText"/>
      </w:pPr>
      <w:r>
        <w:rPr>
          <w:rStyle w:val="CommentReference"/>
        </w:rPr>
        <w:annotationRef/>
      </w:r>
      <w:r>
        <w:rPr>
          <w:rStyle w:val="CommentReference"/>
        </w:rPr>
        <w:annotationRef/>
      </w:r>
      <w:r>
        <w:t xml:space="preserve">Why remove </w:t>
      </w:r>
      <w:proofErr w:type="spellStart"/>
      <w:r>
        <w:t>mito</w:t>
      </w:r>
      <w:proofErr w:type="spellEnd"/>
      <w:r>
        <w:t xml:space="preserve"> DNA?</w:t>
      </w:r>
    </w:p>
    <w:p w14:paraId="5581DA57" w14:textId="018F054B" w:rsidR="0026453A" w:rsidRDefault="0026453A">
      <w:pPr>
        <w:pStyle w:val="CommentText"/>
      </w:pPr>
    </w:p>
  </w:comment>
  <w:comment w:id="182" w:author="Holly Celina Mcqueary" w:date="2020-07-11T18:05:00Z" w:initials="HCM">
    <w:p w14:paraId="7F1C7538" w14:textId="277CB879" w:rsidR="0026453A" w:rsidRDefault="0026453A">
      <w:pPr>
        <w:pStyle w:val="CommentText"/>
      </w:pPr>
      <w:r>
        <w:rPr>
          <w:rStyle w:val="CommentReference"/>
        </w:rPr>
        <w:annotationRef/>
      </w:r>
      <w:r>
        <w:t xml:space="preserve">Put this data in the appendix </w:t>
      </w:r>
    </w:p>
  </w:comment>
  <w:comment w:id="200" w:author="Holly Celina Mcqueary" w:date="2020-07-11T18:06:00Z" w:initials="HCM">
    <w:p w14:paraId="77BD3EE8" w14:textId="6316C640" w:rsidR="0026453A" w:rsidRDefault="0026453A">
      <w:pPr>
        <w:pStyle w:val="CommentText"/>
      </w:pPr>
      <w:r>
        <w:rPr>
          <w:rStyle w:val="CommentReference"/>
        </w:rPr>
        <w:annotationRef/>
      </w:r>
      <w:r>
        <w:t xml:space="preserve">Put this in appendix </w:t>
      </w:r>
    </w:p>
  </w:comment>
  <w:comment w:id="211" w:author="Holly Celina Mcqueary" w:date="2020-07-11T18:08:00Z" w:initials="HCM">
    <w:p w14:paraId="558C3940" w14:textId="764BB2E0" w:rsidR="0026453A" w:rsidRDefault="0026453A">
      <w:pPr>
        <w:pStyle w:val="CommentText"/>
      </w:pPr>
      <w:r>
        <w:rPr>
          <w:rStyle w:val="CommentReference"/>
        </w:rPr>
        <w:annotationRef/>
      </w:r>
      <w:r>
        <w:t xml:space="preserve">Put this data in appendix too </w:t>
      </w:r>
    </w:p>
  </w:comment>
  <w:comment w:id="215" w:author="Holly Celina Mcqueary" w:date="2020-07-16T13:40:00Z" w:initials="HCM">
    <w:p w14:paraId="71327B5C" w14:textId="4ABCAE70" w:rsidR="002462A9" w:rsidRDefault="002462A9">
      <w:pPr>
        <w:pStyle w:val="CommentText"/>
      </w:pPr>
      <w:r>
        <w:rPr>
          <w:rStyle w:val="CommentReference"/>
        </w:rPr>
        <w:annotationRef/>
      </w:r>
      <w:r>
        <w:t>Check citation</w:t>
      </w:r>
    </w:p>
  </w:comment>
  <w:comment w:id="217" w:author="Holly Celina Mcqueary" w:date="2020-07-11T18:08:00Z" w:initials="HCM">
    <w:p w14:paraId="511A20D4" w14:textId="1FB9BB68" w:rsidR="0026453A" w:rsidRDefault="0026453A">
      <w:pPr>
        <w:pStyle w:val="CommentText"/>
      </w:pPr>
      <w:r>
        <w:rPr>
          <w:rStyle w:val="CommentReference"/>
        </w:rPr>
        <w:annotationRef/>
      </w:r>
      <w:r>
        <w:t xml:space="preserve">Put this PCA in appendix </w:t>
      </w:r>
    </w:p>
  </w:comment>
  <w:comment w:id="230" w:author="Holly Celina Mcqueary" w:date="2020-07-16T13:41:00Z" w:initials="HCM">
    <w:p w14:paraId="581340F0" w14:textId="0C196181" w:rsidR="004000DB" w:rsidRDefault="004000DB">
      <w:pPr>
        <w:pStyle w:val="CommentText"/>
      </w:pPr>
      <w:r>
        <w:rPr>
          <w:rStyle w:val="CommentReference"/>
        </w:rPr>
        <w:annotationRef/>
      </w:r>
      <w:r>
        <w:t xml:space="preserve">Check citation </w:t>
      </w:r>
    </w:p>
  </w:comment>
  <w:comment w:id="235" w:author="Holly Celina Mcqueary" w:date="2020-07-11T18:10:00Z" w:initials="HCM">
    <w:p w14:paraId="372358B2" w14:textId="1A369BF2" w:rsidR="0026453A" w:rsidRDefault="0026453A">
      <w:pPr>
        <w:pStyle w:val="CommentText"/>
      </w:pPr>
      <w:r>
        <w:rPr>
          <w:rStyle w:val="CommentReference"/>
        </w:rPr>
        <w:annotationRef/>
      </w:r>
      <w:r>
        <w:t xml:space="preserve">Make a better figure for this table (if time) and put it in appendix </w:t>
      </w:r>
    </w:p>
  </w:comment>
  <w:comment w:id="268" w:author="Holly Celina Mcqueary" w:date="2020-07-15T15:48:00Z" w:initials="HCM">
    <w:p w14:paraId="6CB4E514" w14:textId="31498A74" w:rsidR="0026453A" w:rsidRDefault="0026453A">
      <w:pPr>
        <w:pStyle w:val="CommentText"/>
      </w:pPr>
      <w:r>
        <w:rPr>
          <w:rStyle w:val="CommentReference"/>
        </w:rPr>
        <w:annotationRef/>
      </w:r>
      <w:r>
        <w:t>Don’t forget to cite this paper</w:t>
      </w:r>
    </w:p>
  </w:comment>
  <w:comment w:id="275" w:author="Holly Celina Mcqueary" w:date="2020-07-15T15:49:00Z" w:initials="HCM">
    <w:p w14:paraId="18454B13" w14:textId="77777777" w:rsidR="0026453A" w:rsidRPr="000D6F01" w:rsidRDefault="0026453A" w:rsidP="00621F38">
      <w:pPr>
        <w:rPr>
          <w:rFonts w:asciiTheme="majorHAnsi" w:eastAsia="Times New Roman" w:hAnsiTheme="majorHAnsi" w:cstheme="majorHAnsi"/>
          <w:sz w:val="22"/>
        </w:rPr>
      </w:pPr>
      <w:r>
        <w:rPr>
          <w:rStyle w:val="CommentReference"/>
        </w:rPr>
        <w:annotationRef/>
      </w:r>
      <w:r>
        <w:rPr>
          <w:rFonts w:asciiTheme="majorHAnsi" w:eastAsia="Times New Roman" w:hAnsiTheme="majorHAnsi" w:cstheme="majorHAnsi"/>
          <w:sz w:val="22"/>
        </w:rPr>
        <w:t xml:space="preserve">CAN YOU SAY ANYTHING ABOUT: 1) THE RELATIVE GROWTH RATES OF YOUR ANEUPLOID ISOLATES, OR 2) THE REVERSION RATES OF THE ANEUPLOIDIES? THE ANEUPLOIDS OF HAPLOID K. LACTIS I AM WORKING WITH (WITH ONE OR TWO EXTRA CHROMOSOMES) FORM MUCH SMALLER COLONIES THAN EUPLOIDS AND SECTOR BACK TO EUPLOID, LOSING THE EXTRA CHROMOSOMES AT MUCH HIGHER FREQUENCY THAN THE RATE THAT THE ANEUPLOIDIES FORM. CAN YOU RULE OUT THAT POPULATIONS OF THE ANEUPLOIDS YOU GREW UP FOR RNA ANAYLYSIS HAVEN’T PARTIALLY REVERTED BACK TO EUPLOID? THAT MIGHT ACCOUNT FOR WHY SOME TRISOMIC MUTANTS ONLY SHOW ~1.3X INCREASE IN EXPRESSION OF THE ANEUPLOID CHROMOSOME. </w:t>
      </w:r>
    </w:p>
    <w:p w14:paraId="34BC79E1" w14:textId="355DD5F2" w:rsidR="0026453A" w:rsidRDefault="0026453A">
      <w:pPr>
        <w:pStyle w:val="CommentText"/>
      </w:pPr>
    </w:p>
  </w:comment>
  <w:comment w:id="282" w:author="Holly Celina Mcqueary" w:date="2020-07-13T18:55:00Z" w:initials="HCM">
    <w:p w14:paraId="27A85328" w14:textId="77777777" w:rsidR="0026453A" w:rsidRDefault="0026453A" w:rsidP="008B5F31">
      <w:pPr>
        <w:pStyle w:val="CommentText"/>
      </w:pPr>
      <w:r>
        <w:rPr>
          <w:rStyle w:val="CommentReference"/>
        </w:rPr>
        <w:annotationRef/>
      </w:r>
      <w:r>
        <w:rPr>
          <w:rStyle w:val="CommentReference"/>
        </w:rPr>
        <w:annotationRef/>
      </w:r>
      <w:r>
        <w:t>Incomplete, does not make sense.</w:t>
      </w:r>
    </w:p>
    <w:p w14:paraId="5C5E9B66" w14:textId="7F8ADE66" w:rsidR="0026453A" w:rsidRDefault="0026453A">
      <w:pPr>
        <w:pStyle w:val="CommentText"/>
      </w:pPr>
    </w:p>
  </w:comment>
  <w:comment w:id="285" w:author="Holly Celina Mcqueary" w:date="2020-07-12T16:48:00Z" w:initials="HCM">
    <w:p w14:paraId="3BDA0F77" w14:textId="5554ADE0" w:rsidR="0026453A" w:rsidRDefault="0026453A">
      <w:pPr>
        <w:pStyle w:val="CommentText"/>
      </w:pPr>
      <w:r>
        <w:rPr>
          <w:rStyle w:val="CommentReference"/>
        </w:rPr>
        <w:annotationRef/>
      </w:r>
      <w:r>
        <w:t>Possibly indicative of MA effects?</w:t>
      </w:r>
    </w:p>
  </w:comment>
  <w:comment w:id="286" w:author="Holly Celina Mcqueary" w:date="2020-07-12T16:48:00Z" w:initials="HCM">
    <w:p w14:paraId="2C9F4976" w14:textId="2C1FCC98" w:rsidR="0026453A" w:rsidRDefault="0026453A">
      <w:pPr>
        <w:pStyle w:val="CommentText"/>
      </w:pPr>
      <w:r>
        <w:rPr>
          <w:rStyle w:val="CommentReference"/>
        </w:rPr>
        <w:annotationRef/>
      </w:r>
      <w:r>
        <w:t xml:space="preserve">Is this true? Where is this data? </w:t>
      </w:r>
    </w:p>
  </w:comment>
  <w:comment w:id="288" w:author="Holly Celina Mcqueary" w:date="2020-07-12T16:49:00Z" w:initials="HCM">
    <w:p w14:paraId="1C5F55ED" w14:textId="77777777" w:rsidR="0026453A" w:rsidRDefault="0026453A">
      <w:pPr>
        <w:pStyle w:val="CommentText"/>
      </w:pPr>
      <w:r>
        <w:rPr>
          <w:rStyle w:val="CommentReference"/>
        </w:rPr>
        <w:annotationRef/>
      </w:r>
      <w:r>
        <w:t xml:space="preserve">Need this table for lines with 2+ aneuploidies </w:t>
      </w:r>
    </w:p>
    <w:p w14:paraId="5AF8BD6E" w14:textId="1F47B108" w:rsidR="0026453A" w:rsidRDefault="0026453A">
      <w:pPr>
        <w:pStyle w:val="CommentText"/>
      </w:pPr>
    </w:p>
  </w:comment>
  <w:comment w:id="293" w:author="Holly Celina Mcqueary" w:date="2020-07-12T16:51:00Z" w:initials="HCM">
    <w:p w14:paraId="4C8D92F5" w14:textId="22596C82" w:rsidR="0026453A" w:rsidRDefault="0026453A">
      <w:pPr>
        <w:pStyle w:val="CommentText"/>
      </w:pPr>
      <w:r>
        <w:rPr>
          <w:rStyle w:val="CommentReference"/>
        </w:rPr>
        <w:annotationRef/>
      </w:r>
      <w:r>
        <w:t xml:space="preserve">What exactly does </w:t>
      </w:r>
      <w:proofErr w:type="spellStart"/>
      <w:r>
        <w:t>Levene’s</w:t>
      </w:r>
      <w:proofErr w:type="spellEnd"/>
      <w:r>
        <w:t xml:space="preserve"> test do? </w:t>
      </w:r>
    </w:p>
  </w:comment>
  <w:comment w:id="294" w:author="Holly Celina Mcqueary" w:date="2020-07-12T16:50:00Z" w:initials="HCM">
    <w:p w14:paraId="4E65F739" w14:textId="77777777" w:rsidR="0026453A" w:rsidRDefault="0026453A">
      <w:pPr>
        <w:pStyle w:val="CommentText"/>
      </w:pPr>
      <w:r>
        <w:rPr>
          <w:rStyle w:val="CommentReference"/>
        </w:rPr>
        <w:annotationRef/>
      </w:r>
      <w:r>
        <w:t xml:space="preserve">This is challenging analysis </w:t>
      </w:r>
      <w:proofErr w:type="spellStart"/>
      <w:r>
        <w:t>bc</w:t>
      </w:r>
      <w:proofErr w:type="spellEnd"/>
      <w:r>
        <w:t xml:space="preserve"> of the sequencing problem where the rest of the reads are not the same</w:t>
      </w:r>
    </w:p>
    <w:p w14:paraId="4F56315D" w14:textId="6886B8CA" w:rsidR="0026453A" w:rsidRDefault="0026453A">
      <w:pPr>
        <w:pStyle w:val="CommentText"/>
      </w:pPr>
      <w:r>
        <w:t xml:space="preserve">Potentially explains why the variance is so different between aneuploid and euploid strains on these chromosomes </w:t>
      </w:r>
    </w:p>
  </w:comment>
  <w:comment w:id="300" w:author="Holly Celina Mcqueary" w:date="2020-07-12T16:53:00Z" w:initials="HCM">
    <w:p w14:paraId="1509D138" w14:textId="1F24FC72" w:rsidR="0026453A" w:rsidRDefault="0026453A">
      <w:pPr>
        <w:pStyle w:val="CommentText"/>
      </w:pPr>
      <w:r>
        <w:rPr>
          <w:rStyle w:val="CommentReference"/>
        </w:rPr>
        <w:annotationRef/>
      </w:r>
      <w:r>
        <w:t xml:space="preserve">Put supplemental ANOVAs in appendix </w:t>
      </w:r>
    </w:p>
  </w:comment>
  <w:comment w:id="337" w:author="Holly Celina Mcqueary" w:date="2020-07-12T17:03:00Z" w:initials="HCM">
    <w:p w14:paraId="0415D4AC" w14:textId="40455DB7" w:rsidR="0026453A" w:rsidRDefault="0026453A">
      <w:pPr>
        <w:pStyle w:val="CommentText"/>
      </w:pPr>
      <w:r>
        <w:rPr>
          <w:rStyle w:val="CommentReference"/>
        </w:rPr>
        <w:annotationRef/>
      </w:r>
      <w:r>
        <w:t xml:space="preserve">Redo/reword. Confusing with both sets of MA data </w:t>
      </w:r>
    </w:p>
  </w:comment>
  <w:comment w:id="338" w:author="Holly Celina Mcqueary" w:date="2020-07-12T17:03:00Z" w:initials="HCM">
    <w:p w14:paraId="40290415" w14:textId="0FE5B8A6" w:rsidR="0026453A" w:rsidRDefault="0026453A">
      <w:pPr>
        <w:pStyle w:val="CommentText"/>
      </w:pPr>
      <w:r>
        <w:rPr>
          <w:rStyle w:val="CommentReference"/>
        </w:rPr>
        <w:annotationRef/>
      </w:r>
      <w:r>
        <w:t xml:space="preserve">Data? Appendix? </w:t>
      </w:r>
    </w:p>
  </w:comment>
  <w:comment w:id="342" w:author="Holly Celina Mcqueary" w:date="2020-07-12T17:04:00Z" w:initials="HCM">
    <w:p w14:paraId="5110D62C" w14:textId="360AAF96" w:rsidR="0026453A" w:rsidRDefault="0026453A">
      <w:pPr>
        <w:pStyle w:val="CommentText"/>
      </w:pPr>
      <w:r>
        <w:rPr>
          <w:rStyle w:val="CommentReference"/>
        </w:rPr>
        <w:annotationRef/>
      </w:r>
      <w:r>
        <w:t>??</w:t>
      </w:r>
    </w:p>
  </w:comment>
  <w:comment w:id="343" w:author="Holly Celina Mcqueary" w:date="2020-07-12T17:04:00Z" w:initials="HCM">
    <w:p w14:paraId="52FEE741" w14:textId="3DA4D80F" w:rsidR="0026453A" w:rsidRDefault="0026453A">
      <w:pPr>
        <w:pStyle w:val="CommentText"/>
      </w:pPr>
      <w:r>
        <w:rPr>
          <w:rStyle w:val="CommentReference"/>
        </w:rPr>
        <w:annotationRef/>
      </w:r>
      <w:r>
        <w:t>??</w:t>
      </w:r>
    </w:p>
  </w:comment>
  <w:comment w:id="344" w:author="Holly Celina Mcqueary" w:date="2020-07-12T17:04:00Z" w:initials="HCM">
    <w:p w14:paraId="780186B8" w14:textId="6D9A47CA" w:rsidR="0026453A" w:rsidRDefault="0026453A">
      <w:pPr>
        <w:pStyle w:val="CommentText"/>
      </w:pPr>
      <w:r>
        <w:rPr>
          <w:rStyle w:val="CommentReference"/>
        </w:rPr>
        <w:annotationRef/>
      </w:r>
    </w:p>
  </w:comment>
  <w:comment w:id="354" w:author="Holly Celina Mcqueary" w:date="2020-07-15T16:12:00Z" w:initials="HCM">
    <w:p w14:paraId="4D35294F" w14:textId="15F68D37" w:rsidR="0026453A" w:rsidRPr="00264A5C" w:rsidRDefault="0026453A" w:rsidP="00264A5C">
      <w:pPr>
        <w:spacing w:line="480" w:lineRule="auto"/>
        <w:ind w:firstLine="720"/>
        <w:rPr>
          <w:rFonts w:ascii="Arial" w:eastAsia="Times New Roman" w:hAnsi="Arial" w:cs="Arial"/>
          <w:sz w:val="22"/>
          <w:szCs w:val="22"/>
        </w:rPr>
      </w:pPr>
      <w:r>
        <w:rPr>
          <w:rStyle w:val="CommentReference"/>
        </w:rPr>
        <w:annotationRef/>
      </w:r>
      <w:r>
        <w:rPr>
          <w:rFonts w:asciiTheme="majorHAnsi" w:eastAsia="Times New Roman" w:hAnsiTheme="majorHAnsi" w:cstheme="majorHAnsi"/>
          <w:sz w:val="22"/>
        </w:rPr>
        <w:t>DO YOU KNOW WHICH GROWS FASTER, THE HOMOZYGOUS STRAIN OR THE HETEROZYGOUS STRAIN? IT WOULD BE INTERESTING TO KNOW THE GROWTH RATES OF THE PARENTAL HAPLOID STRAINS AS WELL. IF THE HETEROZYOUS STRAIN HAD SOME TYPE OF GENOME INCOMPATIBILITY, IT MIGHT MANIFEST ITSELF AS SOMEWHAT SLOWED GROWTH RELATIVE TO APPROPRIATE CONTROLS.</w:t>
      </w:r>
    </w:p>
  </w:comment>
  <w:comment w:id="355" w:author="Holly Celina Mcqueary" w:date="2020-07-13T18:56:00Z" w:initials="HCM">
    <w:p w14:paraId="725B31B8" w14:textId="2908ADD5" w:rsidR="0026453A" w:rsidRDefault="0026453A">
      <w:pPr>
        <w:pStyle w:val="CommentText"/>
      </w:pPr>
      <w:r>
        <w:rPr>
          <w:rStyle w:val="CommentReference"/>
        </w:rPr>
        <w:annotationRef/>
      </w:r>
      <w:r>
        <w:t xml:space="preserve">Concern your results are strain dependent as comparisons are made between </w:t>
      </w:r>
      <w:proofErr w:type="spellStart"/>
      <w:r>
        <w:t>nonisogenic</w:t>
      </w:r>
      <w:proofErr w:type="spellEnd"/>
      <w:r>
        <w:t xml:space="preserve"> strains. One idea would be to use HO to create homozygous diploids from the same parents used to make the highly heterozygous strain. Do aneuploidy levels decrease? This design maximizes </w:t>
      </w:r>
      <w:proofErr w:type="spellStart"/>
      <w:r>
        <w:t>isogenicity</w:t>
      </w:r>
      <w:proofErr w:type="spellEnd"/>
      <w:r>
        <w:t xml:space="preserve"> with respect to the original strain. Please state alternative explanation in the Discussion</w:t>
      </w:r>
    </w:p>
  </w:comment>
  <w:comment w:id="382" w:author="Holly Celina Mcqueary" w:date="2020-07-15T16:05:00Z" w:initials="HCM">
    <w:p w14:paraId="5CC0E7C4" w14:textId="6F88405D" w:rsidR="0026453A" w:rsidRDefault="0026453A">
      <w:pPr>
        <w:pStyle w:val="CommentText"/>
      </w:pPr>
      <w:r>
        <w:rPr>
          <w:rStyle w:val="CommentReference"/>
        </w:rPr>
        <w:annotationRef/>
      </w:r>
    </w:p>
  </w:comment>
  <w:comment w:id="385" w:author="Holly Celina Mcqueary" w:date="2020-07-15T16:05:00Z" w:initials="HCM">
    <w:p w14:paraId="591A1AC8" w14:textId="5982532E" w:rsidR="0026453A" w:rsidRDefault="0026453A">
      <w:pPr>
        <w:pStyle w:val="CommentText"/>
      </w:pPr>
      <w:r>
        <w:rPr>
          <w:rStyle w:val="CommentReference"/>
        </w:rPr>
        <w:annotationRef/>
      </w:r>
    </w:p>
  </w:comment>
  <w:comment w:id="418" w:author="Holly Celina Mcqueary" w:date="2020-07-15T16:05:00Z" w:initials="HCM">
    <w:p w14:paraId="1CCAC2CA" w14:textId="77777777" w:rsidR="0026453A" w:rsidRPr="00F85D90" w:rsidRDefault="0026453A" w:rsidP="00264A5C">
      <w:pPr>
        <w:spacing w:line="480" w:lineRule="auto"/>
        <w:ind w:firstLine="720"/>
        <w:rPr>
          <w:rFonts w:ascii="Arial" w:hAnsi="Arial" w:cs="Arial"/>
          <w:sz w:val="22"/>
          <w:szCs w:val="22"/>
        </w:rPr>
      </w:pPr>
      <w:r>
        <w:rPr>
          <w:rStyle w:val="CommentReference"/>
        </w:rPr>
        <w:annotationRef/>
      </w:r>
      <w:r>
        <w:rPr>
          <w:rFonts w:asciiTheme="majorHAnsi" w:hAnsiTheme="majorHAnsi" w:cstheme="majorHAnsi"/>
          <w:sz w:val="22"/>
        </w:rPr>
        <w:t>SO, SHOULD YOUR MENTIONING OF NOT SEEING DOSAGE COMPENSATION EXPLICITLY SAY NO TRANSCRIPTIONAL DOSAGE COMPENSATION?</w:t>
      </w:r>
    </w:p>
    <w:p w14:paraId="48C9FAF4" w14:textId="299F745C" w:rsidR="0026453A" w:rsidRDefault="0026453A">
      <w:pPr>
        <w:pStyle w:val="CommentText"/>
      </w:pPr>
    </w:p>
  </w:comment>
  <w:comment w:id="440" w:author="Holly Celina Mcqueary" w:date="2020-07-13T18:57:00Z" w:initials="HCM">
    <w:p w14:paraId="2916DC8B" w14:textId="77777777" w:rsidR="0026453A" w:rsidRDefault="0026453A" w:rsidP="008B5F31">
      <w:pPr>
        <w:pStyle w:val="CommentText"/>
      </w:pPr>
      <w:r>
        <w:rPr>
          <w:rStyle w:val="CommentReference"/>
        </w:rPr>
        <w:annotationRef/>
      </w:r>
      <w:r>
        <w:rPr>
          <w:rStyle w:val="CommentReference"/>
        </w:rPr>
        <w:annotationRef/>
      </w:r>
      <w:r>
        <w:t>Vague, suggest possible mechanisms.</w:t>
      </w:r>
    </w:p>
    <w:p w14:paraId="30196141" w14:textId="6D178700" w:rsidR="0026453A" w:rsidRDefault="0026453A">
      <w:pPr>
        <w:pStyle w:val="CommentText"/>
      </w:pPr>
    </w:p>
  </w:comment>
  <w:comment w:id="471" w:author="Holly Celina Mcqueary" w:date="2020-07-12T22:10:00Z" w:initials="HCM">
    <w:p w14:paraId="2A0EF617" w14:textId="0576C676" w:rsidR="0026453A" w:rsidRDefault="0026453A">
      <w:pPr>
        <w:pStyle w:val="CommentText"/>
      </w:pPr>
      <w:r>
        <w:rPr>
          <w:rStyle w:val="CommentReference"/>
        </w:rPr>
        <w:annotationRef/>
      </w:r>
      <w:r>
        <w:t xml:space="preserve">What about the homozygous dataset? Use data from upset plots for this discussion part </w:t>
      </w:r>
    </w:p>
  </w:comment>
  <w:comment w:id="479" w:author="Holly Celina Mcqueary" w:date="2020-07-12T22:34:00Z" w:initials="HCM">
    <w:p w14:paraId="5223156B" w14:textId="463644B2" w:rsidR="0026453A" w:rsidRDefault="0026453A">
      <w:pPr>
        <w:pStyle w:val="CommentText"/>
      </w:pPr>
      <w:r>
        <w:rPr>
          <w:rStyle w:val="CommentReference"/>
        </w:rPr>
        <w:annotationRef/>
      </w:r>
      <w:r>
        <w:t xml:space="preserve">Add findings here </w:t>
      </w:r>
    </w:p>
  </w:comment>
  <w:comment w:id="485" w:author="Holly Celina Mcqueary" w:date="2020-07-13T18:57:00Z" w:initials="HCM">
    <w:p w14:paraId="0758DBB6" w14:textId="77777777" w:rsidR="0026453A" w:rsidRDefault="0026453A" w:rsidP="008B5F31">
      <w:pPr>
        <w:pStyle w:val="CommentText"/>
      </w:pPr>
      <w:r>
        <w:rPr>
          <w:rStyle w:val="CommentReference"/>
        </w:rPr>
        <w:annotationRef/>
      </w:r>
      <w:r>
        <w:rPr>
          <w:rStyle w:val="CommentReference"/>
        </w:rPr>
        <w:annotationRef/>
      </w:r>
      <w:r>
        <w:t>Be more specific. What stresses?</w:t>
      </w:r>
    </w:p>
    <w:p w14:paraId="1B81809C" w14:textId="76F190C2" w:rsidR="0026453A" w:rsidRDefault="0026453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B09CED" w15:done="1"/>
  <w15:commentEx w15:paraId="153A94D9" w15:done="1"/>
  <w15:commentEx w15:paraId="042AB894" w15:done="1"/>
  <w15:commentEx w15:paraId="3C220142" w15:done="1"/>
  <w15:commentEx w15:paraId="2FDCAE48" w15:done="1"/>
  <w15:commentEx w15:paraId="5696A87A" w15:done="1"/>
  <w15:commentEx w15:paraId="61F8418B" w15:done="1"/>
  <w15:commentEx w15:paraId="7DF3B0FD" w15:done="1"/>
  <w15:commentEx w15:paraId="1EDD7B91" w15:done="1"/>
  <w15:commentEx w15:paraId="5A3FCD5A" w15:done="1"/>
  <w15:commentEx w15:paraId="0E22E082" w15:done="1"/>
  <w15:commentEx w15:paraId="6013AFC6" w15:done="1"/>
  <w15:commentEx w15:paraId="0A3CC8FB" w15:done="1"/>
  <w15:commentEx w15:paraId="670BB3C0" w15:done="0"/>
  <w15:commentEx w15:paraId="237D2FB6" w15:done="1"/>
  <w15:commentEx w15:paraId="0C29DC34" w15:done="1"/>
  <w15:commentEx w15:paraId="5581DA57" w15:done="1"/>
  <w15:commentEx w15:paraId="7F1C7538" w15:done="1"/>
  <w15:commentEx w15:paraId="77BD3EE8" w15:done="1"/>
  <w15:commentEx w15:paraId="558C3940" w15:done="1"/>
  <w15:commentEx w15:paraId="71327B5C" w15:done="1"/>
  <w15:commentEx w15:paraId="511A20D4" w15:done="1"/>
  <w15:commentEx w15:paraId="581340F0" w15:done="1"/>
  <w15:commentEx w15:paraId="372358B2" w15:done="1"/>
  <w15:commentEx w15:paraId="6CB4E514" w15:done="0"/>
  <w15:commentEx w15:paraId="34BC79E1" w15:done="0"/>
  <w15:commentEx w15:paraId="5C5E9B66" w15:done="1"/>
  <w15:commentEx w15:paraId="3BDA0F77" w15:done="0"/>
  <w15:commentEx w15:paraId="2C9F4976" w15:done="1"/>
  <w15:commentEx w15:paraId="5AF8BD6E" w15:done="0"/>
  <w15:commentEx w15:paraId="4C8D92F5" w15:done="0"/>
  <w15:commentEx w15:paraId="4F56315D" w15:done="0"/>
  <w15:commentEx w15:paraId="1509D138" w15:done="1"/>
  <w15:commentEx w15:paraId="0415D4AC" w15:done="0"/>
  <w15:commentEx w15:paraId="40290415" w15:done="1"/>
  <w15:commentEx w15:paraId="5110D62C" w15:done="0"/>
  <w15:commentEx w15:paraId="52FEE741" w15:done="0"/>
  <w15:commentEx w15:paraId="780186B8" w15:paraIdParent="52FEE741" w15:done="0"/>
  <w15:commentEx w15:paraId="4D35294F" w15:done="1"/>
  <w15:commentEx w15:paraId="725B31B8" w15:done="1"/>
  <w15:commentEx w15:paraId="5CC0E7C4" w15:done="0"/>
  <w15:commentEx w15:paraId="591A1AC8" w15:done="0"/>
  <w15:commentEx w15:paraId="48C9FAF4" w15:done="1"/>
  <w15:commentEx w15:paraId="30196141" w15:done="1"/>
  <w15:commentEx w15:paraId="2A0EF617" w15:done="0"/>
  <w15:commentEx w15:paraId="5223156B" w15:done="0"/>
  <w15:commentEx w15:paraId="1B8180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D29E" w16cex:dateUtc="2020-07-16T17:20:00Z"/>
  <w16cex:commentExtensible w16cex:durableId="22BAD2CF" w16cex:dateUtc="2020-07-16T17:21:00Z"/>
  <w16cex:commentExtensible w16cex:durableId="22B47BA8" w16cex:dateUtc="2020-07-11T21:55:00Z"/>
  <w16cex:commentExtensible w16cex:durableId="22B47B98" w16cex:dateUtc="2020-07-11T21:55:00Z"/>
  <w16cex:commentExtensible w16cex:durableId="22BAD32D" w16cex:dateUtc="2020-07-16T17:22:00Z"/>
  <w16cex:commentExtensible w16cex:durableId="22BAD362" w16cex:dateUtc="2020-07-16T17:23:00Z"/>
  <w16cex:commentExtensible w16cex:durableId="22BAD37A" w16cex:dateUtc="2020-07-16T17:24:00Z"/>
  <w16cex:commentExtensible w16cex:durableId="22B72C0C" w16cex:dateUtc="2020-07-13T22:53:00Z"/>
  <w16cex:commentExtensible w16cex:durableId="22B72C1A" w16cex:dateUtc="2020-07-13T22:53:00Z"/>
  <w16cex:commentExtensible w16cex:durableId="22B72C27" w16cex:dateUtc="2020-07-13T22:53:00Z"/>
  <w16cex:commentExtensible w16cex:durableId="22B72C33" w16cex:dateUtc="2020-07-13T22:53:00Z"/>
  <w16cex:commentExtensible w16cex:durableId="22B47CA0" w16cex:dateUtc="2020-07-11T22:00:00Z"/>
  <w16cex:commentExtensible w16cex:durableId="22B47D44" w16cex:dateUtc="2020-07-11T22:02:00Z"/>
  <w16cex:commentExtensible w16cex:durableId="22B47D5A" w16cex:dateUtc="2020-07-11T22:03:00Z"/>
  <w16cex:commentExtensible w16cex:durableId="22B72DB5" w16cex:dateUtc="2020-07-13T23:00:00Z"/>
  <w16cex:commentExtensible w16cex:durableId="22B98451" w16cex:dateUtc="2020-07-15T17:34:00Z"/>
  <w16cex:commentExtensible w16cex:durableId="22B72C56" w16cex:dateUtc="2020-07-13T22:54:00Z"/>
  <w16cex:commentExtensible w16cex:durableId="22B47DF0" w16cex:dateUtc="2020-07-11T22:05:00Z"/>
  <w16cex:commentExtensible w16cex:durableId="22B47E33" w16cex:dateUtc="2020-07-11T22:06:00Z"/>
  <w16cex:commentExtensible w16cex:durableId="22B47E83" w16cex:dateUtc="2020-07-11T22:08:00Z"/>
  <w16cex:commentExtensible w16cex:durableId="22BAD734" w16cex:dateUtc="2020-07-16T17:40:00Z"/>
  <w16cex:commentExtensible w16cex:durableId="22B47E92" w16cex:dateUtc="2020-07-11T22:08:00Z"/>
  <w16cex:commentExtensible w16cex:durableId="22BAD78A" w16cex:dateUtc="2020-07-16T17:41:00Z"/>
  <w16cex:commentExtensible w16cex:durableId="22B47EFC" w16cex:dateUtc="2020-07-11T22:10:00Z"/>
  <w16cex:commentExtensible w16cex:durableId="22B9A3D1" w16cex:dateUtc="2020-07-15T19:48:00Z"/>
  <w16cex:commentExtensible w16cex:durableId="22B9A3EF" w16cex:dateUtc="2020-07-15T19:49:00Z"/>
  <w16cex:commentExtensible w16cex:durableId="22B72CA9" w16cex:dateUtc="2020-07-13T22:55:00Z"/>
  <w16cex:commentExtensible w16cex:durableId="22B5BD60" w16cex:dateUtc="2020-07-12T20:48:00Z"/>
  <w16cex:commentExtensible w16cex:durableId="22B5BD74" w16cex:dateUtc="2020-07-12T20:48:00Z"/>
  <w16cex:commentExtensible w16cex:durableId="22B5BD86" w16cex:dateUtc="2020-07-12T20:49:00Z"/>
  <w16cex:commentExtensible w16cex:durableId="22B5BE03" w16cex:dateUtc="2020-07-12T20:51:00Z"/>
  <w16cex:commentExtensible w16cex:durableId="22B5BDD4" w16cex:dateUtc="2020-07-12T20:50:00Z"/>
  <w16cex:commentExtensible w16cex:durableId="22B5BE9F" w16cex:dateUtc="2020-07-12T20:53:00Z"/>
  <w16cex:commentExtensible w16cex:durableId="22B5C0C4" w16cex:dateUtc="2020-07-12T21:03:00Z"/>
  <w16cex:commentExtensible w16cex:durableId="22B5C0DB" w16cex:dateUtc="2020-07-12T21:03:00Z"/>
  <w16cex:commentExtensible w16cex:durableId="22B5C116" w16cex:dateUtc="2020-07-12T21:04:00Z"/>
  <w16cex:commentExtensible w16cex:durableId="22B5C121" w16cex:dateUtc="2020-07-12T21:04:00Z"/>
  <w16cex:commentExtensible w16cex:durableId="22B5C123" w16cex:dateUtc="2020-07-12T21:04:00Z"/>
  <w16cex:commentExtensible w16cex:durableId="22B9A953" w16cex:dateUtc="2020-07-15T20:12:00Z"/>
  <w16cex:commentExtensible w16cex:durableId="22B72CEE" w16cex:dateUtc="2020-07-13T22:56:00Z"/>
  <w16cex:commentExtensible w16cex:durableId="22B9A7B1" w16cex:dateUtc="2020-07-15T20:05:00Z"/>
  <w16cex:commentExtensible w16cex:durableId="22B9A7B5" w16cex:dateUtc="2020-07-15T20:05:00Z"/>
  <w16cex:commentExtensible w16cex:durableId="22B9A7DB" w16cex:dateUtc="2020-07-15T20:05:00Z"/>
  <w16cex:commentExtensible w16cex:durableId="22B72D13" w16cex:dateUtc="2020-07-13T22:57:00Z"/>
  <w16cex:commentExtensible w16cex:durableId="22B608BF" w16cex:dateUtc="2020-07-13T02:10:00Z"/>
  <w16cex:commentExtensible w16cex:durableId="22B60E61" w16cex:dateUtc="2020-07-13T02:34:00Z"/>
  <w16cex:commentExtensible w16cex:durableId="22B72D2A" w16cex:dateUtc="2020-07-13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B09CED" w16cid:durableId="22BAD29E"/>
  <w16cid:commentId w16cid:paraId="153A94D9" w16cid:durableId="22BAD2CF"/>
  <w16cid:commentId w16cid:paraId="042AB894" w16cid:durableId="22B47BA8"/>
  <w16cid:commentId w16cid:paraId="3C220142" w16cid:durableId="22B47B98"/>
  <w16cid:commentId w16cid:paraId="2FDCAE48" w16cid:durableId="22BAD32D"/>
  <w16cid:commentId w16cid:paraId="5696A87A" w16cid:durableId="22BAD362"/>
  <w16cid:commentId w16cid:paraId="61F8418B" w16cid:durableId="22BAD37A"/>
  <w16cid:commentId w16cid:paraId="7DF3B0FD" w16cid:durableId="22B72C0C"/>
  <w16cid:commentId w16cid:paraId="1EDD7B91" w16cid:durableId="22B72C1A"/>
  <w16cid:commentId w16cid:paraId="5A3FCD5A" w16cid:durableId="22B72C27"/>
  <w16cid:commentId w16cid:paraId="0E22E082" w16cid:durableId="22B72C33"/>
  <w16cid:commentId w16cid:paraId="6013AFC6" w16cid:durableId="22B47CA0"/>
  <w16cid:commentId w16cid:paraId="0A3CC8FB" w16cid:durableId="22B47D44"/>
  <w16cid:commentId w16cid:paraId="670BB3C0" w16cid:durableId="22B47D5A"/>
  <w16cid:commentId w16cid:paraId="237D2FB6" w16cid:durableId="22B72DB5"/>
  <w16cid:commentId w16cid:paraId="0C29DC34" w16cid:durableId="22B98451"/>
  <w16cid:commentId w16cid:paraId="5581DA57" w16cid:durableId="22B72C56"/>
  <w16cid:commentId w16cid:paraId="7F1C7538" w16cid:durableId="22B47DF0"/>
  <w16cid:commentId w16cid:paraId="77BD3EE8" w16cid:durableId="22B47E33"/>
  <w16cid:commentId w16cid:paraId="558C3940" w16cid:durableId="22B47E83"/>
  <w16cid:commentId w16cid:paraId="71327B5C" w16cid:durableId="22BAD734"/>
  <w16cid:commentId w16cid:paraId="511A20D4" w16cid:durableId="22B47E92"/>
  <w16cid:commentId w16cid:paraId="581340F0" w16cid:durableId="22BAD78A"/>
  <w16cid:commentId w16cid:paraId="372358B2" w16cid:durableId="22B47EFC"/>
  <w16cid:commentId w16cid:paraId="6CB4E514" w16cid:durableId="22B9A3D1"/>
  <w16cid:commentId w16cid:paraId="34BC79E1" w16cid:durableId="22B9A3EF"/>
  <w16cid:commentId w16cid:paraId="5C5E9B66" w16cid:durableId="22B72CA9"/>
  <w16cid:commentId w16cid:paraId="3BDA0F77" w16cid:durableId="22B5BD60"/>
  <w16cid:commentId w16cid:paraId="2C9F4976" w16cid:durableId="22B5BD74"/>
  <w16cid:commentId w16cid:paraId="5AF8BD6E" w16cid:durableId="22B5BD86"/>
  <w16cid:commentId w16cid:paraId="4C8D92F5" w16cid:durableId="22B5BE03"/>
  <w16cid:commentId w16cid:paraId="4F56315D" w16cid:durableId="22B5BDD4"/>
  <w16cid:commentId w16cid:paraId="1509D138" w16cid:durableId="22B5BE9F"/>
  <w16cid:commentId w16cid:paraId="0415D4AC" w16cid:durableId="22B5C0C4"/>
  <w16cid:commentId w16cid:paraId="40290415" w16cid:durableId="22B5C0DB"/>
  <w16cid:commentId w16cid:paraId="5110D62C" w16cid:durableId="22B5C116"/>
  <w16cid:commentId w16cid:paraId="52FEE741" w16cid:durableId="22B5C121"/>
  <w16cid:commentId w16cid:paraId="780186B8" w16cid:durableId="22B5C123"/>
  <w16cid:commentId w16cid:paraId="4D35294F" w16cid:durableId="22B9A953"/>
  <w16cid:commentId w16cid:paraId="725B31B8" w16cid:durableId="22B72CEE"/>
  <w16cid:commentId w16cid:paraId="5CC0E7C4" w16cid:durableId="22B9A7B1"/>
  <w16cid:commentId w16cid:paraId="591A1AC8" w16cid:durableId="22B9A7B5"/>
  <w16cid:commentId w16cid:paraId="48C9FAF4" w16cid:durableId="22B9A7DB"/>
  <w16cid:commentId w16cid:paraId="30196141" w16cid:durableId="22B72D13"/>
  <w16cid:commentId w16cid:paraId="2A0EF617" w16cid:durableId="22B608BF"/>
  <w16cid:commentId w16cid:paraId="5223156B" w16cid:durableId="22B60E61"/>
  <w16cid:commentId w16cid:paraId="1B81809C" w16cid:durableId="22B72D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wr2023fw2aae2apfpftptvaxepvde9asw&quot;&gt;My EndNote Library&lt;record-ids&gt;&lt;item&gt;29&lt;/item&gt;&lt;item&gt;55&lt;/item&gt;&lt;item&gt;57&lt;/item&gt;&lt;item&gt;165&lt;/item&gt;&lt;item&gt;203&lt;/item&gt;&lt;item&gt;216&lt;/item&gt;&lt;item&gt;217&lt;/item&gt;&lt;item&gt;221&lt;/item&gt;&lt;item&gt;297&lt;/item&gt;&lt;item&gt;326&lt;/item&gt;&lt;item&gt;328&lt;/item&gt;&lt;item&gt;332&lt;/item&gt;&lt;item&gt;513&lt;/item&gt;&lt;item&gt;520&lt;/item&gt;&lt;item&gt;525&lt;/item&gt;&lt;item&gt;528&lt;/item&gt;&lt;item&gt;533&lt;/item&gt;&lt;item&gt;543&lt;/item&gt;&lt;item&gt;545&lt;/item&gt;&lt;item&gt;550&lt;/item&gt;&lt;item&gt;556&lt;/item&gt;&lt;item&gt;564&lt;/item&gt;&lt;item&gt;567&lt;/item&gt;&lt;item&gt;571&lt;/item&gt;&lt;item&gt;573&lt;/item&gt;&lt;item&gt;574&lt;/item&gt;&lt;item&gt;578&lt;/item&gt;&lt;item&gt;588&lt;/item&gt;&lt;item&gt;592&lt;/item&gt;&lt;item&gt;597&lt;/item&gt;&lt;item&gt;603&lt;/item&gt;&lt;item&gt;608&lt;/item&gt;&lt;item&gt;649&lt;/item&gt;&lt;item&gt;653&lt;/item&gt;&lt;item&gt;657&lt;/item&gt;&lt;item&gt;673&lt;/item&gt;&lt;item&gt;679&lt;/item&gt;&lt;item&gt;701&lt;/item&gt;&lt;item&gt;702&lt;/item&gt;&lt;item&gt;710&lt;/item&gt;&lt;item&gt;711&lt;/item&gt;&lt;item&gt;713&lt;/item&gt;&lt;item&gt;718&lt;/item&gt;&lt;item&gt;735&lt;/item&gt;&lt;item&gt;750&lt;/item&gt;&lt;item&gt;751&lt;/item&gt;&lt;item&gt;752&lt;/item&gt;&lt;item&gt;753&lt;/item&gt;&lt;item&gt;754&lt;/item&gt;&lt;item&gt;755&lt;/item&gt;&lt;item&gt;756&lt;/item&gt;&lt;item&gt;769&lt;/item&gt;&lt;item&gt;770&lt;/item&gt;&lt;item&gt;772&lt;/item&gt;&lt;/record-ids&gt;&lt;/item&gt;&lt;/Libraries&gt;"/>
  </w:docVars>
  <w:rsids>
    <w:rsidRoot w:val="004F7BC0"/>
    <w:rsid w:val="00000760"/>
    <w:rsid w:val="00000B27"/>
    <w:rsid w:val="00003175"/>
    <w:rsid w:val="00003679"/>
    <w:rsid w:val="000043FD"/>
    <w:rsid w:val="00004585"/>
    <w:rsid w:val="00005BC6"/>
    <w:rsid w:val="00015D1C"/>
    <w:rsid w:val="00016552"/>
    <w:rsid w:val="00021849"/>
    <w:rsid w:val="000229E4"/>
    <w:rsid w:val="0002790E"/>
    <w:rsid w:val="000306BA"/>
    <w:rsid w:val="0003241F"/>
    <w:rsid w:val="0004133D"/>
    <w:rsid w:val="000427AD"/>
    <w:rsid w:val="0004630B"/>
    <w:rsid w:val="0005095D"/>
    <w:rsid w:val="0005462C"/>
    <w:rsid w:val="000554F6"/>
    <w:rsid w:val="0005619D"/>
    <w:rsid w:val="00056893"/>
    <w:rsid w:val="00061D50"/>
    <w:rsid w:val="0006470E"/>
    <w:rsid w:val="0006507C"/>
    <w:rsid w:val="0006744B"/>
    <w:rsid w:val="000705CA"/>
    <w:rsid w:val="000735FC"/>
    <w:rsid w:val="0007471A"/>
    <w:rsid w:val="000747DF"/>
    <w:rsid w:val="000778B7"/>
    <w:rsid w:val="000805EE"/>
    <w:rsid w:val="00082F33"/>
    <w:rsid w:val="00083CC8"/>
    <w:rsid w:val="00084E60"/>
    <w:rsid w:val="00086DFF"/>
    <w:rsid w:val="00087352"/>
    <w:rsid w:val="00096E18"/>
    <w:rsid w:val="000A2DAA"/>
    <w:rsid w:val="000A30FB"/>
    <w:rsid w:val="000A34E8"/>
    <w:rsid w:val="000A3702"/>
    <w:rsid w:val="000B17F7"/>
    <w:rsid w:val="000B5E37"/>
    <w:rsid w:val="000B7774"/>
    <w:rsid w:val="000C1956"/>
    <w:rsid w:val="000C5C1B"/>
    <w:rsid w:val="000D141B"/>
    <w:rsid w:val="000D350E"/>
    <w:rsid w:val="000D4FF6"/>
    <w:rsid w:val="000E7AFF"/>
    <w:rsid w:val="000F2296"/>
    <w:rsid w:val="000F2772"/>
    <w:rsid w:val="000F3246"/>
    <w:rsid w:val="000F3EF5"/>
    <w:rsid w:val="000F60D4"/>
    <w:rsid w:val="00101534"/>
    <w:rsid w:val="00101CB8"/>
    <w:rsid w:val="00106448"/>
    <w:rsid w:val="001076C4"/>
    <w:rsid w:val="00112965"/>
    <w:rsid w:val="00113512"/>
    <w:rsid w:val="00115DD5"/>
    <w:rsid w:val="00116C96"/>
    <w:rsid w:val="00121544"/>
    <w:rsid w:val="00121EC8"/>
    <w:rsid w:val="00122926"/>
    <w:rsid w:val="00122DF9"/>
    <w:rsid w:val="001268B9"/>
    <w:rsid w:val="00130F94"/>
    <w:rsid w:val="001328A4"/>
    <w:rsid w:val="00133BEB"/>
    <w:rsid w:val="001368ED"/>
    <w:rsid w:val="00140A6E"/>
    <w:rsid w:val="00140E6F"/>
    <w:rsid w:val="001427BF"/>
    <w:rsid w:val="00144171"/>
    <w:rsid w:val="001445CF"/>
    <w:rsid w:val="00152DF1"/>
    <w:rsid w:val="00156D6A"/>
    <w:rsid w:val="001630C8"/>
    <w:rsid w:val="00170F35"/>
    <w:rsid w:val="00171B41"/>
    <w:rsid w:val="00173236"/>
    <w:rsid w:val="001746D3"/>
    <w:rsid w:val="00181CA8"/>
    <w:rsid w:val="00182C0D"/>
    <w:rsid w:val="00184A62"/>
    <w:rsid w:val="00185553"/>
    <w:rsid w:val="00186E40"/>
    <w:rsid w:val="00187B17"/>
    <w:rsid w:val="00194A54"/>
    <w:rsid w:val="00196E91"/>
    <w:rsid w:val="00197CCC"/>
    <w:rsid w:val="00197E55"/>
    <w:rsid w:val="001A582E"/>
    <w:rsid w:val="001A5E93"/>
    <w:rsid w:val="001A6737"/>
    <w:rsid w:val="001A7C51"/>
    <w:rsid w:val="001B0716"/>
    <w:rsid w:val="001B46A3"/>
    <w:rsid w:val="001B506E"/>
    <w:rsid w:val="001B6F6C"/>
    <w:rsid w:val="001C0094"/>
    <w:rsid w:val="001C2470"/>
    <w:rsid w:val="001C5048"/>
    <w:rsid w:val="001C6C9E"/>
    <w:rsid w:val="001D0E6E"/>
    <w:rsid w:val="001D6346"/>
    <w:rsid w:val="001E16D9"/>
    <w:rsid w:val="001E16E0"/>
    <w:rsid w:val="001E1914"/>
    <w:rsid w:val="001E5076"/>
    <w:rsid w:val="001E6FF8"/>
    <w:rsid w:val="001F0E25"/>
    <w:rsid w:val="001F1F72"/>
    <w:rsid w:val="001F504F"/>
    <w:rsid w:val="001F58D0"/>
    <w:rsid w:val="001F5938"/>
    <w:rsid w:val="001F631C"/>
    <w:rsid w:val="001F7CF1"/>
    <w:rsid w:val="002102F0"/>
    <w:rsid w:val="00213525"/>
    <w:rsid w:val="0021424A"/>
    <w:rsid w:val="00216C56"/>
    <w:rsid w:val="00221D8F"/>
    <w:rsid w:val="002225FB"/>
    <w:rsid w:val="002240C7"/>
    <w:rsid w:val="002243C0"/>
    <w:rsid w:val="00225803"/>
    <w:rsid w:val="00226C1E"/>
    <w:rsid w:val="002332C8"/>
    <w:rsid w:val="0024356A"/>
    <w:rsid w:val="0024396C"/>
    <w:rsid w:val="002462A9"/>
    <w:rsid w:val="00250787"/>
    <w:rsid w:val="0026453A"/>
    <w:rsid w:val="00264A5C"/>
    <w:rsid w:val="00267A91"/>
    <w:rsid w:val="00270900"/>
    <w:rsid w:val="00275095"/>
    <w:rsid w:val="00275262"/>
    <w:rsid w:val="00277D2B"/>
    <w:rsid w:val="00283A96"/>
    <w:rsid w:val="00283CBC"/>
    <w:rsid w:val="00290D51"/>
    <w:rsid w:val="0029393C"/>
    <w:rsid w:val="00293DD5"/>
    <w:rsid w:val="0029430B"/>
    <w:rsid w:val="002A0964"/>
    <w:rsid w:val="002A3599"/>
    <w:rsid w:val="002C09A4"/>
    <w:rsid w:val="002C0B27"/>
    <w:rsid w:val="002C5D6A"/>
    <w:rsid w:val="002C6E6F"/>
    <w:rsid w:val="002D07F8"/>
    <w:rsid w:val="002D4342"/>
    <w:rsid w:val="002D653B"/>
    <w:rsid w:val="002E3152"/>
    <w:rsid w:val="002E33A5"/>
    <w:rsid w:val="002E4C6B"/>
    <w:rsid w:val="002E535B"/>
    <w:rsid w:val="002E6174"/>
    <w:rsid w:val="002F116E"/>
    <w:rsid w:val="0030294C"/>
    <w:rsid w:val="00303AFA"/>
    <w:rsid w:val="003048CD"/>
    <w:rsid w:val="0030632E"/>
    <w:rsid w:val="00310081"/>
    <w:rsid w:val="00316B4A"/>
    <w:rsid w:val="00317289"/>
    <w:rsid w:val="00320E4C"/>
    <w:rsid w:val="00321AAF"/>
    <w:rsid w:val="00325502"/>
    <w:rsid w:val="00325E79"/>
    <w:rsid w:val="0032793D"/>
    <w:rsid w:val="003345ED"/>
    <w:rsid w:val="00337898"/>
    <w:rsid w:val="00337A46"/>
    <w:rsid w:val="00343351"/>
    <w:rsid w:val="00343ACA"/>
    <w:rsid w:val="00345CFC"/>
    <w:rsid w:val="00346569"/>
    <w:rsid w:val="00363913"/>
    <w:rsid w:val="00370E8D"/>
    <w:rsid w:val="00372435"/>
    <w:rsid w:val="00381778"/>
    <w:rsid w:val="00383FA2"/>
    <w:rsid w:val="00385969"/>
    <w:rsid w:val="00386D24"/>
    <w:rsid w:val="00391BC9"/>
    <w:rsid w:val="003929A1"/>
    <w:rsid w:val="00393233"/>
    <w:rsid w:val="00394188"/>
    <w:rsid w:val="00394CAF"/>
    <w:rsid w:val="00395F74"/>
    <w:rsid w:val="0039620C"/>
    <w:rsid w:val="00397FF1"/>
    <w:rsid w:val="003A2107"/>
    <w:rsid w:val="003A28D3"/>
    <w:rsid w:val="003A4854"/>
    <w:rsid w:val="003A4972"/>
    <w:rsid w:val="003A658E"/>
    <w:rsid w:val="003A6FB3"/>
    <w:rsid w:val="003A7A65"/>
    <w:rsid w:val="003B37B2"/>
    <w:rsid w:val="003B4FE4"/>
    <w:rsid w:val="003C057C"/>
    <w:rsid w:val="003C12B4"/>
    <w:rsid w:val="003C3348"/>
    <w:rsid w:val="003D31B9"/>
    <w:rsid w:val="003D3889"/>
    <w:rsid w:val="003F1F95"/>
    <w:rsid w:val="003F58BD"/>
    <w:rsid w:val="003F64A3"/>
    <w:rsid w:val="004000DB"/>
    <w:rsid w:val="0040160F"/>
    <w:rsid w:val="00405328"/>
    <w:rsid w:val="0040583A"/>
    <w:rsid w:val="00410163"/>
    <w:rsid w:val="004113D8"/>
    <w:rsid w:val="004200BD"/>
    <w:rsid w:val="0042185A"/>
    <w:rsid w:val="00430293"/>
    <w:rsid w:val="00430B71"/>
    <w:rsid w:val="00433BFE"/>
    <w:rsid w:val="00433C0A"/>
    <w:rsid w:val="00434ED7"/>
    <w:rsid w:val="004353CF"/>
    <w:rsid w:val="00436E29"/>
    <w:rsid w:val="004374D9"/>
    <w:rsid w:val="00440052"/>
    <w:rsid w:val="004428FA"/>
    <w:rsid w:val="004430BF"/>
    <w:rsid w:val="004467D1"/>
    <w:rsid w:val="00446FEB"/>
    <w:rsid w:val="0045182B"/>
    <w:rsid w:val="00452C93"/>
    <w:rsid w:val="0046054B"/>
    <w:rsid w:val="00463FF6"/>
    <w:rsid w:val="0046505B"/>
    <w:rsid w:val="00466E8F"/>
    <w:rsid w:val="00467A20"/>
    <w:rsid w:val="00470C8A"/>
    <w:rsid w:val="00471F1F"/>
    <w:rsid w:val="00472FD3"/>
    <w:rsid w:val="004758AF"/>
    <w:rsid w:val="00475E51"/>
    <w:rsid w:val="00483E8C"/>
    <w:rsid w:val="00486FC7"/>
    <w:rsid w:val="004912AA"/>
    <w:rsid w:val="00493B3F"/>
    <w:rsid w:val="004948FD"/>
    <w:rsid w:val="00494C7E"/>
    <w:rsid w:val="004A448A"/>
    <w:rsid w:val="004A6E6E"/>
    <w:rsid w:val="004A7D69"/>
    <w:rsid w:val="004B2197"/>
    <w:rsid w:val="004B2619"/>
    <w:rsid w:val="004B34B4"/>
    <w:rsid w:val="004B5F53"/>
    <w:rsid w:val="004B77BC"/>
    <w:rsid w:val="004C0F94"/>
    <w:rsid w:val="004C1419"/>
    <w:rsid w:val="004C168B"/>
    <w:rsid w:val="004C29E8"/>
    <w:rsid w:val="004C5A54"/>
    <w:rsid w:val="004C707F"/>
    <w:rsid w:val="004C71A7"/>
    <w:rsid w:val="004D01E9"/>
    <w:rsid w:val="004D3C2A"/>
    <w:rsid w:val="004D42E9"/>
    <w:rsid w:val="004D6653"/>
    <w:rsid w:val="004E1CA6"/>
    <w:rsid w:val="004E34AD"/>
    <w:rsid w:val="004E3773"/>
    <w:rsid w:val="004E6C07"/>
    <w:rsid w:val="004E6D8E"/>
    <w:rsid w:val="004E6EAC"/>
    <w:rsid w:val="004F2160"/>
    <w:rsid w:val="004F2FFE"/>
    <w:rsid w:val="004F328C"/>
    <w:rsid w:val="004F3F0A"/>
    <w:rsid w:val="004F4118"/>
    <w:rsid w:val="004F4855"/>
    <w:rsid w:val="004F5D16"/>
    <w:rsid w:val="004F7BC0"/>
    <w:rsid w:val="00501AAC"/>
    <w:rsid w:val="00504527"/>
    <w:rsid w:val="0050458C"/>
    <w:rsid w:val="00504816"/>
    <w:rsid w:val="00507285"/>
    <w:rsid w:val="00517903"/>
    <w:rsid w:val="00523C94"/>
    <w:rsid w:val="005258A1"/>
    <w:rsid w:val="00532402"/>
    <w:rsid w:val="005349E0"/>
    <w:rsid w:val="005360AB"/>
    <w:rsid w:val="0055451F"/>
    <w:rsid w:val="005669EC"/>
    <w:rsid w:val="00566DFD"/>
    <w:rsid w:val="005673F8"/>
    <w:rsid w:val="00570BEB"/>
    <w:rsid w:val="0057119A"/>
    <w:rsid w:val="00585248"/>
    <w:rsid w:val="00586BD2"/>
    <w:rsid w:val="00587AD3"/>
    <w:rsid w:val="00594FA6"/>
    <w:rsid w:val="00595DA5"/>
    <w:rsid w:val="0059655C"/>
    <w:rsid w:val="005969FF"/>
    <w:rsid w:val="00596D84"/>
    <w:rsid w:val="005A08FB"/>
    <w:rsid w:val="005A0A0B"/>
    <w:rsid w:val="005A3693"/>
    <w:rsid w:val="005A5721"/>
    <w:rsid w:val="005A6F69"/>
    <w:rsid w:val="005B04C5"/>
    <w:rsid w:val="005B0E68"/>
    <w:rsid w:val="005B12C0"/>
    <w:rsid w:val="005B60AE"/>
    <w:rsid w:val="005C123F"/>
    <w:rsid w:val="005C140E"/>
    <w:rsid w:val="005C209E"/>
    <w:rsid w:val="005C47CE"/>
    <w:rsid w:val="005C73E2"/>
    <w:rsid w:val="005C7F2E"/>
    <w:rsid w:val="005D164B"/>
    <w:rsid w:val="005D4B4C"/>
    <w:rsid w:val="005D6EBA"/>
    <w:rsid w:val="005E0C06"/>
    <w:rsid w:val="005E53FF"/>
    <w:rsid w:val="005E7729"/>
    <w:rsid w:val="005F1CEE"/>
    <w:rsid w:val="005F4619"/>
    <w:rsid w:val="005F50C6"/>
    <w:rsid w:val="005F710E"/>
    <w:rsid w:val="005F741A"/>
    <w:rsid w:val="00607DF8"/>
    <w:rsid w:val="00613AD3"/>
    <w:rsid w:val="0061408B"/>
    <w:rsid w:val="00614488"/>
    <w:rsid w:val="00621F38"/>
    <w:rsid w:val="00623142"/>
    <w:rsid w:val="006278DA"/>
    <w:rsid w:val="006430D0"/>
    <w:rsid w:val="00645B8F"/>
    <w:rsid w:val="0064608F"/>
    <w:rsid w:val="0064725C"/>
    <w:rsid w:val="0065080C"/>
    <w:rsid w:val="00650D17"/>
    <w:rsid w:val="0065592A"/>
    <w:rsid w:val="0065789F"/>
    <w:rsid w:val="00662D5C"/>
    <w:rsid w:val="006634C9"/>
    <w:rsid w:val="00663751"/>
    <w:rsid w:val="00663B38"/>
    <w:rsid w:val="00665F05"/>
    <w:rsid w:val="00674D21"/>
    <w:rsid w:val="00680CF3"/>
    <w:rsid w:val="00686FFE"/>
    <w:rsid w:val="006876F4"/>
    <w:rsid w:val="00696593"/>
    <w:rsid w:val="00697AD1"/>
    <w:rsid w:val="006A17F1"/>
    <w:rsid w:val="006A4293"/>
    <w:rsid w:val="006B1C1F"/>
    <w:rsid w:val="006B4343"/>
    <w:rsid w:val="006B7844"/>
    <w:rsid w:val="006C2F4B"/>
    <w:rsid w:val="006C38C2"/>
    <w:rsid w:val="006D1603"/>
    <w:rsid w:val="006D271A"/>
    <w:rsid w:val="006D5297"/>
    <w:rsid w:val="006D59C7"/>
    <w:rsid w:val="006E0258"/>
    <w:rsid w:val="006E0824"/>
    <w:rsid w:val="006E5A01"/>
    <w:rsid w:val="006E6381"/>
    <w:rsid w:val="006E7D8E"/>
    <w:rsid w:val="006F0388"/>
    <w:rsid w:val="006F1DF9"/>
    <w:rsid w:val="006F3585"/>
    <w:rsid w:val="00701BE4"/>
    <w:rsid w:val="00704060"/>
    <w:rsid w:val="00710BDC"/>
    <w:rsid w:val="00711D2D"/>
    <w:rsid w:val="00712094"/>
    <w:rsid w:val="007132A9"/>
    <w:rsid w:val="00714441"/>
    <w:rsid w:val="00716F66"/>
    <w:rsid w:val="0072090D"/>
    <w:rsid w:val="00720B35"/>
    <w:rsid w:val="00721027"/>
    <w:rsid w:val="00722BD3"/>
    <w:rsid w:val="007234C7"/>
    <w:rsid w:val="00726580"/>
    <w:rsid w:val="00730301"/>
    <w:rsid w:val="00731DF2"/>
    <w:rsid w:val="00735AC7"/>
    <w:rsid w:val="0073698A"/>
    <w:rsid w:val="00737B4F"/>
    <w:rsid w:val="007459B4"/>
    <w:rsid w:val="00745C40"/>
    <w:rsid w:val="00746E7F"/>
    <w:rsid w:val="007517A6"/>
    <w:rsid w:val="007520AF"/>
    <w:rsid w:val="0075299F"/>
    <w:rsid w:val="007565D9"/>
    <w:rsid w:val="007569AA"/>
    <w:rsid w:val="00757C14"/>
    <w:rsid w:val="00760B4C"/>
    <w:rsid w:val="007625BB"/>
    <w:rsid w:val="00763304"/>
    <w:rsid w:val="00765757"/>
    <w:rsid w:val="00766E6E"/>
    <w:rsid w:val="00770BA7"/>
    <w:rsid w:val="00771372"/>
    <w:rsid w:val="00776187"/>
    <w:rsid w:val="00781343"/>
    <w:rsid w:val="00791933"/>
    <w:rsid w:val="00792F78"/>
    <w:rsid w:val="007961F1"/>
    <w:rsid w:val="00796270"/>
    <w:rsid w:val="00797FD0"/>
    <w:rsid w:val="007A1D53"/>
    <w:rsid w:val="007A391E"/>
    <w:rsid w:val="007B3A41"/>
    <w:rsid w:val="007B57F9"/>
    <w:rsid w:val="007B7194"/>
    <w:rsid w:val="007C14E6"/>
    <w:rsid w:val="007C716C"/>
    <w:rsid w:val="007D0153"/>
    <w:rsid w:val="007D3E44"/>
    <w:rsid w:val="007D4270"/>
    <w:rsid w:val="007D64A6"/>
    <w:rsid w:val="007D7AD2"/>
    <w:rsid w:val="007E0E3C"/>
    <w:rsid w:val="007E30D6"/>
    <w:rsid w:val="007E4B85"/>
    <w:rsid w:val="007F08A0"/>
    <w:rsid w:val="007F2D6D"/>
    <w:rsid w:val="007F2F9A"/>
    <w:rsid w:val="007F321F"/>
    <w:rsid w:val="007F3A2C"/>
    <w:rsid w:val="00802FB8"/>
    <w:rsid w:val="00804DE8"/>
    <w:rsid w:val="00811057"/>
    <w:rsid w:val="00812A25"/>
    <w:rsid w:val="00813426"/>
    <w:rsid w:val="0082129F"/>
    <w:rsid w:val="00821CAF"/>
    <w:rsid w:val="008236D4"/>
    <w:rsid w:val="00823C5B"/>
    <w:rsid w:val="00825473"/>
    <w:rsid w:val="00826B9C"/>
    <w:rsid w:val="008441A5"/>
    <w:rsid w:val="008539A5"/>
    <w:rsid w:val="00853C8B"/>
    <w:rsid w:val="0085450B"/>
    <w:rsid w:val="00855CD2"/>
    <w:rsid w:val="00857FC5"/>
    <w:rsid w:val="008623EE"/>
    <w:rsid w:val="00867EA9"/>
    <w:rsid w:val="00871AD2"/>
    <w:rsid w:val="00883A21"/>
    <w:rsid w:val="00891538"/>
    <w:rsid w:val="008939ED"/>
    <w:rsid w:val="008A3321"/>
    <w:rsid w:val="008A55E6"/>
    <w:rsid w:val="008B2215"/>
    <w:rsid w:val="008B2532"/>
    <w:rsid w:val="008B5F31"/>
    <w:rsid w:val="008B60D2"/>
    <w:rsid w:val="008B6957"/>
    <w:rsid w:val="008B6F61"/>
    <w:rsid w:val="008C05A4"/>
    <w:rsid w:val="008C6B0F"/>
    <w:rsid w:val="008D55AB"/>
    <w:rsid w:val="008D684F"/>
    <w:rsid w:val="008E13C3"/>
    <w:rsid w:val="008E3CC4"/>
    <w:rsid w:val="008E4E11"/>
    <w:rsid w:val="008E6929"/>
    <w:rsid w:val="008F31F9"/>
    <w:rsid w:val="008F452C"/>
    <w:rsid w:val="008F499E"/>
    <w:rsid w:val="008F4B4A"/>
    <w:rsid w:val="00901939"/>
    <w:rsid w:val="009022DC"/>
    <w:rsid w:val="00903A0E"/>
    <w:rsid w:val="00905BE7"/>
    <w:rsid w:val="00906AEF"/>
    <w:rsid w:val="00907ACF"/>
    <w:rsid w:val="00911433"/>
    <w:rsid w:val="00912DE2"/>
    <w:rsid w:val="00913147"/>
    <w:rsid w:val="00920D8C"/>
    <w:rsid w:val="00922396"/>
    <w:rsid w:val="009228A1"/>
    <w:rsid w:val="00924129"/>
    <w:rsid w:val="00924823"/>
    <w:rsid w:val="00924C3C"/>
    <w:rsid w:val="00925B41"/>
    <w:rsid w:val="009300E0"/>
    <w:rsid w:val="00932359"/>
    <w:rsid w:val="00933AFF"/>
    <w:rsid w:val="00933D0B"/>
    <w:rsid w:val="009365AF"/>
    <w:rsid w:val="0093707C"/>
    <w:rsid w:val="0094173F"/>
    <w:rsid w:val="00943DD0"/>
    <w:rsid w:val="009453EE"/>
    <w:rsid w:val="00945BF3"/>
    <w:rsid w:val="009477E4"/>
    <w:rsid w:val="00951EBA"/>
    <w:rsid w:val="00953A16"/>
    <w:rsid w:val="00954C33"/>
    <w:rsid w:val="0096111B"/>
    <w:rsid w:val="009637C7"/>
    <w:rsid w:val="00963A3F"/>
    <w:rsid w:val="0096646E"/>
    <w:rsid w:val="00975825"/>
    <w:rsid w:val="00976467"/>
    <w:rsid w:val="00983E76"/>
    <w:rsid w:val="00984AE2"/>
    <w:rsid w:val="00984D9B"/>
    <w:rsid w:val="009857C4"/>
    <w:rsid w:val="00985EE6"/>
    <w:rsid w:val="00986730"/>
    <w:rsid w:val="009954BB"/>
    <w:rsid w:val="009A0A8A"/>
    <w:rsid w:val="009A12EE"/>
    <w:rsid w:val="009A2ED6"/>
    <w:rsid w:val="009A3AA7"/>
    <w:rsid w:val="009C0A44"/>
    <w:rsid w:val="009C1689"/>
    <w:rsid w:val="009C5977"/>
    <w:rsid w:val="009C7D43"/>
    <w:rsid w:val="009D432F"/>
    <w:rsid w:val="009D4D9F"/>
    <w:rsid w:val="009D4DE4"/>
    <w:rsid w:val="009D577A"/>
    <w:rsid w:val="009D7F2F"/>
    <w:rsid w:val="009E272F"/>
    <w:rsid w:val="009E519C"/>
    <w:rsid w:val="009E6CC4"/>
    <w:rsid w:val="009F5A50"/>
    <w:rsid w:val="009F6CB9"/>
    <w:rsid w:val="009F7394"/>
    <w:rsid w:val="00A011E2"/>
    <w:rsid w:val="00A0217C"/>
    <w:rsid w:val="00A03201"/>
    <w:rsid w:val="00A05841"/>
    <w:rsid w:val="00A075D3"/>
    <w:rsid w:val="00A1254B"/>
    <w:rsid w:val="00A14A97"/>
    <w:rsid w:val="00A16613"/>
    <w:rsid w:val="00A16ECB"/>
    <w:rsid w:val="00A21911"/>
    <w:rsid w:val="00A21C74"/>
    <w:rsid w:val="00A32571"/>
    <w:rsid w:val="00A33910"/>
    <w:rsid w:val="00A40538"/>
    <w:rsid w:val="00A42424"/>
    <w:rsid w:val="00A4251D"/>
    <w:rsid w:val="00A4391B"/>
    <w:rsid w:val="00A54166"/>
    <w:rsid w:val="00A600EF"/>
    <w:rsid w:val="00A6334A"/>
    <w:rsid w:val="00A65CBD"/>
    <w:rsid w:val="00A663A4"/>
    <w:rsid w:val="00A66D42"/>
    <w:rsid w:val="00A82583"/>
    <w:rsid w:val="00A834E6"/>
    <w:rsid w:val="00A85F88"/>
    <w:rsid w:val="00A8784E"/>
    <w:rsid w:val="00A9174C"/>
    <w:rsid w:val="00A91D97"/>
    <w:rsid w:val="00A921B0"/>
    <w:rsid w:val="00A92ABA"/>
    <w:rsid w:val="00A95A7C"/>
    <w:rsid w:val="00A95C85"/>
    <w:rsid w:val="00A960CD"/>
    <w:rsid w:val="00AA46E8"/>
    <w:rsid w:val="00AA4AEE"/>
    <w:rsid w:val="00AA4C3E"/>
    <w:rsid w:val="00AA58FF"/>
    <w:rsid w:val="00AB1FD4"/>
    <w:rsid w:val="00AC0EE8"/>
    <w:rsid w:val="00AC1655"/>
    <w:rsid w:val="00AC3B78"/>
    <w:rsid w:val="00AC7458"/>
    <w:rsid w:val="00AD0486"/>
    <w:rsid w:val="00AD1FEF"/>
    <w:rsid w:val="00AD20C4"/>
    <w:rsid w:val="00AD629E"/>
    <w:rsid w:val="00AD7A2A"/>
    <w:rsid w:val="00AE04BD"/>
    <w:rsid w:val="00AE1A7B"/>
    <w:rsid w:val="00AE21C3"/>
    <w:rsid w:val="00AE4A06"/>
    <w:rsid w:val="00AE4B5A"/>
    <w:rsid w:val="00AE64B7"/>
    <w:rsid w:val="00AF0A29"/>
    <w:rsid w:val="00AF386E"/>
    <w:rsid w:val="00AF6E40"/>
    <w:rsid w:val="00B02180"/>
    <w:rsid w:val="00B05290"/>
    <w:rsid w:val="00B11042"/>
    <w:rsid w:val="00B11399"/>
    <w:rsid w:val="00B14CFC"/>
    <w:rsid w:val="00B1708F"/>
    <w:rsid w:val="00B23316"/>
    <w:rsid w:val="00B2486D"/>
    <w:rsid w:val="00B30703"/>
    <w:rsid w:val="00B30802"/>
    <w:rsid w:val="00B30C0E"/>
    <w:rsid w:val="00B366D7"/>
    <w:rsid w:val="00B36DC4"/>
    <w:rsid w:val="00B374AE"/>
    <w:rsid w:val="00B40770"/>
    <w:rsid w:val="00B436FF"/>
    <w:rsid w:val="00B467D7"/>
    <w:rsid w:val="00B47414"/>
    <w:rsid w:val="00B57024"/>
    <w:rsid w:val="00B57717"/>
    <w:rsid w:val="00B57CBF"/>
    <w:rsid w:val="00B602D8"/>
    <w:rsid w:val="00B67301"/>
    <w:rsid w:val="00B702CA"/>
    <w:rsid w:val="00B73A05"/>
    <w:rsid w:val="00B75E5C"/>
    <w:rsid w:val="00B76CED"/>
    <w:rsid w:val="00B8015F"/>
    <w:rsid w:val="00B83C59"/>
    <w:rsid w:val="00B854B9"/>
    <w:rsid w:val="00B86022"/>
    <w:rsid w:val="00B86BB0"/>
    <w:rsid w:val="00B86F82"/>
    <w:rsid w:val="00B87ACA"/>
    <w:rsid w:val="00B87ED1"/>
    <w:rsid w:val="00B90541"/>
    <w:rsid w:val="00B975AF"/>
    <w:rsid w:val="00BA253C"/>
    <w:rsid w:val="00BA5D10"/>
    <w:rsid w:val="00BB34EE"/>
    <w:rsid w:val="00BB3A09"/>
    <w:rsid w:val="00BB5DD6"/>
    <w:rsid w:val="00BC2D2E"/>
    <w:rsid w:val="00BD4618"/>
    <w:rsid w:val="00BD4E74"/>
    <w:rsid w:val="00BD725F"/>
    <w:rsid w:val="00BF51BC"/>
    <w:rsid w:val="00BF657B"/>
    <w:rsid w:val="00C027A7"/>
    <w:rsid w:val="00C05D5D"/>
    <w:rsid w:val="00C12476"/>
    <w:rsid w:val="00C1630A"/>
    <w:rsid w:val="00C231DD"/>
    <w:rsid w:val="00C2388B"/>
    <w:rsid w:val="00C23AA8"/>
    <w:rsid w:val="00C374C8"/>
    <w:rsid w:val="00C40EE4"/>
    <w:rsid w:val="00C436A1"/>
    <w:rsid w:val="00C51728"/>
    <w:rsid w:val="00C564C4"/>
    <w:rsid w:val="00C57FDA"/>
    <w:rsid w:val="00C608B1"/>
    <w:rsid w:val="00C61567"/>
    <w:rsid w:val="00C648CC"/>
    <w:rsid w:val="00C73AE2"/>
    <w:rsid w:val="00C74118"/>
    <w:rsid w:val="00C76C86"/>
    <w:rsid w:val="00C80EF0"/>
    <w:rsid w:val="00C81616"/>
    <w:rsid w:val="00C91D9B"/>
    <w:rsid w:val="00C95721"/>
    <w:rsid w:val="00C95C7A"/>
    <w:rsid w:val="00C97FB5"/>
    <w:rsid w:val="00CA0145"/>
    <w:rsid w:val="00CA0999"/>
    <w:rsid w:val="00CA0ECC"/>
    <w:rsid w:val="00CA4319"/>
    <w:rsid w:val="00CA6FD4"/>
    <w:rsid w:val="00CA7502"/>
    <w:rsid w:val="00CB21AA"/>
    <w:rsid w:val="00CB3EED"/>
    <w:rsid w:val="00CC1A5C"/>
    <w:rsid w:val="00CC1B2A"/>
    <w:rsid w:val="00CC2BD6"/>
    <w:rsid w:val="00CC3905"/>
    <w:rsid w:val="00CC4002"/>
    <w:rsid w:val="00CC4A25"/>
    <w:rsid w:val="00CD3487"/>
    <w:rsid w:val="00CD3C1D"/>
    <w:rsid w:val="00CE2CDA"/>
    <w:rsid w:val="00CE324E"/>
    <w:rsid w:val="00CE6EFE"/>
    <w:rsid w:val="00CE7E5B"/>
    <w:rsid w:val="00CF6CFB"/>
    <w:rsid w:val="00D11C81"/>
    <w:rsid w:val="00D15D00"/>
    <w:rsid w:val="00D2281F"/>
    <w:rsid w:val="00D25776"/>
    <w:rsid w:val="00D261B6"/>
    <w:rsid w:val="00D26627"/>
    <w:rsid w:val="00D30357"/>
    <w:rsid w:val="00D34FCB"/>
    <w:rsid w:val="00D412B6"/>
    <w:rsid w:val="00D420C9"/>
    <w:rsid w:val="00D46594"/>
    <w:rsid w:val="00D51910"/>
    <w:rsid w:val="00D538B2"/>
    <w:rsid w:val="00D543AC"/>
    <w:rsid w:val="00D602CD"/>
    <w:rsid w:val="00D604C7"/>
    <w:rsid w:val="00D633AF"/>
    <w:rsid w:val="00D6415D"/>
    <w:rsid w:val="00D713A5"/>
    <w:rsid w:val="00D7397B"/>
    <w:rsid w:val="00D73BFE"/>
    <w:rsid w:val="00D8295C"/>
    <w:rsid w:val="00D842EE"/>
    <w:rsid w:val="00D8718F"/>
    <w:rsid w:val="00D9137A"/>
    <w:rsid w:val="00D975DC"/>
    <w:rsid w:val="00DA2406"/>
    <w:rsid w:val="00DA36CA"/>
    <w:rsid w:val="00DA410E"/>
    <w:rsid w:val="00DA553E"/>
    <w:rsid w:val="00DA7B56"/>
    <w:rsid w:val="00DB3212"/>
    <w:rsid w:val="00DB333E"/>
    <w:rsid w:val="00DB48B3"/>
    <w:rsid w:val="00DC40D2"/>
    <w:rsid w:val="00DC56AA"/>
    <w:rsid w:val="00DC6C84"/>
    <w:rsid w:val="00DC7A18"/>
    <w:rsid w:val="00DD0616"/>
    <w:rsid w:val="00DD085B"/>
    <w:rsid w:val="00DD0A99"/>
    <w:rsid w:val="00DD122F"/>
    <w:rsid w:val="00DD2777"/>
    <w:rsid w:val="00DD3E39"/>
    <w:rsid w:val="00DE180C"/>
    <w:rsid w:val="00DE1887"/>
    <w:rsid w:val="00DE2EB9"/>
    <w:rsid w:val="00DE4CEF"/>
    <w:rsid w:val="00DE500A"/>
    <w:rsid w:val="00DE54B5"/>
    <w:rsid w:val="00DE6819"/>
    <w:rsid w:val="00DF1004"/>
    <w:rsid w:val="00DF3DF4"/>
    <w:rsid w:val="00DF530C"/>
    <w:rsid w:val="00E03D3B"/>
    <w:rsid w:val="00E075E7"/>
    <w:rsid w:val="00E12979"/>
    <w:rsid w:val="00E14A9A"/>
    <w:rsid w:val="00E15665"/>
    <w:rsid w:val="00E16D47"/>
    <w:rsid w:val="00E203F1"/>
    <w:rsid w:val="00E26B0F"/>
    <w:rsid w:val="00E26EE5"/>
    <w:rsid w:val="00E30E6F"/>
    <w:rsid w:val="00E33607"/>
    <w:rsid w:val="00E33633"/>
    <w:rsid w:val="00E36336"/>
    <w:rsid w:val="00E37335"/>
    <w:rsid w:val="00E4317D"/>
    <w:rsid w:val="00E4354D"/>
    <w:rsid w:val="00E45046"/>
    <w:rsid w:val="00E500BC"/>
    <w:rsid w:val="00E5376B"/>
    <w:rsid w:val="00E577C1"/>
    <w:rsid w:val="00E60373"/>
    <w:rsid w:val="00E615D1"/>
    <w:rsid w:val="00E70FAC"/>
    <w:rsid w:val="00E828EB"/>
    <w:rsid w:val="00E82F9C"/>
    <w:rsid w:val="00E858B1"/>
    <w:rsid w:val="00E85E69"/>
    <w:rsid w:val="00E96997"/>
    <w:rsid w:val="00EA1F1A"/>
    <w:rsid w:val="00EA25AF"/>
    <w:rsid w:val="00EA3BF0"/>
    <w:rsid w:val="00EA731B"/>
    <w:rsid w:val="00EB2D5E"/>
    <w:rsid w:val="00EB53A8"/>
    <w:rsid w:val="00EB5588"/>
    <w:rsid w:val="00EB5D87"/>
    <w:rsid w:val="00EB669B"/>
    <w:rsid w:val="00EB6CFB"/>
    <w:rsid w:val="00EB7744"/>
    <w:rsid w:val="00EC5D0E"/>
    <w:rsid w:val="00ED2702"/>
    <w:rsid w:val="00ED289D"/>
    <w:rsid w:val="00ED4A6C"/>
    <w:rsid w:val="00EE41F5"/>
    <w:rsid w:val="00EE41F9"/>
    <w:rsid w:val="00F02784"/>
    <w:rsid w:val="00F053D2"/>
    <w:rsid w:val="00F05BCF"/>
    <w:rsid w:val="00F2372E"/>
    <w:rsid w:val="00F24214"/>
    <w:rsid w:val="00F242D8"/>
    <w:rsid w:val="00F24A7C"/>
    <w:rsid w:val="00F25654"/>
    <w:rsid w:val="00F25A7D"/>
    <w:rsid w:val="00F276E6"/>
    <w:rsid w:val="00F3069A"/>
    <w:rsid w:val="00F4315B"/>
    <w:rsid w:val="00F43469"/>
    <w:rsid w:val="00F45EA9"/>
    <w:rsid w:val="00F50553"/>
    <w:rsid w:val="00F50ACF"/>
    <w:rsid w:val="00F5287F"/>
    <w:rsid w:val="00F53372"/>
    <w:rsid w:val="00F5496D"/>
    <w:rsid w:val="00F55CB3"/>
    <w:rsid w:val="00F57206"/>
    <w:rsid w:val="00F602C9"/>
    <w:rsid w:val="00F6196D"/>
    <w:rsid w:val="00F635E7"/>
    <w:rsid w:val="00F638B9"/>
    <w:rsid w:val="00F653B6"/>
    <w:rsid w:val="00F677D5"/>
    <w:rsid w:val="00F72972"/>
    <w:rsid w:val="00F75B78"/>
    <w:rsid w:val="00F7614B"/>
    <w:rsid w:val="00F812B9"/>
    <w:rsid w:val="00F82947"/>
    <w:rsid w:val="00F85D90"/>
    <w:rsid w:val="00F861C1"/>
    <w:rsid w:val="00F87741"/>
    <w:rsid w:val="00F91E5F"/>
    <w:rsid w:val="00F92DE7"/>
    <w:rsid w:val="00F9383E"/>
    <w:rsid w:val="00F953D5"/>
    <w:rsid w:val="00FA2358"/>
    <w:rsid w:val="00FA482D"/>
    <w:rsid w:val="00FB09D6"/>
    <w:rsid w:val="00FB1C65"/>
    <w:rsid w:val="00FB58F3"/>
    <w:rsid w:val="00FC12C4"/>
    <w:rsid w:val="00FC6431"/>
    <w:rsid w:val="00FD4C17"/>
    <w:rsid w:val="00FE0AD1"/>
    <w:rsid w:val="00FE1175"/>
    <w:rsid w:val="00FE7F68"/>
    <w:rsid w:val="00FF35C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85DFD0" w:themeColor="followedHyperlink"/>
      <w:u w:val="single"/>
    </w:rPr>
  </w:style>
  <w:style w:type="character" w:styleId="PlaceholderText">
    <w:name w:val="Placeholder Text"/>
    <w:basedOn w:val="DefaultParagraphFont"/>
    <w:uiPriority w:val="99"/>
    <w:semiHidden/>
    <w:rsid w:val="008E6929"/>
    <w:rPr>
      <w:color w:val="808080"/>
    </w:rPr>
  </w:style>
  <w:style w:type="table" w:styleId="PlainTable2">
    <w:name w:val="Plain Table 2"/>
    <w:basedOn w:val="TableNormal"/>
    <w:uiPriority w:val="42"/>
    <w:rsid w:val="00B905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048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9A3AA7"/>
    <w:rPr>
      <w:rFonts w:ascii="Consolas" w:hAnsi="Consolas" w:cs="Consolas"/>
      <w:sz w:val="21"/>
      <w:szCs w:val="21"/>
    </w:rPr>
  </w:style>
  <w:style w:type="character" w:customStyle="1" w:styleId="PlainTextChar">
    <w:name w:val="Plain Text Char"/>
    <w:basedOn w:val="DefaultParagraphFont"/>
    <w:link w:val="PlainText"/>
    <w:uiPriority w:val="99"/>
    <w:rsid w:val="009A3AA7"/>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615137831">
      <w:bodyDiv w:val="1"/>
      <w:marLeft w:val="0"/>
      <w:marRight w:val="0"/>
      <w:marTop w:val="0"/>
      <w:marBottom w:val="0"/>
      <w:divBdr>
        <w:top w:val="none" w:sz="0" w:space="0" w:color="auto"/>
        <w:left w:val="none" w:sz="0" w:space="0" w:color="auto"/>
        <w:bottom w:val="none" w:sz="0" w:space="0" w:color="auto"/>
        <w:right w:val="none" w:sz="0" w:space="0" w:color="auto"/>
      </w:divBdr>
    </w:div>
    <w:div w:id="653410296">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448692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496146425">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1.emf"/><Relationship Id="rId34"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2.tif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2.xml"/><Relationship Id="rId24" Type="http://schemas.openxmlformats.org/officeDocument/2006/relationships/image" Target="media/image14.emf"/><Relationship Id="rId32" Type="http://schemas.openxmlformats.org/officeDocument/2006/relationships/chart" Target="charts/chart4.xml"/><Relationship Id="rId5" Type="http://schemas.openxmlformats.org/officeDocument/2006/relationships/comments" Target="comments.xml"/><Relationship Id="rId15" Type="http://schemas.openxmlformats.org/officeDocument/2006/relationships/image" Target="media/image5.tiff"/><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chart" Target="charts/chart1.xml"/><Relationship Id="rId19" Type="http://schemas.openxmlformats.org/officeDocument/2006/relationships/image" Target="media/image9.emf"/><Relationship Id="rId31"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tif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theme" Target="theme/theme1.xml"/><Relationship Id="rId8"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i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4"/>
              </a:solidFill>
              <a:ln w="9525">
                <a:noFill/>
              </a:ln>
              <a:effectLst/>
            </c:spPr>
          </c:marker>
          <c:trendline>
            <c:spPr>
              <a:ln w="19050" cap="rnd">
                <a:solidFill>
                  <a:schemeClr val="accent4"/>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6DE3-5241-B696-E48737F80CCD}"/>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r>
              <a:rPr lang="en-US"/>
              <a:t>Aneuploid</a:t>
            </a:r>
            <a:r>
              <a:rPr lang="en-US" baseline="0"/>
              <a:t> Chromosomes Across Both Experiments</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MonosomicHom</c:v>
                </c:pt>
              </c:strCache>
            </c:strRef>
          </c:tx>
          <c:spPr>
            <a:solidFill>
              <a:srgbClr val="92D05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B$2:$B$17</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0-E13C-594A-95A4-409200C136D5}"/>
            </c:ext>
          </c:extLst>
        </c:ser>
        <c:ser>
          <c:idx val="1"/>
          <c:order val="1"/>
          <c:tx>
            <c:strRef>
              <c:f>Sheet1!$C$1</c:f>
              <c:strCache>
                <c:ptCount val="1"/>
                <c:pt idx="0">
                  <c:v>#TrisomicHom</c:v>
                </c:pt>
              </c:strCache>
            </c:strRef>
          </c:tx>
          <c:spPr>
            <a:solidFill>
              <a:schemeClr val="accent3"/>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C$2:$C$17</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4</c:v>
                </c:pt>
                <c:pt idx="14">
                  <c:v>0</c:v>
                </c:pt>
                <c:pt idx="15">
                  <c:v>3</c:v>
                </c:pt>
              </c:numCache>
            </c:numRef>
          </c:val>
          <c:extLst>
            <c:ext xmlns:c16="http://schemas.microsoft.com/office/drawing/2014/chart" uri="{C3380CC4-5D6E-409C-BE32-E72D297353CC}">
              <c16:uniqueId val="{00000001-E13C-594A-95A4-409200C136D5}"/>
            </c:ext>
          </c:extLst>
        </c:ser>
        <c:ser>
          <c:idx val="2"/>
          <c:order val="2"/>
          <c:tx>
            <c:strRef>
              <c:f>Sheet1!$D$1</c:f>
              <c:strCache>
                <c:ptCount val="1"/>
                <c:pt idx="0">
                  <c:v>#TetrasomicHom</c:v>
                </c:pt>
              </c:strCache>
            </c:strRef>
          </c:tx>
          <c:spPr>
            <a:solidFill>
              <a:schemeClr val="accent5"/>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D$2:$D$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E13C-594A-95A4-409200C136D5}"/>
            </c:ext>
          </c:extLst>
        </c:ser>
        <c:ser>
          <c:idx val="3"/>
          <c:order val="3"/>
          <c:tx>
            <c:strRef>
              <c:f>Sheet1!$E$1</c:f>
              <c:strCache>
                <c:ptCount val="1"/>
                <c:pt idx="0">
                  <c:v>#MonosomicHet</c:v>
                </c:pt>
              </c:strCache>
            </c:strRef>
          </c:tx>
          <c:spPr>
            <a:solidFill>
              <a:srgbClr val="FF930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E$2:$E$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3-E13C-594A-95A4-409200C136D5}"/>
            </c:ext>
          </c:extLst>
        </c:ser>
        <c:ser>
          <c:idx val="4"/>
          <c:order val="4"/>
          <c:tx>
            <c:strRef>
              <c:f>Sheet1!$F$1</c:f>
              <c:strCache>
                <c:ptCount val="1"/>
                <c:pt idx="0">
                  <c:v>#TrisomicHet</c:v>
                </c:pt>
              </c:strCache>
            </c:strRef>
          </c:tx>
          <c:spPr>
            <a:solidFill>
              <a:srgbClr val="7030A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F$2:$F$17</c:f>
              <c:numCache>
                <c:formatCode>General</c:formatCode>
                <c:ptCount val="16"/>
                <c:pt idx="0">
                  <c:v>3</c:v>
                </c:pt>
                <c:pt idx="1">
                  <c:v>0</c:v>
                </c:pt>
                <c:pt idx="2">
                  <c:v>0</c:v>
                </c:pt>
                <c:pt idx="3">
                  <c:v>0</c:v>
                </c:pt>
                <c:pt idx="4">
                  <c:v>4</c:v>
                </c:pt>
                <c:pt idx="5">
                  <c:v>0</c:v>
                </c:pt>
                <c:pt idx="6">
                  <c:v>5</c:v>
                </c:pt>
                <c:pt idx="7">
                  <c:v>0</c:v>
                </c:pt>
                <c:pt idx="8">
                  <c:v>2</c:v>
                </c:pt>
                <c:pt idx="9">
                  <c:v>1</c:v>
                </c:pt>
                <c:pt idx="10">
                  <c:v>0</c:v>
                </c:pt>
                <c:pt idx="11">
                  <c:v>7</c:v>
                </c:pt>
                <c:pt idx="12">
                  <c:v>0</c:v>
                </c:pt>
                <c:pt idx="13">
                  <c:v>2</c:v>
                </c:pt>
                <c:pt idx="14">
                  <c:v>1</c:v>
                </c:pt>
                <c:pt idx="15">
                  <c:v>10</c:v>
                </c:pt>
              </c:numCache>
            </c:numRef>
          </c:val>
          <c:extLst>
            <c:ext xmlns:c16="http://schemas.microsoft.com/office/drawing/2014/chart" uri="{C3380CC4-5D6E-409C-BE32-E72D297353CC}">
              <c16:uniqueId val="{00000004-E13C-594A-95A4-409200C136D5}"/>
            </c:ext>
          </c:extLst>
        </c:ser>
        <c:ser>
          <c:idx val="5"/>
          <c:order val="5"/>
          <c:tx>
            <c:strRef>
              <c:f>Sheet1!$G$1</c:f>
              <c:strCache>
                <c:ptCount val="1"/>
                <c:pt idx="0">
                  <c:v>#TetrasomicHet</c:v>
                </c:pt>
              </c:strCache>
            </c:strRef>
          </c:tx>
          <c:spPr>
            <a:solidFill>
              <a:srgbClr val="FF2F92"/>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G$2:$G$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5-E13C-594A-95A4-409200C136D5}"/>
            </c:ext>
          </c:extLst>
        </c:ser>
        <c:dLbls>
          <c:showLegendKey val="0"/>
          <c:showVal val="0"/>
          <c:showCatName val="0"/>
          <c:showSerName val="0"/>
          <c:showPercent val="0"/>
          <c:showBubbleSize val="0"/>
        </c:dLbls>
        <c:gapWidth val="219"/>
        <c:overlap val="100"/>
        <c:axId val="1891808"/>
        <c:axId val="2049404991"/>
      </c:barChart>
      <c:catAx>
        <c:axId val="1891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hromosom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2049404991"/>
        <c:crosses val="autoZero"/>
        <c:auto val="1"/>
        <c:lblAlgn val="ctr"/>
        <c:lblOffset val="100"/>
        <c:noMultiLvlLbl val="0"/>
      </c:catAx>
      <c:valAx>
        <c:axId val="2049404991"/>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1891808"/>
        <c:crosses val="autoZero"/>
        <c:crossBetween val="between"/>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5808-7B4E-AFBF-BAF570E8DA5D}"/>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5808-7B4E-AFBF-BAF570E8DA5D}"/>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5808-7B4E-AFBF-BAF570E8DA5D}"/>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5808-7B4E-AFBF-BAF570E8DA5D}"/>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5808-7B4E-AFBF-BAF570E8DA5D}"/>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5808-7B4E-AFBF-BAF570E8DA5D}"/>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5808-7B4E-AFBF-BAF570E8DA5D}"/>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5808-7B4E-AFBF-BAF570E8DA5D}"/>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26CA-0D4F-8C81-E64D8F30B47A}"/>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26CA-0D4F-8C81-E64D8F30B47A}"/>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52</Pages>
  <Words>19852</Words>
  <Characters>113162</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37</cp:revision>
  <cp:lastPrinted>2020-07-09T23:00:00Z</cp:lastPrinted>
  <dcterms:created xsi:type="dcterms:W3CDTF">2020-07-13T20:07:00Z</dcterms:created>
  <dcterms:modified xsi:type="dcterms:W3CDTF">2020-07-16T20:20:00Z</dcterms:modified>
</cp:coreProperties>
</file>